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0A6C0C" w14:textId="6542DF2E" w:rsidR="00C336C9" w:rsidRDefault="00C336C9" w:rsidP="00C336C9">
      <w:pPr>
        <w:pStyle w:val="Ttulo2"/>
        <w:rPr>
          <w:lang w:val="pt-BR"/>
        </w:rPr>
      </w:pPr>
      <w:bookmarkStart w:id="0" w:name="_Toc118116283"/>
      <w:r w:rsidRPr="00C336C9">
        <w:rPr>
          <w:lang w:val="pt-BR"/>
        </w:rPr>
        <w:t>Modelando a variabilidade: o maravilhoso mundo dos modelos mistos</w:t>
      </w:r>
      <w:bookmarkEnd w:id="0"/>
      <w:r w:rsidR="007A6256">
        <w:rPr>
          <w:vertAlign w:val="superscript"/>
          <w:lang w:val="pt-BR"/>
        </w:rPr>
        <w:t>*</w:t>
      </w:r>
    </w:p>
    <w:p w14:paraId="0115527A" w14:textId="77777777" w:rsidR="007A6256" w:rsidRPr="007A6256" w:rsidRDefault="007A6256" w:rsidP="007A6256">
      <w:pPr>
        <w:rPr>
          <w:lang w:val="pt-BR"/>
        </w:rPr>
      </w:pPr>
    </w:p>
    <w:p w14:paraId="226A08CA" w14:textId="27777706" w:rsidR="007A6256" w:rsidRDefault="007A6256" w:rsidP="007A6256">
      <w:pPr>
        <w:jc w:val="center"/>
        <w:rPr>
          <w:lang w:val="pt-BR"/>
        </w:rPr>
      </w:pPr>
      <w:r>
        <w:rPr>
          <w:lang w:val="pt-BR"/>
        </w:rPr>
        <w:t>Melina de Souza Leite</w:t>
      </w:r>
    </w:p>
    <w:p w14:paraId="5E9A0389" w14:textId="77777777" w:rsidR="007A6256" w:rsidRDefault="007A6256" w:rsidP="007A6256">
      <w:pPr>
        <w:jc w:val="center"/>
        <w:rPr>
          <w:lang w:val="pt-BR"/>
        </w:rPr>
      </w:pPr>
    </w:p>
    <w:p w14:paraId="1B20BB29" w14:textId="2A43982D" w:rsidR="007A6256" w:rsidRPr="003D1A23" w:rsidRDefault="007A6256" w:rsidP="007A6256">
      <w:pPr>
        <w:rPr>
          <w:sz w:val="20"/>
          <w:szCs w:val="20"/>
          <w:lang w:val="pt-BR"/>
        </w:rPr>
      </w:pPr>
      <w:r>
        <w:rPr>
          <w:sz w:val="20"/>
          <w:szCs w:val="20"/>
          <w:lang w:val="pt-BR"/>
        </w:rPr>
        <w:t xml:space="preserve">* </w:t>
      </w:r>
      <w:r w:rsidRPr="007A6256">
        <w:rPr>
          <w:sz w:val="20"/>
          <w:szCs w:val="20"/>
          <w:lang w:val="pt-BR"/>
        </w:rPr>
        <w:t>Esse texto foi extraído e levemente modificado da introdução da minha tese de doutorado (</w:t>
      </w:r>
      <w:hyperlink r:id="rId7" w:history="1">
        <w:r w:rsidRPr="00662814">
          <w:rPr>
            <w:rStyle w:val="Hyperlink"/>
            <w:rFonts w:asciiTheme="minorHAnsi" w:hAnsiTheme="minorHAnsi"/>
            <w:sz w:val="20"/>
            <w:szCs w:val="20"/>
            <w:lang w:val="pt-BR"/>
          </w:rPr>
          <w:t>dispon</w:t>
        </w:r>
        <w:r w:rsidRPr="00662814">
          <w:rPr>
            <w:rStyle w:val="Hyperlink"/>
            <w:rFonts w:asciiTheme="minorHAnsi" w:hAnsiTheme="minorHAnsi"/>
            <w:sz w:val="20"/>
            <w:szCs w:val="20"/>
            <w:lang w:val="pt-BR"/>
          </w:rPr>
          <w:t>í</w:t>
        </w:r>
        <w:r w:rsidRPr="00662814">
          <w:rPr>
            <w:rStyle w:val="Hyperlink"/>
            <w:rFonts w:asciiTheme="minorHAnsi" w:hAnsiTheme="minorHAnsi"/>
            <w:sz w:val="20"/>
            <w:szCs w:val="20"/>
            <w:lang w:val="pt-BR"/>
          </w:rPr>
          <w:t>vel aqui</w:t>
        </w:r>
      </w:hyperlink>
      <w:r w:rsidRPr="007A6256">
        <w:rPr>
          <w:sz w:val="20"/>
          <w:szCs w:val="20"/>
          <w:lang w:val="pt-BR"/>
        </w:rPr>
        <w:t>). Se quiser citar algo do texto, por favor cite a tese</w:t>
      </w:r>
      <w:r w:rsidR="003D1A23">
        <w:rPr>
          <w:sz w:val="20"/>
          <w:szCs w:val="20"/>
          <w:lang w:val="pt-BR"/>
        </w:rPr>
        <w:t xml:space="preserve"> </w:t>
      </w:r>
      <w:r w:rsidR="003D1A23">
        <w:rPr>
          <w:sz w:val="20"/>
          <w:szCs w:val="20"/>
          <w:lang w:val="pt-BR"/>
        </w:rPr>
        <w:fldChar w:fldCharType="begin"/>
      </w:r>
      <w:r w:rsidR="003D1A23">
        <w:rPr>
          <w:sz w:val="20"/>
          <w:szCs w:val="20"/>
          <w:lang w:val="pt-BR"/>
        </w:rPr>
        <w:instrText xml:space="preserve"> ADDIN ZOTERO_ITEM CSL_CITATION {"citationID":"wy1UuHn5","properties":{"unsorted":false,"formattedCitation":"(Leite, 2022)","plainCitation":"(Leite, 2022)","noteIndex":0},"citationItems":[{"id":17923,"uris":["http://zotero.org/users/2598879/items/LK6K8JAG"],"itemData":{"id":17923,"type":"thesis","abstract":"A ecologia é uma ciência que se preocupa constantemente em testar hipóteses ou mesmo entender processos ecológicos a partir de padrões em dados, os quais são na maioria das vezes descritos com uso de ferramentas estatísticas. Modelos mistos são cada vez mais usados em ecologia devido à natureza hierárquica da maioria dos dados ecológicos e são modelos especialmente úteis em se particionar fontes de variabilidade. Modelos mistos podem fornecer respostas quantitativas que descrevem que fração de um padrão em particular é explicada por diferentes mecanismos: o quanto em vez de qual. Essa mudança de perspectiva pode se muito útil em ecologia tanto para entender contribuição relativa de processos ecológicos, quanto descrever melhor padrões globais de variabilidade. Nesta tese, eu emprego e advogo pelo uso de modelos mistos em perguntas ecológicas bem distintas, mas com um arcabouço analítico comum: partição de variabilidade em modelos mistos. No primeiro capítulo, buscamos entender como a matriz (não habitat) modula a contribuição relativa de processos de montagem de comunidades (filtro ambiental e deriva) de aves florestais com a de perda de habitat em paisagens fragmentadas. Para modelar a ocorrência das aves, usamos um modelo misto com associação entre os atributos das espécies e a cobertura florestal como efeitos fixos e diversos componentes aleatórios para medir força relativa de certos processos. Encontramos que o filtro ambiental por perda de habitat é o processo dominante e pode ser relaxado ou reforçado dependendo da qualidade da matriz, evidenciando que esta tem um forte impacto na modulação dos processos de montagem da comunidade. No segundo capítulo, desenvolvemos e aplicamos um framework conceitual e analítico através da partição de variâncias de um modelo misto para atribuir a variabilidade em taxas vitais de árvores devido a variações espaciais, temporais, entre espécies e suas interações. Aplicamos o framework no crescimento, mortalidade e recrutamento de 21 florestas globalmente distribuídas cobrindo mais de 2,9 milhões de árvores de aproximadamente 6,5 mil espécies. A proposta de decomposição da variação das taxas vitais de árvores tem um alto potencial para identificar os mecanismos estruturantes da dinâmica florestal, pois destaca os caminhos mais promissores para pesquisas futuras, aumentando a compreensão das contribuições relativas dos grupos de mecanismos para a demografia e diversidade florestal. Junto às ferramentas de partição de variâncias, destacamos nesta tese o grande potencial dos modelos mistos em conectar inferência estatística e ecológica, incorporando a variabilidade como fonte de informações diversas e de qualidade tanto para entender contribuição relativa de processos ecológicos, quanto descrever padrões mais detalhados em sistemas ecológicos complexos.","genre":"text","language":"pt-br","note":"DOI: 10.11606/T.41.2022.tde-22032023-120555","publisher":"Universidade de São Paulo","source":"www.teses.usp.br","title":"Incorporando a variabilidade: o uso de modelos de efeitos mistos em ecologia","title-short":"Incorporando a variabilidade","URL":"https://www.teses.usp.br/teses/disponiveis/41/41134/tde-22032023-120555/","author":[{"family":"Leite","given":"Melina de Souza"}],"accessed":{"date-parts":[["2023",3,30]]},"issued":{"date-parts":[["2022",12,9]]},"citation-key":"leiteIncorporandoVariabilidadeUso2022"},"locator":null,"label":null,"suppress-author":null,"prefix":null,"suffix":null}],"schema":"https://github.com/citation-style-language/schema/raw/master/csl-citation.json"} </w:instrText>
      </w:r>
      <w:r w:rsidR="003D1A23">
        <w:rPr>
          <w:sz w:val="20"/>
          <w:szCs w:val="20"/>
          <w:lang w:val="pt-BR"/>
        </w:rPr>
        <w:fldChar w:fldCharType="separate"/>
      </w:r>
      <w:r w:rsidR="003D1A23">
        <w:rPr>
          <w:noProof/>
          <w:sz w:val="20"/>
          <w:szCs w:val="20"/>
          <w:lang w:val="pt-BR"/>
        </w:rPr>
        <w:t>(Leite, 2022)</w:t>
      </w:r>
      <w:r w:rsidR="003D1A23">
        <w:rPr>
          <w:sz w:val="20"/>
          <w:szCs w:val="20"/>
          <w:lang w:val="pt-BR"/>
        </w:rPr>
        <w:fldChar w:fldCharType="end"/>
      </w:r>
      <w:r w:rsidRPr="007A6256">
        <w:rPr>
          <w:sz w:val="20"/>
          <w:szCs w:val="20"/>
          <w:lang w:val="pt-BR"/>
        </w:rPr>
        <w:t xml:space="preserve"> ao invés dessa postagem.</w:t>
      </w:r>
    </w:p>
    <w:p w14:paraId="52552789" w14:textId="77777777" w:rsidR="007A6256" w:rsidRPr="007A6256" w:rsidRDefault="007A6256" w:rsidP="00C336C9">
      <w:pPr>
        <w:pStyle w:val="citacaodeintroducao"/>
        <w:rPr>
          <w:lang w:val="pt-BR"/>
        </w:rPr>
      </w:pPr>
    </w:p>
    <w:p w14:paraId="22DFEF17" w14:textId="2A09BAEF" w:rsidR="00C336C9" w:rsidRDefault="00C336C9" w:rsidP="00C336C9">
      <w:pPr>
        <w:pStyle w:val="citacaodeintroducao"/>
      </w:pPr>
      <w:r w:rsidRPr="00881C51">
        <w:t xml:space="preserve">“Statistics is concerned with the variability </w:t>
      </w:r>
    </w:p>
    <w:p w14:paraId="03E3F9F6" w14:textId="77777777" w:rsidR="00C336C9" w:rsidRPr="00881C51" w:rsidRDefault="00C336C9" w:rsidP="00C336C9">
      <w:pPr>
        <w:pStyle w:val="citacaodeintroducao"/>
      </w:pPr>
      <w:r w:rsidRPr="00881C51">
        <w:t>that is evident in any body of data.”</w:t>
      </w:r>
    </w:p>
    <w:p w14:paraId="5BF8F31C" w14:textId="77777777" w:rsidR="00C336C9" w:rsidRDefault="00C336C9" w:rsidP="00C336C9">
      <w:pPr>
        <w:pStyle w:val="NormalWeb"/>
        <w:spacing w:before="0" w:beforeAutospacing="0" w:after="0" w:afterAutospacing="0" w:line="240" w:lineRule="auto"/>
        <w:ind w:firstLine="708"/>
        <w:jc w:val="right"/>
      </w:pPr>
      <w:r w:rsidRPr="00881C51">
        <w:t>Searle et al. 2006</w:t>
      </w:r>
    </w:p>
    <w:p w14:paraId="78936178" w14:textId="77777777" w:rsidR="00C336C9" w:rsidRPr="00881C51" w:rsidRDefault="00C336C9" w:rsidP="00C336C9">
      <w:pPr>
        <w:pStyle w:val="NormalWeb"/>
        <w:spacing w:before="0" w:beforeAutospacing="0" w:after="0" w:afterAutospacing="0" w:line="240" w:lineRule="auto"/>
        <w:ind w:firstLine="708"/>
        <w:jc w:val="right"/>
      </w:pPr>
    </w:p>
    <w:p w14:paraId="490F32CD" w14:textId="3981DD30" w:rsidR="00C336C9" w:rsidRPr="00C336C9" w:rsidRDefault="00C336C9" w:rsidP="00C336C9">
      <w:pPr>
        <w:ind w:firstLine="708"/>
        <w:rPr>
          <w:lang w:val="pt-BR"/>
        </w:rPr>
      </w:pPr>
      <w:r w:rsidRPr="00C336C9">
        <w:rPr>
          <w:lang w:val="pt-BR"/>
        </w:rPr>
        <w:t>Percebendo rápida disseminação do uso de modelos mistos</w:t>
      </w:r>
      <w:r w:rsidRPr="00C30054">
        <w:rPr>
          <w:rStyle w:val="Refdenotaderodap"/>
        </w:rPr>
        <w:footnoteReference w:id="1"/>
      </w:r>
      <w:r w:rsidRPr="00C336C9">
        <w:rPr>
          <w:lang w:val="pt-BR"/>
        </w:rPr>
        <w:t xml:space="preserve"> atualmente na ecologia, é de se pensar que sejam uma descoberta recente no campo da estatística. Ledo engano! Searle et al. </w:t>
      </w:r>
      <w:r>
        <w:fldChar w:fldCharType="begin"/>
      </w:r>
      <w:r w:rsidR="00BE4ACF">
        <w:rPr>
          <w:lang w:val="pt-BR"/>
        </w:rPr>
        <w:instrText xml:space="preserve"> ADDIN ZOTERO_ITEM CSL_CITATION {"citationID":"a2kkhls013n","properties":{"formattedCitation":"(2006)","plainCitation":"(2006)","noteIndex":0},"citationItems":[{"id":12759,"uris":["http://zotero.org/users/2598879/items/BNYDPX6U"],"itemData":{"id":12759,"type":"book","language":"en","source":"Zotero","title":"Variance Components","author":[{"family":"Searle","given":"Shayle R"},{"family":"Casella","given":"George"},{"family":"McCulloch","given":"Charles E"}],"issued":{"date-parts":[["2006"]]},"citation-key":"searleVarianceComponents2006"},"suppress-author":true}],"schema":"https://github.com/citation-style-language/schema/raw/master/csl-citation.json"} </w:instrText>
      </w:r>
      <w:r>
        <w:fldChar w:fldCharType="separate"/>
      </w:r>
      <w:r w:rsidRPr="00C336C9">
        <w:rPr>
          <w:lang w:val="pt-BR"/>
        </w:rPr>
        <w:t>(2006)</w:t>
      </w:r>
      <w:r>
        <w:fldChar w:fldCharType="end"/>
      </w:r>
      <w:r w:rsidRPr="00C336C9">
        <w:rPr>
          <w:lang w:val="pt-BR"/>
        </w:rPr>
        <w:t xml:space="preserve"> nos conta a história do desenvolvimento do interesse estatístico nos componentes de variação (ou variância) dos dados e de como surgiram os precursores de modelos de efeito aleatório e mistos. Curiosamente, a primeira formulação de um modelo de efeitos aleatórios foi em 1861, no qual o astrônomo Airy assume que diferentes noites de observação telescópica devem possuir diferentes estimativas por efeitos de “circunstância atmosférica e pessoais” </w:t>
      </w:r>
      <w:r>
        <w:fldChar w:fldCharType="begin"/>
      </w:r>
      <w:r w:rsidR="00BE4ACF">
        <w:rPr>
          <w:lang w:val="pt-BR"/>
        </w:rPr>
        <w:instrText xml:space="preserve"> ADDIN ZOTERO_ITEM CSL_CITATION {"citationID":"a1pf9vjpsoj","properties":{"formattedCitation":"(Searle et al., 2006)","plainCitation":"(Searle et al., 2006)","noteIndex":0},"citationItems":[{"id":12759,"uris":["http://zotero.org/users/2598879/items/BNYDPX6U"],"itemData":{"id":12759,"type":"book","language":"en","source":"Zotero","title":"Variance Components","author":[{"family":"Searle","given":"Shayle R"},{"family":"Casella","given":"George"},{"family":"McCulloch","given":"Charles E"}],"issued":{"date-parts":[["2006"]]},"citation-key":"searleVarianceComponents2006"}}],"schema":"https://github.com/citation-style-language/schema/raw/master/csl-citation.json"} </w:instrText>
      </w:r>
      <w:r>
        <w:fldChar w:fldCharType="separate"/>
      </w:r>
      <w:r w:rsidR="00BE4ACF">
        <w:rPr>
          <w:lang w:val="pt-BR"/>
        </w:rPr>
        <w:t>(Searle et al., 2006)</w:t>
      </w:r>
      <w:r>
        <w:fldChar w:fldCharType="end"/>
      </w:r>
      <w:r w:rsidRPr="00C336C9">
        <w:rPr>
          <w:lang w:val="pt-BR"/>
        </w:rPr>
        <w:t xml:space="preserve">. Temos então </w:t>
      </w:r>
      <w:r w:rsidRPr="00C336C9">
        <w:rPr>
          <w:i/>
          <w:iCs/>
          <w:lang w:val="pt-BR"/>
        </w:rPr>
        <w:t>noite</w:t>
      </w:r>
      <w:r w:rsidRPr="00C336C9">
        <w:rPr>
          <w:lang w:val="pt-BR"/>
        </w:rPr>
        <w:t xml:space="preserve"> como a primeira variável de efeitos aleatórios da história</w:t>
      </w:r>
      <w:r w:rsidRPr="00C30054">
        <w:rPr>
          <w:rStyle w:val="Refdenotaderodap"/>
        </w:rPr>
        <w:footnoteReference w:id="2"/>
      </w:r>
      <w:r w:rsidRPr="00C336C9">
        <w:rPr>
          <w:lang w:val="pt-BR"/>
        </w:rPr>
        <w:t xml:space="preserve">! Mas foi a Análise de Variâncias (ANOVA), desenvolvida por Ronald Fisher entre as décadas de 1920 e 1940, um dos primeiros métodos a resumir a variabilidade nos dados, permitindo particionar a variância observada entre categorias de um fator ou mais fatores (variável explicativa) da variabilidade residual dos dados. Posteriormente, o desenvolvimento dos modelos mistos substituiu o uso da ANOVA como a ferramenta mais comum para análises de variância e partição de variabilidade nos dados </w:t>
      </w:r>
      <w:r>
        <w:fldChar w:fldCharType="begin"/>
      </w:r>
      <w:r w:rsidR="00BE4ACF">
        <w:rPr>
          <w:lang w:val="pt-BR"/>
        </w:rPr>
        <w:instrText xml:space="preserve"> ADDIN ZOTERO_ITEM CSL_CITATION {"citationID":"a1m6cc3f0d0","properties":{"formattedCitation":"(Boisgontier &amp; Cheval, 2016; B. M. Bolker et al., 2009; Wainwright et al., 2007)","plainCitation":"(Boisgontier &amp; Cheval, 2016; B. M. Bolker et al., 2009; Wainwright et al., 2007)","noteIndex":0},"citationItems":[{"id":"bKM4hGUk/Rk9plIDn","uris":["http://zotero.org/groups/2524300/items/YH8WTL3K"],"itemData":{"id":12382,"type":"article-journal","abstract":"Developmental studies in animals often violate the assumption of statistical independence of observations due to the hierarchical nature of the data (i.e., pups cluster by litter, correlation of individual observations over time). Mixed effect modeling (MEM) provides a robust analytical approach for addressing problems associated with hierarchical data. This article compares the application of MEM to traditional ANOVA models within the context of a developmental study of prenatal ethanol exposure in mice. The results of the MEM analyses supported the ANOVA results in showing that a large proportion of the variability in both behavioral score and brain weight could be explained by ethanol. The MEM also identiﬁed that there were signiﬁcant interactions between ethanol and litter size in relation to behavioral scores and brain weight. In addition, the longitudinal modeling approach using linear MEM allowed us to model for ﬂexible weight gain over time, as well as to provide precise estimates of these effects, which would be difﬁcult in repeated measures ANOVA. ß 2007 Wiley Periodicals, Inc. Dev Psychobiol 49: 664–674, 2007.","container-title":"Developmental Psychobiology","DOI":"10.1002/dev.20245","ISSN":"00121630, 10982302","issue":"7","language":"en","page":"664-674","source":"DOI.org (Crossref)","title":"Advantages of mixed effects models over traditional ANOVA models in developmental studies: A worked example in a mouse model of fetal alcohol syndrome","title-short":"Advantages of mixed effects models over traditional ANOVA models in developmental studies","volume":"49","author":[{"family":"Wainwright","given":"Patricia E."},{"family":"Leatherdale","given":"Scott T."},{"family":"Dubin","given":"Joel A."}],"issued":{"date-parts":[["2007",11]]}}},{"id":664,"uris":["http://zotero.org/users/2598879/items/S6WVREZC"],"itemData":{"id":664,"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N":"0169-5347","issue":"3","note":"PMID</w:instrText>
      </w:r>
      <w:r w:rsidR="00BE4ACF" w:rsidRPr="00BE4ACF">
        <w:instrText xml:space="preserve">: 19185386","page":"127–35","title":"Generalized linear mixed models: a practical guide for ecology and evolution.","volume":"24","author":[{"family":"Bolker","given":"Benjamin M"},{"family":"Brooks","given":"Mollie E"},{"family":"Clark","given":"Connie J"},{"family":"Geange","given":"Shane W"},{"family":"Poulsen","given":"John R"},{"family":"Stevens","given":"M Henry H"},{"family":"White","given":"Jada-Simone S"}],"issued":{"date-parts":[["2009",3]]},"citation-key":"bolkerGeneralizedLinearMixed2009"}},{"id":"bKM4hGUk/CGIbVitO","uris":["http://zotero.org/groups/2524300/items/5YGFEKLM"],"itemData":{"id":12628,"type":"article-journal","abstract":"A transition towards mixed models is underway in science. This transition started up because the requirements for using analyses of variances are often not met and mixed models clearly provide a better framework. Neuroscientists have been slower than others in changing their statistical habits and are now urged to act.","container-title":"Neuroscience &amp; Biobehavioral Reviews","DOI":"10.1016/j.neubiorev.2016.05.034","ISSN":"0149-7634","journalAbbreviation":"Neuroscience &amp; Biobehavioral Reviews","language":"en","page":"1004-1005","source":"ScienceDirect","title":"The anova to mixed model transition","volume":"68","author":[{"family":"Boisgontier","given":"Matthieu P."},{"family":"Cheval","given":"Boris"}],"issued":{"date-parts":[["2016",9,1]]}}}],"schema":"https://github.com/citation-style-language/schema/raw/master/csl-citation.json"} </w:instrText>
      </w:r>
      <w:r>
        <w:fldChar w:fldCharType="separate"/>
      </w:r>
      <w:r w:rsidR="00BE4ACF" w:rsidRPr="00BE4ACF">
        <w:t>(</w:t>
      </w:r>
      <w:proofErr w:type="spellStart"/>
      <w:r w:rsidR="00BE4ACF" w:rsidRPr="00BE4ACF">
        <w:t>Boisgontier</w:t>
      </w:r>
      <w:proofErr w:type="spellEnd"/>
      <w:r w:rsidR="00BE4ACF" w:rsidRPr="00BE4ACF">
        <w:t xml:space="preserve"> &amp; Cheval, 2016; B. M. Bolker et al., 2009; Wainwright et al., 2007)</w:t>
      </w:r>
      <w:r>
        <w:fldChar w:fldCharType="end"/>
      </w:r>
      <w:r w:rsidRPr="00BE4ACF">
        <w:t xml:space="preserve">. </w:t>
      </w:r>
      <w:r w:rsidRPr="00C336C9">
        <w:rPr>
          <w:lang w:val="pt-BR"/>
        </w:rPr>
        <w:t>Mas afinal o que são modelos mistos e quais suas utilidades na ecologia?</w:t>
      </w:r>
    </w:p>
    <w:p w14:paraId="671CC633" w14:textId="513509B9" w:rsidR="00C336C9" w:rsidRPr="00C336C9" w:rsidRDefault="00C336C9" w:rsidP="00C336C9">
      <w:pPr>
        <w:ind w:firstLine="708"/>
        <w:rPr>
          <w:lang w:val="pt-BR"/>
        </w:rPr>
      </w:pPr>
      <w:r w:rsidRPr="00C336C9">
        <w:rPr>
          <w:lang w:val="pt-BR"/>
        </w:rPr>
        <w:t xml:space="preserve">Modelos mistos começaram a ganhar destaque nas ciências ecológicas apenas a partir dos anos 2000 </w:t>
      </w:r>
      <w:r>
        <w:fldChar w:fldCharType="begin"/>
      </w:r>
      <w:r w:rsidR="00BE4ACF">
        <w:rPr>
          <w:lang w:val="pt-BR"/>
        </w:rPr>
        <w:instrText xml:space="preserve"> ADDIN ZOTERO_ITEM CSL_CITATION {"citationID":"34zuqjee","properties":{"custom":"(e.g., McMahon &amp; Diez, 2007; Bolker, 2009; Cressie {\\i{}et al.}, 2009; Zuur {\\i{}et al.}, 2009)","formattedCitation":"(e.g., McMahon &amp; Diez, 2007; Bolker, 2009; Cressie {\\i{}et al.}, 2009; Zuur {\\i{}et al.}, 2009)","plainCitation":"(e.g., McMahon &amp; Diez, 2007; Bolker, 2009; Cressie et al., 2009; Zuur et al., 2009)","noteIndex":0},"citationItems":[{"id":10705,"uris":["http://zotero.org/users/2598879/items/9QN836B8"],"itemData":{"id":10705,"type":"article-journal","abstract":"Abstract A fundamental challenge to understanding patterns in ecological systems lies in employing methods that can analyse, test and draw inference from measured associations between variables across scales. Hierarchical linear models (HLM) use advanced estimation algorithms to measure regression relationships and variance?covariance parameters in hierarchically structured data. Although hierarchical models have occasionally been used in the analysis of ecological data, their full potential to describe scales of association, diagnose variance explained, and to partition uncertainty has not been employed. In this paper we argue that the use of the HLM framework can enable significantly improved inference about ecological processes across levels of organization. After briefly describing the principals behind HLM, we give two examples that demonstrate a protocol for building hierarchical models and answering questions about the relationships between variables at multiple scales. The first example employs maximum likelihood methods to construct a two-level linear model predicting herbivore damage to a perennial plant at the individual- and patch-scale; the second example uses Bayesian estimation techniques to develop a three-level logistic model of plant flowering probability across individual plants, microsites and populations. HLM model development and diagnostics illustrate the importance of incorporating scale when modelling associations in ecological systems and offer a sophisticated yet accessible method for studies of populations, communities and ecosystems. We suggest that a greater coupling of hierarchical study designs and hierarchical analysis will yield significant insights on how ecological processes operate across scales.","container-title":"Ecology Letters","DOI":"10.1111/j.1461-0248.2007.01036.x","ISSN":"1461-023X","issue":"6","journalAbbreviation":"Ecology Letters","page":"437-452","source":"onlinelibrary.wiley.com (Atypon)","title":"Scales of association: hierarchical linear models and the measurement of ecological systems","title-short":"Scales of association","volume":"10","author":[{"family":"McMahon","given":"Sean M."},{"family":"Diez","given":"Jeffrey M."}],"issued":{"date-parts":[["2007",6,1]]},"citation-key":"mcmahonScalesAssociationHierarchical2007"},"label":"page"},{"id":2610,"uris":["http://zotero.org/users/2598879/items/25N2FPJN"],"itemData":{"id":2610,"type":"article-journal","container-title":"Ecological Applications","DOI":"10.1890/08-0639.1","ISSN":"1939-5582","issue":"3","language":"en","page":"588-592","source":"Wiley Online Library","title":"Learning hierarchical models: advice for the rest of us","title-short":"Learning hierarchical models","volume":"19","author":[{"family":"Bolker","given":"Ben"}],"issued":{"date-parts":[["2009",4,1]]},"citation-key":"bolkerLearningHierarchicalModels2009"},"label":"page"},{"id":818,"uris":["http://zotero.org/users/2598879/items/T2S53WGF"],"itemData":{"id":818,"type":"article-journal","abstract":"Analyses of ecological data should account for the uncertainty in the process(es) that generated the data. However, accounting for these uncertainties is a difficult task, since ecology is known for its complexity. Measurement and/or process errors are often the only sources of uncertainty modeled when addressing complex ecological problems, yet analyses should also account for uncertainty in sampling design, in model specification, in parameters governing the specified model, and in initial and boundary conditions. Only then can we be confident in the scientific inferences and forecasts made from an analysis. Probability and statistics provide a framework that accounts for multiple sources of uncertainty. Given the complexities of ecological studies, the hierarchical statistical model is an invaluable tool. This approach is not new in ecology, and there are many examples (both Bayesian and non-Bayesian) in the literature illustrating the benefits of this approach. In this article, we provide a baseline for concepts, notation, and methods, from which discussion on hierarchical statistical modeling in ecology can proceed. We have also planted some seeds for discussion and tried to show where the practical difficulties lie. Our thesis is that hierarchical statistical modeling is a powerful way of approaching ecological analysis in the presence of inevitable but quantifiable uncertainties, even if practical issues sometimes require pragmatic compromises.","container-title":"Ecological Applications","DOI":"10.1890/07-0744.1","ISSN":"10510761","issue":"3","note":"PMID: 19425416","page":"553–570","title":"Accounting for uncertainty in ecological analysis: The strengths and limitations of hierarchical statistical modeling","volume":"19","author":[{"family":"Cressie","given":"Noel"},{"family":"Calder","given":"Catherine","dropping-particle":"a."},{"family":"Clark","given":"James S."},{"family":"Ver Hoef","given":"Jay M."},{"family":"Wikle","given":"Christopher K."}],"issued":{"date-parts":[["2009"]]},"citation-key":"cressieAccountingUncertaintyEcological2009"},"label":"page"},{"id":18919,"uris":["http://zotero.org/users/2598879/items/X3B7BF25","http://zotero.org/users/2598879/items/WVZM9ZLY"],"itemData":{"id":</w:instrText>
      </w:r>
      <w:r w:rsidR="00BE4ACF" w:rsidRPr="00BE4ACF">
        <w:instrText xml:space="preserve">18919,"type":"book","abstract":"Building on the successful Analysing Ecological Data (2007) by Zuur, Ieno and Smith, the authors now provide an expanded introduction to using regression and its extensions in analysing ecological data. As with the earlier book, real data sets from postgraduate ecological studies or research projects are used throughout. The first part of the book is a largely non-mathematical introduction to linear mixed effects modelling, GLM and GAM, zero inflated models, GEE, GLMM and GAMM. The second part provides ten case studies that range from koalas to deep sea research. These chapters provide an invaluable insight into analysing complex ecological datasets, including comparisons of different approaches to the same problem. By matching ecological questions and data structure to a case study, these chapters provide an excellent starting point to analysing your own data. Data and R code from all chapters are available from http://www.highstat.com.","event-place":"New York","publisher":"Springer","publisher-place":"New York","title":"Mixed Effects Models and Extensions in Ecology with R","author":[{"family":"Zuur","given":"Alain"},{"family":"Ieno","given":"Elena N."},{"family":"Walker","given":"Neil"},{"family":"Saveiliev","given":"Anatoly A."},{"family":"Smith","given":"Graham M."}],"issued":{"date-parts":[["2009"]]},"citation-key":"zuurMixedEffectsModels2009"}}],"schema":"https://github.com/citation-style-language/schema/raw/master/csl-citation.json"} </w:instrText>
      </w:r>
      <w:r>
        <w:fldChar w:fldCharType="separate"/>
      </w:r>
      <w:r w:rsidRPr="007A6CCF">
        <w:t xml:space="preserve">(e.g., McMahon &amp; Diez, 2007; Bolker, 2009; Cressie </w:t>
      </w:r>
      <w:r w:rsidRPr="007A6CCF">
        <w:rPr>
          <w:i/>
          <w:iCs/>
        </w:rPr>
        <w:t>et al.</w:t>
      </w:r>
      <w:r w:rsidRPr="007A6CCF">
        <w:t xml:space="preserve">, 2009; Zuur </w:t>
      </w:r>
      <w:r w:rsidRPr="007A6CCF">
        <w:rPr>
          <w:i/>
          <w:iCs/>
        </w:rPr>
        <w:t>et al.</w:t>
      </w:r>
      <w:r w:rsidRPr="007A6CCF">
        <w:t>, 2009)</w:t>
      </w:r>
      <w:r>
        <w:fldChar w:fldCharType="end"/>
      </w:r>
      <w:r w:rsidRPr="0003665A">
        <w:t xml:space="preserve">. </w:t>
      </w:r>
      <w:r w:rsidRPr="00C336C9">
        <w:rPr>
          <w:lang w:val="pt-BR"/>
        </w:rPr>
        <w:t>Ainda assim, acredito que pouco do potencial destes modelos está sendo aplicado e, portanto, est</w:t>
      </w:r>
      <w:r>
        <w:rPr>
          <w:lang w:val="pt-BR"/>
        </w:rPr>
        <w:t xml:space="preserve">e texto </w:t>
      </w:r>
      <w:r w:rsidRPr="00C336C9">
        <w:rPr>
          <w:lang w:val="pt-BR"/>
        </w:rPr>
        <w:t xml:space="preserve">é também uma tentativa de promover o uso e estudo destes modelos na ecologia. Há quem diga que os modelos mistos deveriam ser a regra e não a exceção na aplicação de modelos lineares </w:t>
      </w:r>
      <w:r>
        <w:fldChar w:fldCharType="begin"/>
      </w:r>
      <w:r w:rsidR="00BE4ACF">
        <w:rPr>
          <w:lang w:val="pt-BR"/>
        </w:rPr>
        <w:instrText xml:space="preserve"> ADDIN ZOTERO_ITEM CSL_CITATION {"citationID":"a2q02erqiev","properties":{"formattedCitation":"(e.g., McElreath, 2020)","plainCitation":"(e.g., McElreath, 2020)","noteIndex":0},"citationItems":[{"id":14383,"uris":["http://zotero.org/users/2598879/items/42RTQYFR","http://zotero.org/users/2598879/items/U5FXQBDS"],"itemData":{"id":14383,"type":"book","edition":"2","title":"Statistical Rethinking: A Bayesian Course with Examples in R and Stan. 2nd edition","author":[{"family":"McElreath","given":"Richard"}],"issued":{"date-parts":[["2020"]]},"citation-key":"mcelreathStatisticalRethinkingBayesian2020"},"prefix":"e.g.,"}],"schema":"https://github.com/citation-style-language/schema/raw/master/csl-citation.json"} </w:instrText>
      </w:r>
      <w:r>
        <w:fldChar w:fldCharType="separate"/>
      </w:r>
      <w:r w:rsidR="00BE4ACF">
        <w:rPr>
          <w:lang w:val="pt-BR"/>
        </w:rPr>
        <w:t xml:space="preserve">(e.g., </w:t>
      </w:r>
      <w:proofErr w:type="spellStart"/>
      <w:r w:rsidR="00BE4ACF">
        <w:rPr>
          <w:lang w:val="pt-BR"/>
        </w:rPr>
        <w:t>McElreath</w:t>
      </w:r>
      <w:proofErr w:type="spellEnd"/>
      <w:r w:rsidR="00BE4ACF">
        <w:rPr>
          <w:lang w:val="pt-BR"/>
        </w:rPr>
        <w:t>, 2020)</w:t>
      </w:r>
      <w:r>
        <w:fldChar w:fldCharType="end"/>
      </w:r>
      <w:r w:rsidRPr="00C336C9">
        <w:rPr>
          <w:lang w:val="pt-BR"/>
        </w:rPr>
        <w:t xml:space="preserve"> e que vieram para revolucionar a pesquisa ecológica, removendo restrições que forçaram ecólogos a simplificar em demasia os modelos estatísticos e a ignorar importantes distinções entre erros de medida, erros de processo e incerteza de modelos </w:t>
      </w:r>
      <w:r>
        <w:fldChar w:fldCharType="begin"/>
      </w:r>
      <w:r w:rsidR="00BE4ACF">
        <w:rPr>
          <w:lang w:val="pt-BR"/>
        </w:rPr>
        <w:instrText xml:space="preserve"> ADDIN ZOTERO_ITEM CSL_CITATION {"citationID":"a2d5eg0l549","properties":{"formattedCitation":"(Cressie et al., 2009)","plainCitation":"(Cressie et al., 2009)","noteIndex":0},"citationItems":[{"id":818,"uris":["http://zotero.org/users/2598879/items/T2S53WGF"],"itemData":{"id":818,"type":"article-journal","abstract":"Analyses of ecological data should account for the uncertainty in the process(es) that generated the data. However, accounting for these uncertainties is a difficult task, since ecology is known for its complexity. Measurement and/or process errors are often the only sources of uncertainty modeled when addressing complex ecological problems, yet analyses should also account for uncertainty in sampling design, in model specification, in parameters governing the specified model, and in initial and boundary conditions. Only then can we be confident in the scientific inferences and forecasts made from an analysis. Probability and statistics provide a framework that accounts for multiple sources of uncertainty. Given the complexities of ecological studies, the hierarchical statistical model is an invaluable tool. This approach is not new in ecology, and there are many examples (both Bayesian and non-Bayesian) in the literature illustrating the benefits of this approach. In this article, we provide a baseline for concepts, notation, and methods, from which discussion on hierarchical statistical modeling in ecology can proceed. We have also planted some seeds for discussion and tried to show where the practical difficulties lie. Our thesis is that hierarchical statistical modeling is a powerful way of approaching ecological analysis in the presence of inevitable but quantifiable uncertainties, even if practical issues sometimes require pragmatic compromises.","container-title":"Ecological Applications","DOI":"10.1890/07-0744.1","ISSN":"10510761","issue":"3","note":"PMID: 19425416","page":"553–570","title":"Accounting for uncertainty in ecological analysis: The strengths and limitations of hierarchical statistical modeling","volume":"19","author":[{"family":"Cressie","given":"Noel"},{"family":"Calder","given":"Catherine","dropping-particle":"a."},{"family":"Clark","given":"James S."},{"family":"Ver Hoef","given":"Jay M."},{"family":"Wikle","given":"Christopher K."}],"issued":{"date-parts":[["2009"]]},"citation-key":"cressieAccountingUncertaintyEcological2009"}}],"schema":"https://github.com/citation-style-language/schema/raw/master/csl-citation.json"} </w:instrText>
      </w:r>
      <w:r>
        <w:fldChar w:fldCharType="separate"/>
      </w:r>
      <w:r w:rsidR="00BE4ACF">
        <w:rPr>
          <w:lang w:val="pt-BR"/>
        </w:rPr>
        <w:t>(</w:t>
      </w:r>
      <w:proofErr w:type="spellStart"/>
      <w:r w:rsidR="00BE4ACF">
        <w:rPr>
          <w:lang w:val="pt-BR"/>
        </w:rPr>
        <w:t>Cressie</w:t>
      </w:r>
      <w:proofErr w:type="spellEnd"/>
      <w:r w:rsidR="00BE4ACF">
        <w:rPr>
          <w:lang w:val="pt-BR"/>
        </w:rPr>
        <w:t xml:space="preserve"> et al., 2009)</w:t>
      </w:r>
      <w:r>
        <w:fldChar w:fldCharType="end"/>
      </w:r>
      <w:r w:rsidRPr="00C336C9">
        <w:rPr>
          <w:lang w:val="pt-BR"/>
        </w:rPr>
        <w:t xml:space="preserve">. Uma das razões é que dados ecológicos são frequentemente agrupados/hierárquicos, </w:t>
      </w:r>
      <w:r w:rsidRPr="00C336C9">
        <w:rPr>
          <w:lang w:val="pt-BR"/>
        </w:rPr>
        <w:lastRenderedPageBreak/>
        <w:t xml:space="preserve">necessitando de um modelo com estrutura aleatória para evitar </w:t>
      </w:r>
      <w:proofErr w:type="spellStart"/>
      <w:r w:rsidRPr="00C336C9">
        <w:rPr>
          <w:lang w:val="pt-BR"/>
        </w:rPr>
        <w:t>pseudoreplicação</w:t>
      </w:r>
      <w:proofErr w:type="spellEnd"/>
      <w:r w:rsidRPr="00C336C9">
        <w:rPr>
          <w:lang w:val="pt-BR"/>
        </w:rPr>
        <w:t xml:space="preserve"> </w:t>
      </w:r>
      <w:r>
        <w:fldChar w:fldCharType="begin"/>
      </w:r>
      <w:r w:rsidR="00BE4ACF">
        <w:rPr>
          <w:lang w:val="pt-BR"/>
        </w:rPr>
        <w:instrText xml:space="preserve"> ADDIN ZOTERO_ITEM CSL_CITATION {"citationID":"a702li8c6t","properties":{"formattedCitation":"(Arnqvist, 2020)","plainCitation":"(Arnqvist, 2020)","noteIndex":0},"citationItems":[{"id":11284,"uris":["http://zotero.org/users/2598879/items/CSIH5DA7"],"itemData":{"id":11284,"type":"article-journal","container-title":"Trends in Ecology &amp; Evolution","DOI":"10.1016/j.tree.2019.12.004","ISSN":"01695347","issue":"4","journalAbbreviation":"Trends in Ecology &amp; Evolution","language":"en","page":"329-335","source":"DOI.org (Crossref)","title":"Mixed Models Offer No Freedom from Degrees of Freedom","volume":"35","author":[{"family":"Arnqvist","given":"Göran"}],"issued":{"date-parts":[["2020",4]]},"citation-key":"arnqvistMixedModelsOffer2020"}}],"schema":"https://github.com/citation-style-language/schema/raw/master/csl-citation.json"} </w:instrText>
      </w:r>
      <w:r>
        <w:fldChar w:fldCharType="separate"/>
      </w:r>
      <w:r w:rsidRPr="00C336C9">
        <w:rPr>
          <w:lang w:val="pt-BR"/>
        </w:rPr>
        <w:t>(</w:t>
      </w:r>
      <w:proofErr w:type="spellStart"/>
      <w:r w:rsidRPr="00C336C9">
        <w:rPr>
          <w:lang w:val="pt-BR"/>
        </w:rPr>
        <w:t>Arnqvist</w:t>
      </w:r>
      <w:proofErr w:type="spellEnd"/>
      <w:r w:rsidRPr="00C336C9">
        <w:rPr>
          <w:lang w:val="pt-BR"/>
        </w:rPr>
        <w:t>, 2020)</w:t>
      </w:r>
      <w:r>
        <w:fldChar w:fldCharType="end"/>
      </w:r>
      <w:r w:rsidRPr="00C336C9">
        <w:rPr>
          <w:lang w:val="pt-BR"/>
        </w:rPr>
        <w:t>. Entretanto, ainda temos muito a aprender sobre o comportamento destes modelos, suas utilidades e limitações.</w:t>
      </w:r>
    </w:p>
    <w:p w14:paraId="55EC89AA" w14:textId="743F5C40" w:rsidR="00C336C9" w:rsidRPr="00C336C9" w:rsidRDefault="00C336C9" w:rsidP="00C336C9">
      <w:pPr>
        <w:ind w:firstLine="708"/>
        <w:rPr>
          <w:lang w:val="pt-BR"/>
        </w:rPr>
      </w:pPr>
      <w:r w:rsidRPr="00C336C9">
        <w:rPr>
          <w:lang w:val="pt-BR"/>
        </w:rPr>
        <w:t xml:space="preserve">O que diferencia um modelo linear “simples” de um modelo misto é a distinção entre </w:t>
      </w:r>
      <w:r w:rsidRPr="00C336C9">
        <w:rPr>
          <w:b/>
          <w:bCs/>
          <w:lang w:val="pt-BR"/>
        </w:rPr>
        <w:t>efeitos fixos e aleatórios</w:t>
      </w:r>
      <w:r w:rsidRPr="00C336C9">
        <w:rPr>
          <w:lang w:val="pt-BR"/>
        </w:rPr>
        <w:t xml:space="preserve"> na tomada de decisão de como uma variável </w:t>
      </w:r>
      <w:r w:rsidRPr="00C336C9">
        <w:rPr>
          <w:u w:val="single"/>
          <w:lang w:val="pt-BR"/>
        </w:rPr>
        <w:t>categórica</w:t>
      </w:r>
      <w:r w:rsidRPr="00C336C9">
        <w:rPr>
          <w:lang w:val="pt-BR"/>
        </w:rPr>
        <w:t xml:space="preserve"> deve ser modelada. Isso depende primordialmente do objetivo do estudo, do contexto dos dados e desenho amostral, e de quais propriedades se espera obter do modelo e da variável. Uma das formas de decisão mais simples é avaliar se o interesse está nas estimativas de cada categoria </w:t>
      </w:r>
      <w:r>
        <w:rPr>
          <w:i/>
          <w:iCs/>
        </w:rPr>
        <w:fldChar w:fldCharType="begin"/>
      </w:r>
      <w:r w:rsidR="00BE4ACF">
        <w:rPr>
          <w:i/>
          <w:iCs/>
          <w:lang w:val="pt-BR"/>
        </w:rPr>
        <w:instrText xml:space="preserve"> ADDIN ZOTERO_ITEM CSL_CITATION {"citationID":"a1o9jhge1m7","properties":{"custom":"({\\i{}narrow-sense inference}, McLean {\\i{}et al.}, 1991)","formattedCitation":"({\\i{}narrow-sense inference}, McLean {\\i{}et al.}, 1991)","plainCitation":"(narrow-sense inference, McLean et al., 1991)","noteIndex":0},"citationItems":[{"id":14266,"uris":["http://zotero.org/users/2598879/items/JWFEWMS9"],"itemData":{"id":14266,"type":"article-journal","abstract":"The mixed model equations as presented by C. R. Henderson offers the base for a methodology that provides flexibility of fitting models with various fixed and random elements with the possible assumption of correlation among random effects. The advantage of teaching analysis of variance applications from this methodology is presented. Particular emphasis is placed upon the relationship between choice of estimable function and inference space.","container-title":"The American Statistician","DOI":"10.1080/00031305.1991.10475767","ISSN":"0003-1305","issue":"1","note":"publisher: Taylor &amp; Francis\n_eprint: https://www.tandfonline.com/doi/pdf/10.1080/00031305.1991.10475767","page":"54-64","source":"Taylor and Francis+NEJM","title":"A Unified Approach to Mixed Linear Models","volume":"45","author":[{"family":"McLean","given":"Robert A."},{"family":"Sanders","given":"William L."},{"family":"Stroup","given":"Walter W."}],"issued":{"date-parts":[["1991",2,1]]},"citation-key":"mcleanUnifiedApproachMixed1991"},"prefix":"narrow-sense inference"}],"schema":"https://github.com/citation-style-language/schema/raw/master/csl-citation.json"} </w:instrText>
      </w:r>
      <w:r>
        <w:rPr>
          <w:i/>
          <w:iCs/>
        </w:rPr>
        <w:fldChar w:fldCharType="separate"/>
      </w:r>
      <w:r w:rsidRPr="00C336C9">
        <w:rPr>
          <w:lang w:val="pt-BR"/>
        </w:rPr>
        <w:t>(</w:t>
      </w:r>
      <w:proofErr w:type="spellStart"/>
      <w:r w:rsidRPr="00C336C9">
        <w:rPr>
          <w:i/>
          <w:iCs/>
          <w:lang w:val="pt-BR"/>
        </w:rPr>
        <w:t>narrow-sense</w:t>
      </w:r>
      <w:proofErr w:type="spellEnd"/>
      <w:r w:rsidRPr="00C336C9">
        <w:rPr>
          <w:i/>
          <w:iCs/>
          <w:lang w:val="pt-BR"/>
        </w:rPr>
        <w:t xml:space="preserve"> </w:t>
      </w:r>
      <w:proofErr w:type="spellStart"/>
      <w:r w:rsidRPr="00C336C9">
        <w:rPr>
          <w:i/>
          <w:iCs/>
          <w:lang w:val="pt-BR"/>
        </w:rPr>
        <w:t>inference</w:t>
      </w:r>
      <w:proofErr w:type="spellEnd"/>
      <w:r w:rsidRPr="00C336C9">
        <w:rPr>
          <w:lang w:val="pt-BR"/>
        </w:rPr>
        <w:t xml:space="preserve">, </w:t>
      </w:r>
      <w:proofErr w:type="spellStart"/>
      <w:r w:rsidRPr="00C336C9">
        <w:rPr>
          <w:lang w:val="pt-BR"/>
        </w:rPr>
        <w:t>McLean</w:t>
      </w:r>
      <w:proofErr w:type="spellEnd"/>
      <w:r w:rsidRPr="00C336C9">
        <w:rPr>
          <w:lang w:val="pt-BR"/>
        </w:rPr>
        <w:t xml:space="preserve"> </w:t>
      </w:r>
      <w:r w:rsidRPr="00C336C9">
        <w:rPr>
          <w:i/>
          <w:iCs/>
          <w:lang w:val="pt-BR"/>
        </w:rPr>
        <w:t>et al.</w:t>
      </w:r>
      <w:r w:rsidRPr="00C336C9">
        <w:rPr>
          <w:lang w:val="pt-BR"/>
        </w:rPr>
        <w:t>, 1991)</w:t>
      </w:r>
      <w:r>
        <w:rPr>
          <w:i/>
          <w:iCs/>
        </w:rPr>
        <w:fldChar w:fldCharType="end"/>
      </w:r>
      <w:r w:rsidRPr="00C336C9">
        <w:rPr>
          <w:lang w:val="pt-BR"/>
        </w:rPr>
        <w:t>, se as categorias são independentes, mutualmente exclusivas e completamente observáveis. Nesse caso, deveriam ser estimados por efeitos fixos, por exemplo, sexo ou tratamentos diferentes em experimentos. Efeito aleatórios são uma escolha geralmente quando a variabilidade entre as categorias e não as estimativas exatas de cada uma são de interesse (</w:t>
      </w:r>
      <w:proofErr w:type="spellStart"/>
      <w:r w:rsidRPr="00C336C9">
        <w:rPr>
          <w:i/>
          <w:iCs/>
          <w:lang w:val="pt-BR"/>
        </w:rPr>
        <w:t>broad-sense</w:t>
      </w:r>
      <w:proofErr w:type="spellEnd"/>
      <w:r w:rsidRPr="00C336C9">
        <w:rPr>
          <w:i/>
          <w:iCs/>
          <w:lang w:val="pt-BR"/>
        </w:rPr>
        <w:t xml:space="preserve"> </w:t>
      </w:r>
      <w:proofErr w:type="spellStart"/>
      <w:r w:rsidRPr="00C336C9">
        <w:rPr>
          <w:i/>
          <w:iCs/>
          <w:lang w:val="pt-BR"/>
        </w:rPr>
        <w:t>inference</w:t>
      </w:r>
      <w:proofErr w:type="spellEnd"/>
      <w:r w:rsidRPr="00C336C9">
        <w:rPr>
          <w:lang w:val="pt-BR"/>
        </w:rPr>
        <w:t xml:space="preserve">), quando os níveis podem ser considerados como uma amostragem aleatória de uma população de valores, e o interesse é controlar por esta variabilidade (também podendo ser considerada </w:t>
      </w:r>
      <w:proofErr w:type="spellStart"/>
      <w:r w:rsidRPr="00C336C9">
        <w:rPr>
          <w:lang w:val="pt-BR"/>
        </w:rPr>
        <w:t>pseudoreplicação</w:t>
      </w:r>
      <w:proofErr w:type="spellEnd"/>
      <w:r w:rsidRPr="00C336C9">
        <w:rPr>
          <w:lang w:val="pt-BR"/>
        </w:rPr>
        <w:t xml:space="preserve"> caso não controlado), por exemplo blocos em experimentos ou outras unidades amostrais que agrupam muitas observações (</w:t>
      </w:r>
      <w:proofErr w:type="spellStart"/>
      <w:r w:rsidRPr="00C336C9">
        <w:rPr>
          <w:lang w:val="pt-BR"/>
        </w:rPr>
        <w:t>sub-amostras</w:t>
      </w:r>
      <w:proofErr w:type="spellEnd"/>
      <w:r w:rsidRPr="00C336C9">
        <w:rPr>
          <w:lang w:val="pt-BR"/>
        </w:rPr>
        <w:t xml:space="preserve">). As decisões e formas de pensar um modelo com variáveis de efeitos fixos ou aleatórios e as diferenças técnicas entre eles não se esgota aqui e podem ser estudadas em </w:t>
      </w:r>
      <w:proofErr w:type="spellStart"/>
      <w:r w:rsidRPr="00C336C9">
        <w:rPr>
          <w:lang w:val="pt-BR"/>
        </w:rPr>
        <w:t>Gelman</w:t>
      </w:r>
      <w:proofErr w:type="spellEnd"/>
      <w:r w:rsidRPr="00C336C9">
        <w:rPr>
          <w:lang w:val="pt-BR"/>
        </w:rPr>
        <w:t xml:space="preserve"> &amp; Hill </w:t>
      </w:r>
      <w:r>
        <w:fldChar w:fldCharType="begin"/>
      </w:r>
      <w:r w:rsidR="00BE4ACF">
        <w:rPr>
          <w:lang w:val="pt-BR"/>
        </w:rPr>
        <w:instrText xml:space="preserve"> ADDIN ZOTERO_ITEM CSL_CITATION {"citationID":"a2mobrkue42","properties":{"formattedCitation":"(2007)","plainCitation":"(2007)","noteIndex":0},"citationItems":[{"id":"bKM4hGUk/HkIo55Jc","uris":["http://zotero.org/groups/1594028/items/VPQEIHRL"],"itemData":{"id":10745,"type":"book","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0-521-68689-1","language":"en","note":"Google-Books-ID: lV3DIdV0F9AC","number-of-pages":"654","publisher":"Cambridge University Press","source":"Google Books","title":"Data Analysis Using Regression and Multilevel/Hierarchical Models","author":[{"family":"Gelman","given":"Andrew"},{"family":"Hill","given":"Jennifer"}],"issued":{"date-parts":[["2007"]]}},"suppress-author":true}],"schema":"https://github.com/citation-style-language/schema/raw/master/csl-citation.json"} </w:instrText>
      </w:r>
      <w:r>
        <w:fldChar w:fldCharType="separate"/>
      </w:r>
      <w:r w:rsidRPr="00C336C9">
        <w:rPr>
          <w:lang w:val="pt-BR"/>
        </w:rPr>
        <w:t>(2007)</w:t>
      </w:r>
      <w:r>
        <w:fldChar w:fldCharType="end"/>
      </w:r>
      <w:r w:rsidRPr="00C336C9">
        <w:rPr>
          <w:lang w:val="pt-BR"/>
        </w:rPr>
        <w:t xml:space="preserve">, Harrisson </w:t>
      </w:r>
      <w:r>
        <w:fldChar w:fldCharType="begin"/>
      </w:r>
      <w:r w:rsidR="00BE4ACF">
        <w:rPr>
          <w:lang w:val="pt-BR"/>
        </w:rPr>
        <w:instrText xml:space="preserve"> ADDIN ZOTERO_ITEM CSL_CITATION {"citationID":"a1j25jaebos","properties":{"formattedCitation":"(2018)","plainCitation":"(2018)","noteIndex":0},"citationItems":[{"id":7881,"uris":["http://zotero.org/users/2598879/items/SYELKFQ9"],"itemData":{"id":7881,"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citation-key":"harrisonBriefIntroductionMixed2018"},"suppress-author":true}],"schema":"https://github.com/citation-style-language/schema/raw/master/csl-citation.json"} </w:instrText>
      </w:r>
      <w:r>
        <w:fldChar w:fldCharType="separate"/>
      </w:r>
      <w:r w:rsidRPr="00C336C9">
        <w:rPr>
          <w:lang w:val="pt-BR"/>
        </w:rPr>
        <w:t>(2018)</w:t>
      </w:r>
      <w:r>
        <w:fldChar w:fldCharType="end"/>
      </w:r>
      <w:r w:rsidRPr="00C336C9">
        <w:rPr>
          <w:lang w:val="pt-BR"/>
        </w:rPr>
        <w:t xml:space="preserve">, </w:t>
      </w:r>
      <w:proofErr w:type="spellStart"/>
      <w:r w:rsidRPr="00C336C9">
        <w:rPr>
          <w:lang w:val="pt-BR"/>
        </w:rPr>
        <w:t>Oberpriller</w:t>
      </w:r>
      <w:proofErr w:type="spellEnd"/>
      <w:r w:rsidRPr="00C336C9">
        <w:rPr>
          <w:lang w:val="pt-BR"/>
        </w:rPr>
        <w:t xml:space="preserve"> et al. </w:t>
      </w:r>
      <w:r>
        <w:fldChar w:fldCharType="begin"/>
      </w:r>
      <w:r w:rsidR="00BE4ACF">
        <w:rPr>
          <w:lang w:val="pt-BR"/>
        </w:rPr>
        <w:instrText xml:space="preserve"> ADDIN ZOTERO_ITEM CSL_CITATION {"citationID":"a265p3b9iu9","properties":{"formattedCitation":"(2022)","plainCitation":"(2022)","noteIndex":0},"citationItems":[{"id":14012,"uris":["http://zotero.org/users/2598879/items/JT5ALSPE"],"itemData":{"id":14012,"type":"article-journal","abstract":"Biological data are often intrinsically hierarchical (e.g., species from different genera, plants within different mountain regions), which made mixed-effects models a common analysis tool in ecology and evolution because they can account for the non-independence. Many questions around their practical applications are solved but one is still debated: Should we treat a grouping variable with a low number of levels as a random or fixed effect? In such situations, the variance estimate of the random effect can be imprecise, but it is unknown if this affects statistical power and type I error rates of the fixed effects of interest. Here, we analyzed the consequences of treating a grouping variable with 2–8 levels as fixed or random effect in correctly specified and alternative models (under- or overparametrized models). We calculated type I error rates and statistical power for all-model specifications and quantified the influences of study design on these quantities. We found no influence of model choice on type I error rate and power on the population-level effect (slope) for random intercept-only models. However, with varying intercepts and slopes in the data-generating process, using a random slope and intercept model, and switching to a fixed-effects model, in case of a singular fit, avoids overconfidence in the results. Additionally, the number and difference between levels strongly influences power and type I error. We conclude that inferring the correct random-effect structure is of great importance to obtain correct type I error rates. We encourage to start with a mixed-effects model independent of the number of levels in the grouping variable and switch to a fixed-effects model only in case of a singular fit. With these recommendations, we allow for more informative choices about study design and data analysis and make ecological inference with mixed-effects models more robust for small number of levels.","container-title":"Ecology and Evolution","DOI":"10.1002/ece3.9062","ISSN":"2045-7758","issue":"7","language":"en","note":"_eprint: https://onlinelibrary.wiley.com/doi/pdf/10.1002/ece3.9062","page":"e9062","source":"Wiley Online Library","title":"Fixed or random? On the reliability of mixed-effects models for a small number of levels in grouping variables","title-short":"Fixed or random?","volume":"12","author":[{"family":"Oberpriller","given":"Johannes"},{"family":"Leite","given":"Melina de Souza"},{"family":"Pichler","given":"Maximilian"}],"issued":{"date-parts":[["2022"]]},"citation-key":"oberprillerFixedRandomReliability2022"},"suppress-author":true}],"schema":"https://github.com/citation-style-language/schema/raw/master/csl-citation.json"} </w:instrText>
      </w:r>
      <w:r>
        <w:fldChar w:fldCharType="separate"/>
      </w:r>
      <w:r w:rsidRPr="00C336C9">
        <w:rPr>
          <w:lang w:val="pt-BR"/>
        </w:rPr>
        <w:t>(2022)</w:t>
      </w:r>
      <w:r>
        <w:fldChar w:fldCharType="end"/>
      </w:r>
      <w:r w:rsidRPr="00C336C9">
        <w:rPr>
          <w:lang w:val="pt-BR"/>
        </w:rPr>
        <w:t>.</w:t>
      </w:r>
      <w:r w:rsidR="007A6256">
        <w:rPr>
          <w:lang w:val="pt-BR"/>
        </w:rPr>
        <w:t xml:space="preserve"> No entanto, mesmo que se queira conceitualmente incluir uma certa variável categórica como efeito aleatório, outras questões devem ser analisadas do ponto de vista estatístico. Discutiremos mais sobre isso na próxima seção.</w:t>
      </w:r>
    </w:p>
    <w:p w14:paraId="6E6A1140" w14:textId="77777777" w:rsidR="00C336C9" w:rsidRPr="00C336C9" w:rsidRDefault="00C336C9" w:rsidP="00C336C9">
      <w:pPr>
        <w:pStyle w:val="Ttulo2"/>
        <w:rPr>
          <w:lang w:val="pt-BR"/>
        </w:rPr>
      </w:pPr>
      <w:bookmarkStart w:id="1" w:name="_Toc118116284"/>
      <w:r w:rsidRPr="00C336C9">
        <w:rPr>
          <w:lang w:val="pt-BR"/>
        </w:rPr>
        <w:t>Fixo ou aleatório? O que fazer quando há poucas categorias</w:t>
      </w:r>
      <w:bookmarkEnd w:id="1"/>
    </w:p>
    <w:p w14:paraId="7624C3ED" w14:textId="77777777" w:rsidR="00C336C9" w:rsidRPr="00C336C9" w:rsidRDefault="00C336C9" w:rsidP="00C336C9">
      <w:pPr>
        <w:ind w:firstLine="708"/>
        <w:rPr>
          <w:lang w:val="pt-BR"/>
        </w:rPr>
      </w:pPr>
      <w:r w:rsidRPr="00C336C9">
        <w:rPr>
          <w:lang w:val="pt-BR"/>
        </w:rPr>
        <w:t>Quando o pesquisador decide que vai modelar uma variável categórica como um efeito aleatório, existe uma segunda pergunta a ser feita: quantas categorias essa variável tem? Ter poucas categorias significa maior incerteza ou dificuldade em se estimar a variância entre elas. E quais as consequências para interpretação do modelo quando isso acontece? Qual o número mínimo de categorias para que uma variável seja modelada como um efeito aleatório? Essas perguntas, por simples que pareçam ainda não tinham sido investigadas a fundo, e eu me sentia frustrada toda vez que me deparava com estes questionamentos entre colegas. Na ecologia, não é difícil encontrar situações em que a variável possui poucas categorias, por exemplo em experimentos de campo no qual os blocos de experimentos são limitados.</w:t>
      </w:r>
    </w:p>
    <w:p w14:paraId="7B7D48B7" w14:textId="430BFC75" w:rsidR="00C336C9" w:rsidRPr="00C336C9" w:rsidRDefault="00C336C9" w:rsidP="00C336C9">
      <w:pPr>
        <w:ind w:firstLine="708"/>
        <w:rPr>
          <w:lang w:val="pt-BR"/>
        </w:rPr>
      </w:pPr>
      <w:r w:rsidRPr="00C336C9">
        <w:rPr>
          <w:lang w:val="pt-BR"/>
        </w:rPr>
        <w:t>Durante meu estágio sanduíche na Alemanha (</w:t>
      </w:r>
      <w:hyperlink r:id="rId8" w:history="1">
        <w:r w:rsidRPr="00BE4ACF">
          <w:rPr>
            <w:rStyle w:val="Hyperlink"/>
            <w:rFonts w:asciiTheme="minorHAnsi" w:hAnsiTheme="minorHAnsi"/>
            <w:lang w:val="pt-BR"/>
          </w:rPr>
          <w:t>Universidade de Regensburg</w:t>
        </w:r>
      </w:hyperlink>
      <w:r w:rsidRPr="00C336C9">
        <w:rPr>
          <w:lang w:val="pt-BR"/>
        </w:rPr>
        <w:t xml:space="preserve">), engajei dois alunos de doutorado do laboratório para realizarmos um estudo motivado justamente por estas perguntas </w:t>
      </w:r>
      <w:r>
        <w:fldChar w:fldCharType="begin"/>
      </w:r>
      <w:r w:rsidR="00BE4ACF">
        <w:rPr>
          <w:lang w:val="pt-BR"/>
        </w:rPr>
        <w:instrText xml:space="preserve"> ADDIN ZOTERO_ITEM CSL_CITATION {"citationID":"arp517esu2","properties":{"formattedCitation":"(Oberpriller et al., 2022)","plainCitation":"(Oberpriller et al., 2022)","noteIndex":0},"citationItems":[{"id":14012,"uris":["http://zotero.org/users/2598879/items/JT5ALSPE"],"itemData":{"id":14012,"type":"article-journal","abstract":"Biological data are often intrinsically hierarchical (e.g., species from different genera, plants within different mountain regions), which made mixed-effects models a common analysis tool in ecology and evolution because they can account for the non-independence. Many questions around their practical applications are solved but one is still debated: Should we treat a grouping variable with a low number of levels as a random or fixed effect? In such situations, the variance estimate of the random effect can be imprecise, but it is unknown if this affects statistical power and type I error rates of the fixed effects of interest. Here, we analyzed the consequences of treating a grouping variable with 2–8 levels as fixed or random effect in correctly specified and alternative models (under- or overparametrized models). We calculated type I error rates and statistical power for all-model specifications and quantified the influences of study design on these quantities. We found no influence of model choice on type I error rate and power on the population-level effect (slope) for random intercept-only models. However, with varying intercepts and slopes in the data-generating process, using a random slope and intercept model, and switching to a fixed-effects model, in case of a singular fit, avoids overconfidence in the results. Additionally, the number and difference between levels strongly influences power and type I error. We conclude that inferring the correct random-effect structure is of great importance to obtain correct type I error rates. We encourage to start with a mixed-effects model independent of the number of levels in the grouping variable and switch to a fixed-effects model only in case of a singular fit. With these recommendations, we allow for more informative choices about study design and data analysis and make ecological inference with mixed-effects models more robust for small number of levels.","container-title":"Ecology and Evolution","DOI":"10.1002/ece3.9062","ISSN":"2045-7758","issue":"7","language":"en","note":"_eprint: https://onlinelibrary.wiley.com/doi/pdf/10.1002/ece3.9062","page":"e9062","source":"Wiley Online Library","title":"Fixed or random? On the reliability of mixed-effects models for a small number of levels in grouping variables","title-short":"Fixed or random?","volume":"12","author":[{"family":"Oberpriller","given":"Johannes"},{"family":"Leite","given":"Melina de Souza"},{"family":"Pichler","given":"Maximilian"}],"issued":{"date-parts":[["2022"]]},"citation-key":"oberprillerFixedRandomReliability2022"}}],"schema":"https://github.com/citation-style-language/schema/raw/master/csl-citation.json"} </w:instrText>
      </w:r>
      <w:r>
        <w:fldChar w:fldCharType="separate"/>
      </w:r>
      <w:r w:rsidR="00BE4ACF">
        <w:rPr>
          <w:lang w:val="pt-BR"/>
        </w:rPr>
        <w:t>(</w:t>
      </w:r>
      <w:proofErr w:type="spellStart"/>
      <w:r w:rsidR="00BE4ACF">
        <w:rPr>
          <w:lang w:val="pt-BR"/>
        </w:rPr>
        <w:t>Oberpriller</w:t>
      </w:r>
      <w:proofErr w:type="spellEnd"/>
      <w:r w:rsidR="00BE4ACF">
        <w:rPr>
          <w:lang w:val="pt-BR"/>
        </w:rPr>
        <w:t xml:space="preserve"> et al., 2022)</w:t>
      </w:r>
      <w:r>
        <w:fldChar w:fldCharType="end"/>
      </w:r>
      <w:r w:rsidRPr="00C336C9">
        <w:rPr>
          <w:lang w:val="pt-BR"/>
        </w:rPr>
        <w:t>. Nós utilizamos simulações baseadas em um contexto ecológico simples de amostragem aninhada, como se quiséssemos estudar o efeito da temperatura na altura de plantas, estabelecendo transectos altitudinais em diferentes montanhas (ver Box 1 da publicação original). A princípio, a variável montanha deveria ser modelada como efeito aleatório (</w:t>
      </w:r>
      <w:proofErr w:type="spellStart"/>
      <w:r w:rsidRPr="00C336C9">
        <w:rPr>
          <w:i/>
          <w:iCs/>
          <w:lang w:val="pt-BR"/>
        </w:rPr>
        <w:t>broad-sense</w:t>
      </w:r>
      <w:proofErr w:type="spellEnd"/>
      <w:r w:rsidRPr="00C336C9">
        <w:rPr>
          <w:i/>
          <w:iCs/>
          <w:lang w:val="pt-BR"/>
        </w:rPr>
        <w:t xml:space="preserve"> </w:t>
      </w:r>
      <w:proofErr w:type="spellStart"/>
      <w:r w:rsidRPr="00C336C9">
        <w:rPr>
          <w:i/>
          <w:iCs/>
          <w:lang w:val="pt-BR"/>
        </w:rPr>
        <w:t>inference</w:t>
      </w:r>
      <w:proofErr w:type="spellEnd"/>
      <w:r w:rsidRPr="00C336C9">
        <w:rPr>
          <w:lang w:val="pt-BR"/>
        </w:rPr>
        <w:t>), dado que plantas de uma mesma montanha não são amostras independentes (</w:t>
      </w:r>
      <w:proofErr w:type="spellStart"/>
      <w:r w:rsidRPr="00C336C9">
        <w:rPr>
          <w:lang w:val="pt-BR"/>
        </w:rPr>
        <w:t>pseudoreplicação</w:t>
      </w:r>
      <w:proofErr w:type="spellEnd"/>
      <w:r w:rsidRPr="00C336C9">
        <w:rPr>
          <w:lang w:val="pt-BR"/>
        </w:rPr>
        <w:t xml:space="preserve">). Nós </w:t>
      </w:r>
      <w:r w:rsidRPr="00C336C9">
        <w:rPr>
          <w:lang w:val="pt-BR"/>
        </w:rPr>
        <w:lastRenderedPageBreak/>
        <w:t xml:space="preserve">analisamos as consequências de tratar a variável montanha com 2 a 8 níveis como efeito fixo ou aleatório em modelos corretamente especificados (ou seja, mesmo modelo usado na simulação dos dados) e modelos alternativos (sub- ou </w:t>
      </w:r>
      <w:proofErr w:type="spellStart"/>
      <w:r w:rsidRPr="00C336C9">
        <w:rPr>
          <w:lang w:val="pt-BR"/>
        </w:rPr>
        <w:t>sobreparametrizado</w:t>
      </w:r>
      <w:proofErr w:type="spellEnd"/>
      <w:r w:rsidRPr="00C336C9">
        <w:rPr>
          <w:lang w:val="pt-BR"/>
        </w:rPr>
        <w:t>). Com poucos níveis, as estimativas de variância dos efeitos aleatórios podem ser imprecisas e enviesadas e isso pode também influenciar as estimativas dos efeitos fixos de interesse (efeito de temperatura</w:t>
      </w:r>
      <w:r w:rsidR="007A6256">
        <w:rPr>
          <w:lang w:val="pt-BR"/>
        </w:rPr>
        <w:t xml:space="preserve"> na altura da planta</w:t>
      </w:r>
      <w:r w:rsidRPr="00C336C9">
        <w:rPr>
          <w:lang w:val="pt-BR"/>
        </w:rPr>
        <w:t>). Calculamos as taxas de erro tipo I</w:t>
      </w:r>
      <w:r w:rsidRPr="00C30054">
        <w:rPr>
          <w:rStyle w:val="Refdenotaderodap"/>
        </w:rPr>
        <w:footnoteReference w:id="3"/>
      </w:r>
      <w:r w:rsidRPr="00C336C9">
        <w:rPr>
          <w:lang w:val="pt-BR"/>
        </w:rPr>
        <w:t xml:space="preserve"> e o poder estatístico destes modelos e encontramos que inferir a estrutura correta dos efeitos aleatórios é de grande importância para obter taxas de erro tipo I corretas. Elaboramos recomendações práticas para ecólogos na escolha das melhores estruturas do modelo dado as hipóteses e o desenho amostral do estudo. Uma destas recomendações é sempre começar com um modelo mistos com os efeitos aleatórios especificados independentemente do número de categorias e mudar para um modelo de efeitos fixos se houver problemas em estimar as variâncias dos termos aleatórios (“</w:t>
      </w:r>
      <w:r w:rsidRPr="00C336C9">
        <w:rPr>
          <w:i/>
          <w:iCs/>
          <w:lang w:val="pt-BR"/>
        </w:rPr>
        <w:t xml:space="preserve">singular </w:t>
      </w:r>
      <w:proofErr w:type="spellStart"/>
      <w:r w:rsidRPr="00C336C9">
        <w:rPr>
          <w:i/>
          <w:iCs/>
          <w:lang w:val="pt-BR"/>
        </w:rPr>
        <w:t>fit</w:t>
      </w:r>
      <w:proofErr w:type="spellEnd"/>
      <w:r w:rsidRPr="00C336C9">
        <w:rPr>
          <w:lang w:val="pt-BR"/>
        </w:rPr>
        <w:t>” ou variância estimada em zero). Com isso, acreditamos em escolhas mais informativas para análises baseados no desenho do estudo e natureza dos dados, e fazer inferências mais robusta para o caso de poucas categorias. Realizar este estudo foi muito gratificante! É um trabalho do qual me orgulho e espero que possa contribuir para o uso e desenvolvimento de modelos mistos na ecologia.</w:t>
      </w:r>
    </w:p>
    <w:p w14:paraId="105B8ACC" w14:textId="77777777" w:rsidR="00C336C9" w:rsidRPr="00C336C9" w:rsidRDefault="00C336C9" w:rsidP="00C336C9">
      <w:pPr>
        <w:pStyle w:val="Ttulo2"/>
        <w:rPr>
          <w:lang w:val="pt-BR"/>
        </w:rPr>
      </w:pPr>
      <w:bookmarkStart w:id="2" w:name="_Toc118116285"/>
      <w:r w:rsidRPr="00C336C9">
        <w:rPr>
          <w:lang w:val="pt-BR"/>
        </w:rPr>
        <w:t>Particionar a variabilidade: o “quanto” ao invés de “qual”</w:t>
      </w:r>
      <w:bookmarkEnd w:id="2"/>
    </w:p>
    <w:p w14:paraId="22E86065" w14:textId="6C9B8B65" w:rsidR="00C336C9" w:rsidRPr="00C336C9" w:rsidRDefault="00C336C9" w:rsidP="00C336C9">
      <w:pPr>
        <w:ind w:firstLine="708"/>
        <w:rPr>
          <w:lang w:val="pt-BR"/>
        </w:rPr>
      </w:pPr>
      <w:r w:rsidRPr="00C336C9">
        <w:rPr>
          <w:lang w:val="pt-BR"/>
        </w:rPr>
        <w:t xml:space="preserve">O uso de modelos cada vez mais complexos na ecologia é uma tendência que está ligada não só com a oferta das ferramentas, mas principalmente com uma mudança de mentalidade analítica, e possivelmente com o amadurecimento de teorias </w:t>
      </w:r>
      <w:r>
        <w:fldChar w:fldCharType="begin"/>
      </w:r>
      <w:r w:rsidR="00BE4ACF">
        <w:rPr>
          <w:lang w:val="pt-BR"/>
        </w:rPr>
        <w:instrText xml:space="preserve"> ADDIN ZOTERO_ITEM CSL_CITATION {"citationID":"a13hetfsmdm","properties":{"formattedCitation":"(Low-D\\uc0\\u233{}carie et al., 2014, p.)","plainCitation":"(Low-Décarie et al., 2014, p.)","noteIndex":0},"citationItems":[{"id":1041,"uris":["http://zotero.org/users/2598879/items/NDAKB9G9"],"itemData":{"id":1041,"type":"article-journal","container-title":"Frontiers in Ecology and the Environment","DOI":"10.1890/130230","ISSN":"1540-9295","page":"140821075159009","title":"Rising complexity and falling explanatory power in ecology","author":[{"family":"Low-Décarie","given":"Etienne"},{"family":"Chivers","given":"Corey"},{"family":"Granados","given":"Monica"}],"issued":{"date-parts":[["2014",8]]},"citation-key":"low-decarieRisingComplexityFalling2014"},"locator":"-"}],"schema":"https://github.com/citation-style-language/schema/raw/master/csl-citation.json"} </w:instrText>
      </w:r>
      <w:r>
        <w:fldChar w:fldCharType="separate"/>
      </w:r>
      <w:r w:rsidR="00BE4ACF" w:rsidRPr="00BE4ACF">
        <w:rPr>
          <w:rFonts w:ascii="Aptos" w:cs="Times New Roman"/>
          <w:kern w:val="0"/>
          <w:lang w:val="pt-BR"/>
        </w:rPr>
        <w:t>(</w:t>
      </w:r>
      <w:proofErr w:type="spellStart"/>
      <w:r w:rsidR="00BE4ACF" w:rsidRPr="00BE4ACF">
        <w:rPr>
          <w:rFonts w:ascii="Aptos" w:cs="Times New Roman"/>
          <w:kern w:val="0"/>
          <w:lang w:val="pt-BR"/>
        </w:rPr>
        <w:t>Low-Décarie</w:t>
      </w:r>
      <w:proofErr w:type="spellEnd"/>
      <w:r w:rsidR="00BE4ACF" w:rsidRPr="00BE4ACF">
        <w:rPr>
          <w:rFonts w:ascii="Aptos" w:cs="Times New Roman"/>
          <w:kern w:val="0"/>
          <w:lang w:val="pt-BR"/>
        </w:rPr>
        <w:t xml:space="preserve"> et al., 2014, p.)</w:t>
      </w:r>
      <w:r>
        <w:fldChar w:fldCharType="end"/>
      </w:r>
      <w:r w:rsidRPr="00C336C9">
        <w:rPr>
          <w:lang w:val="pt-BR"/>
        </w:rPr>
        <w:t xml:space="preserve">. </w:t>
      </w:r>
      <w:proofErr w:type="spellStart"/>
      <w:r>
        <w:t>Há</w:t>
      </w:r>
      <w:proofErr w:type="spellEnd"/>
      <w:r>
        <w:t xml:space="preserve"> um </w:t>
      </w:r>
      <w:proofErr w:type="spellStart"/>
      <w:r>
        <w:t>bom</w:t>
      </w:r>
      <w:proofErr w:type="spellEnd"/>
      <w:r>
        <w:t xml:space="preserve"> tempo, Quinn &amp; Dunham </w:t>
      </w:r>
      <w:r>
        <w:fldChar w:fldCharType="begin"/>
      </w:r>
      <w:r w:rsidR="00BE4ACF">
        <w:instrText xml:space="preserve"> ADDIN ZOTERO_ITEM CSL_CITATION {"citationID":"a2bfk016c2g","properties":{"formattedCitation":"(1983)","plainCitation":"(1983)","noteIndex":0},"citationItems":[{"id":14260,"uris":["http://zotero.org/users/2598879/items/W5DXHQFV"],"itemData":{"id":14260,"type":"article-journal","abstract":"Theories of causality in ecology and evolution rarely lend themselves to analysis by the formal method of \"hypothesis testing\" envisioned by champions of a \"strong inference\" model of scientific method. The objective of biological research typically is to assess the relative contributions of a number of potential causal agents operating simultaneously. Sensibly stated hypotheses in the methodology of most field investigations are similar to hypotheses of applied statistics. They are not intended to be mutually exclusive, in any sense exhaustive, or global in their application. It is not possible in principle to perform a \"critical test\" or experiment to distinguish between the truth of \"alternative hypotheses\" if the proposed causal processes they caricature occur simultaneously. We consider several examples in which a rigid hypothetico-deductive methodology applied to nonalternative ecological \"hypotheses\" could lead to fallacious conclusions. It has been proposed that processes of ecological succession may be separated into alternative modes of \"facilitation,\" \"inhibition,\" and \"tolerance.\" Yet attempts to experimentally reject one or more of the supposedly distinct hypotheses cannot, in principle, distinguish between them in a variety of biologically interesting cases. In studies of the limits of distributions of intertidal organisms, reasonable univariate experimental tests of possible causes would lead to rejection of \"biological enemy\" hypotheses when a \"keystone predator effect\" occurs because the interaction between competition and predation reverses the direction of the effect on some prey populations expected from either process in isolation. Particular problems arise when \"null models\" in ecology are treated as hypotheses of \"strong inference.\" Models of ecological or evolutionary causality rarely have single or easily stated \"null\" converses. Tractable null models have no probability of being strictly true, and thus may be rejected a priori as hypothetico-deductive constructs. In practice, their role is as a reference point for measurement of departures. Their usefulness in this regard depends upon the reliability with which the characteristics of biology without interaction can be estimated. Applied to studies of interspe</w:instrText>
      </w:r>
      <w:r w:rsidR="00BE4ACF" w:rsidRPr="00BE4ACF">
        <w:rPr>
          <w:lang w:val="pt-BR"/>
        </w:rPr>
        <w:instrText xml:space="preserve">cific competition through the use of species distributions, purported null hypotheses make different biological assumptions than those of the interactive models. They seem neither especially more reliable nor in any way more fundamental. We see no reason to accept the recent claims that \"null hypotheses,\" as applied in ecology and evolution, have any logical primacy or greater parsimony than other approaches to partitioning the variation observed in natural communities among the contributions of many observable causes. Careful consideration of possible explanations and controlled experimentation contribute a great deal to ecological and evolutionary knowledge. However, we believe that the hypothetico-deductive model of scientific method can provide misleading prescriptions for efficient investigation and acceptance of evidence in phenomena with multiple causes, and should be applied with appropriate skepticism.","container-title":"The American Naturalist","ISSN":"0003-0147","issue":"5","note":"publisher: [University of Chicago Press, American Society of Naturalists]","page":"602-617","source":"JSTOR","title":"On Hypothesis Testing in Ecology and Evolution","volume":"122","author":[{"family":"Quinn","given":"James F."},{"family":"Dunham","given":"Arthur E."}],"issued":{"date-parts":[["1983"]]},"citation-key":"quinnHypothesisTestingEcology1983"},"label":"page","suppress-author":true}],"schema":"https://github.com/citation-style-language/schema/raw/master/csl-citation.json"} </w:instrText>
      </w:r>
      <w:r>
        <w:fldChar w:fldCharType="separate"/>
      </w:r>
      <w:r w:rsidRPr="00C336C9">
        <w:rPr>
          <w:lang w:val="pt-BR"/>
        </w:rPr>
        <w:t>(1983)</w:t>
      </w:r>
      <w:r>
        <w:fldChar w:fldCharType="end"/>
      </w:r>
      <w:r w:rsidRPr="00C336C9">
        <w:rPr>
          <w:lang w:val="pt-BR"/>
        </w:rPr>
        <w:t xml:space="preserve"> afirmaram ser enganosos modelar as variações observadas nos padrões e processos de comunidades atribuindo-as a apenas uma única causa, e propuseram uma visão não mutualmente exclusiva das causas de um fenômeno em termos da contribuição relativa de cada alternativa. </w:t>
      </w:r>
      <w:proofErr w:type="spellStart"/>
      <w:r w:rsidRPr="00C336C9">
        <w:rPr>
          <w:lang w:val="pt-BR"/>
        </w:rPr>
        <w:t>Bolker</w:t>
      </w:r>
      <w:proofErr w:type="spellEnd"/>
      <w:r w:rsidRPr="00C336C9">
        <w:rPr>
          <w:lang w:val="pt-BR"/>
        </w:rPr>
        <w:t xml:space="preserve"> </w:t>
      </w:r>
      <w:r>
        <w:fldChar w:fldCharType="begin"/>
      </w:r>
      <w:r w:rsidR="00BE4ACF">
        <w:rPr>
          <w:lang w:val="pt-BR"/>
        </w:rPr>
        <w:instrText xml:space="preserve"> ADDIN ZOTERO_ITEM CSL_CITATION {"citationID":"a1d71c8964g","properties":{"formattedCitation":"(2007)","plainCitation":"(2007)","noteIndex":0},"citationItems":[{"id":909,"uris":["http://zotero.org/users/2598879/items/FHQETF65"],"itemData":{"id":909,"type":"book","event-place":"Princeton","publisher":"Princeton University Press","publisher-place":"Princeton","title":"Ecological Models and Data in R","author":[{"family":"Bolker","given":"Ben"}],"issued":{"date-parts":[["2007"]]},"citation-key":"bolkerEcologicalModelsData2007"},"suppress-author":true}],"schema":"https://github.com/citation-style-language/schema/raw/master/csl-citation.json"} </w:instrText>
      </w:r>
      <w:r>
        <w:fldChar w:fldCharType="separate"/>
      </w:r>
      <w:r w:rsidRPr="00C336C9">
        <w:rPr>
          <w:lang w:val="pt-BR"/>
        </w:rPr>
        <w:t>(2007)</w:t>
      </w:r>
      <w:r>
        <w:fldChar w:fldCharType="end"/>
      </w:r>
      <w:r w:rsidRPr="00C336C9">
        <w:rPr>
          <w:lang w:val="pt-BR"/>
        </w:rPr>
        <w:t xml:space="preserve"> chega à mesma conclusão ao dizer que, em vez de conceber um único experimento que determina qual explicação está certa, somos motivados a fornecer respostas quantitativas que descrevem que fração de um padrão em particular é explicada por diferentes mecanismos: o "quanto" em vez de "qual". Essa mudança de perspectiva nos leva, por exemplo, a repensar os processos ecológicos em ecologia de comunidades e como cada um contribui relativamente para a formação do padrão de abundâncias de espécies na comunidade. E as perguntas se tornam, por exemplo: </w:t>
      </w:r>
      <w:r w:rsidRPr="00C336C9">
        <w:rPr>
          <w:i/>
          <w:iCs/>
          <w:lang w:val="pt-BR"/>
        </w:rPr>
        <w:t xml:space="preserve">Qual a contribuição relativa de diferentes processos de montagem de comunidades após perda de habitat </w:t>
      </w:r>
      <w:r w:rsidR="00BE4ACF">
        <w:rPr>
          <w:i/>
          <w:iCs/>
          <w:lang w:val="pt-BR"/>
        </w:rPr>
        <w:fldChar w:fldCharType="begin"/>
      </w:r>
      <w:r w:rsidR="00BE4ACF">
        <w:rPr>
          <w:i/>
          <w:iCs/>
          <w:lang w:val="pt-BR"/>
        </w:rPr>
        <w:instrText xml:space="preserve"> ADDIN ZOTERO_ITEM CSL_CITATION {"citationID":"Kk20FDmJ","properties":{"unsorted":false,"formattedCitation":"(Leite et al., 2022)","plainCitation":"(Leite et al., 2022)","noteIndex":0},"citationItems":[{"id":14298,"uris":["http://zotero.org/users/2598879/items/BAC7K5HE"],"itemData":{"id":14298,"type":"article-journal","abstract":"Habitat loss represents a major threat to biodiversity, however, the modulation of its effects by the nonhabitat matrix surrounding habitat patches is still undervalued. The landscape matrix might change community assembly in different ways. For example, low-quality matrices can accentuate environmental filtering by reducing resource availability and/or deteriorating abiotic conditions but they may also excessively limit dispersal of organisms and make communities more prone to ecological drift. To understand how matrix quality modulates the effects of habitat loss, we quantified the relative importance of environmental filter and ecological drift in bird communities across more local (400 m buffer around sampling sites) and broader (2 km focal landscapes) gradients of habitat loss embedded in low- and high-quality matrices. We used a trait-based approach to understand habitat loss filtering effects on occurrences of forest specialist and habitat generalist birds. We found that low-quality matrices, composed mainly of low-productive pasturelands, increased the severity of habitat loss filtering effects for forest specialist birds, but only at the landscape scale. Bird occurrences were in general higher in high-quality matrices, that is, more heterogeneous and with low-contrasting edges, indicating the role of the matrix quality in attenuating species extinction risks at the landscape scale, probably due to mass effect. Moreover, forest specialists presented a strong negative response to habitat loss filtering across different functional traits, while generalists presented a high variability in traits response to habitat loss. Synthesis and applications: We raised evidence in supporting that landscape habitat loss filtering may be relaxed or reinforced depending on the quality of the matrix, evidencing that matrix quality has a strong impact in modulating community assembly processes in fragmented landscapes. In practical terms, it means that improving matrix quality may help in maintaining the high diversity of birds even without any increase in native forest cover.","container-title":"Journal of Applied Ecology","DOI":"10.1111/1365-2664.14275","ISSN":"1365-2664","issue":"11","language":"en","note":"_eprint: https://onlinelibrary.wiley.com/doi/pdf/10.1111/1365-2664.14275","page":"2790-2802","source":"Wiley Online Library","title":"Matrix quality determines the strength of habitat loss filtering on bird communities at the landscape scale","volume":"59","author":[{"family":"Leite","given":"Melina de Souza"},{"family":"Boesing","given":"Andrea Larissa"},{"family":"Metzger","given":"Jean Paul"},{"family":"Prado","given":"Paulo Inácio"}],"issued":{"date-parts":[["2022"]]},"citation-key":"leiteMatrixQualityDetermines2022"},"locator":null,"label":null,"suppress-author":null,"prefix":null,"suffix":null}],"schema":"https://github.com/citation-style-language/schema/raw/master/csl-citation.json"} </w:instrText>
      </w:r>
      <w:r w:rsidR="00BE4ACF">
        <w:rPr>
          <w:i/>
          <w:iCs/>
          <w:lang w:val="pt-BR"/>
        </w:rPr>
        <w:fldChar w:fldCharType="separate"/>
      </w:r>
      <w:r w:rsidR="00BE4ACF">
        <w:rPr>
          <w:i/>
          <w:iCs/>
          <w:noProof/>
          <w:lang w:val="pt-BR"/>
        </w:rPr>
        <w:t>(Leite et al., 2022)</w:t>
      </w:r>
      <w:r w:rsidR="00BE4ACF">
        <w:rPr>
          <w:i/>
          <w:iCs/>
          <w:lang w:val="pt-BR"/>
        </w:rPr>
        <w:fldChar w:fldCharType="end"/>
      </w:r>
      <w:r w:rsidRPr="00C336C9">
        <w:rPr>
          <w:i/>
          <w:iCs/>
          <w:lang w:val="pt-BR"/>
        </w:rPr>
        <w:t xml:space="preserve">? Qual a importância relativa de mecanismos de nicho na variabilidade de taxas vitais em árvores </w:t>
      </w:r>
      <w:r w:rsidR="00BE4ACF">
        <w:rPr>
          <w:i/>
          <w:iCs/>
          <w:lang w:val="pt-BR"/>
        </w:rPr>
        <w:fldChar w:fldCharType="begin"/>
      </w:r>
      <w:r w:rsidR="00BE4ACF">
        <w:rPr>
          <w:i/>
          <w:iCs/>
          <w:lang w:val="pt-BR"/>
        </w:rPr>
        <w:instrText xml:space="preserve"> ADDIN ZOTERO_ITEM CSL_CITATION {"citationID":"RrLJvyCp","properties":{"unsorted":false,"formattedCitation":"(Leite et al., 2024)","plainCitation":"(Leite et al., 2024)","noteIndex":0},"citationItems":[{"id":25337,"uris":["http://zotero.org/users/2598879/items/NBIQITBB"],"itemData":{"id":25337,"type":"article-journal","abstract":"The future trajectory of global forests is closely intertwined with tree demography, and a major fundamental goal in ecology is to understand the key mechanisms governing spatio-temporal patterns in tree population dynamics. While previous research has made substantial progress in identifying the mechanisms individually, their relative importance among forests remains unclear mainly due to practical limitations. One approach to overcome these limitations is to group mechanisms according to their shared effects on the variability of tree vital rates and quantify patterns therein. We developed a conceptual and statistical framework (variance partitioning of Bayesian multilevel models) that attributes the variability in tree growth, mortality, and recruitment to variation in species, space, and time, and their interactions – categories we refer to as organising principles (OPs). We applied the framework to data from 21 forest plots covering more than 2.9 million trees of approximately 6500 species. We found that differences among species, the species OP, proved a major source of variability in tree vital rates, explaining 28–33% of demographic variance alone, and 14–17% in interaction with space, totalling 40–43%. Our results support the hypothesis that the range of vital rates is similar across global forests. However, the average variability among species declined with species richness, indicating that diverse forests featured smaller interspecific differences in vital rates. Moreover, decomposing the variance in vital rates into the proposed OPs showed the importance of unexplained variability, which includes individual variation, in tree demography. A focus on how demographic variance is organized in forests can facilitate the construction of more targeted models with clearer expectations of which covariates might drive a vital rate. This study therefore highlights the most promising avenues for future research, both in terms of understanding the relative contributions of groups of mechanisms to forest demography and diversity, and for improving projections of forest ecosystems.","container-title":"Ecography","DOI":"10.1111/ecog.07187","ISSN":"1600-0587","issue":"6","language":"en","license":"© 2024 The Authors. Ecography published by John Wiley &amp; Sons Ltd on behalf of Nordic Society Oikos","note":"_eprint: https://onlinelibrary.wiley.com/doi/pdf/10.1111/ecog.07187","page":"e07187","source":"Wiley Online Library","title":"Major axes of variation in tree demography across global forests","volume":"2024","author":[{"family":"Leite","given":"Melina de Souza"},{"family":"McMahon","given":"Sean M."},{"family":"Prado","given":"Paulo Inácio"},{"family":"Davies","given":"Stuart J."},{"family":"Oliveira","given":"Alexandre Adalardo","dropping-particle":"de"},{"family":"De Deurwaerder","given":"Hannes P."},{"family":"Aguilar","given":"Salomón"},{"family":"Anderson-Teixeira","given":"Kristina J."},{"family":"Aqilah","given":"Nurfarah"},{"family":"Bourg","given":"Norman A."},{"family":"Brockelman","given":"Warren Y."},{"family":"Castaño","given":"Nicolas"},{"family":"Chang-Yang","given":"Chia-Hao"},{"family":"Chen","given":"Yu-Yun"},{"family":"Chuyong","given":"George"},{"family":"Clay","given":"Keith"},{"family":"Duque","given":"Álvaro"},{"family":"Ediriweera","given":"Sisira"},{"family":"Ewango","given":"Corneille E. N."},{"family":"Gilbert","given":"Gregory"},{"family":"Gunatilleke","given":"I. a. U. N."},{"family":"Gunatilleke","given":"C. V. S."},{"family":"Howe","given":"Robert"},{"family":"Huasco","given":"Walter Huaraca"},{"family":"Itoh","given":"Akira"},{"family":"Johnson","given":"Daniel J."},{"family":"Kenfack","given":"David"},{"family":"Král","given":"Kamil"},{"family":"Leong","given":"Yao Tze"},{"family":"Lutz","given":"James A."},{"family":"Makana","given":"Jean-Remy"},{"family":"Malhi","given":"Yadvinder"},{"family":"McShea","given":"William J."},{"family":"Mohamad","given":"Mohizah"},{"family":"Nasardin","given":"Musalmah"},{"family":"Nathalang","given":"Anuttara"},{"family":"Parker","given":"Geoffrey"},{"family":"Parmigiani","given":"Renan"},{"family":"Pérez","given":"Rolando"},{"family":"Phillips","given":"Richard P."},{"family":"Šamonil","given":"Pavel"},{"family":"Sun","given":"I-Fang"},{"family":"Tan","given":"Sylvester"},{"family":"Thomas","given":"Duncan"},{"family":"Thompson","given":"Jill"},{"family":"Uriarte","given":"María"},{"family":"Wolf","given":"Amy"},{"family":"Zimmerman","given":"Jess"},{"family":"Zuleta","given":"Daniel"},{"family":"Visser","given":"Marco D."},{"family":"Hülsmann","given":"Lisa"}],"issued":{"date-parts":[["2024"]]},"citation-key":"leiteMajorAxesVariation2024"},"locator":null,"label":null,"suppress-author":null,"prefix":null,"suffix":null}],"schema":"https://github.com/citation-style-language/schema/raw/master/csl-citation.json"} </w:instrText>
      </w:r>
      <w:r w:rsidR="00BE4ACF">
        <w:rPr>
          <w:i/>
          <w:iCs/>
          <w:lang w:val="pt-BR"/>
        </w:rPr>
        <w:fldChar w:fldCharType="separate"/>
      </w:r>
      <w:r w:rsidR="00BE4ACF">
        <w:rPr>
          <w:i/>
          <w:iCs/>
          <w:noProof/>
          <w:lang w:val="pt-BR"/>
        </w:rPr>
        <w:t>(Leite et al., 2024)</w:t>
      </w:r>
      <w:r w:rsidR="00BE4ACF">
        <w:rPr>
          <w:i/>
          <w:iCs/>
          <w:lang w:val="pt-BR"/>
        </w:rPr>
        <w:fldChar w:fldCharType="end"/>
      </w:r>
      <w:r w:rsidRPr="00C336C9">
        <w:rPr>
          <w:i/>
          <w:iCs/>
          <w:lang w:val="pt-BR"/>
        </w:rPr>
        <w:t>?</w:t>
      </w:r>
    </w:p>
    <w:p w14:paraId="47C6C394" w14:textId="4464938C" w:rsidR="00C336C9" w:rsidRPr="00C336C9" w:rsidRDefault="00C336C9" w:rsidP="00C336C9">
      <w:pPr>
        <w:ind w:firstLine="708"/>
        <w:rPr>
          <w:lang w:val="pt-BR"/>
        </w:rPr>
      </w:pPr>
      <w:r w:rsidRPr="00C336C9">
        <w:rPr>
          <w:lang w:val="pt-BR"/>
        </w:rPr>
        <w:t xml:space="preserve">Para responder às perguntas de “quanto” em vez de “qual”, entram em cena os componentes de variação e as formas de quantificação da contribuição relativa destes na variabilidade total dos dados. </w:t>
      </w:r>
      <w:r w:rsidR="00BE4ACF">
        <w:rPr>
          <w:lang w:val="pt-BR"/>
        </w:rPr>
        <w:t>O</w:t>
      </w:r>
      <w:r w:rsidRPr="00C336C9">
        <w:rPr>
          <w:lang w:val="pt-BR"/>
        </w:rPr>
        <w:t>s primeiros métodos a se propor a partição de variâncias em ecologia de comunidades foram os métodos multivariado de RDA (</w:t>
      </w:r>
      <w:proofErr w:type="spellStart"/>
      <w:r w:rsidRPr="00C336C9">
        <w:rPr>
          <w:lang w:val="pt-BR"/>
        </w:rPr>
        <w:t>Borcard</w:t>
      </w:r>
      <w:proofErr w:type="spellEnd"/>
      <w:r w:rsidRPr="00C336C9">
        <w:rPr>
          <w:lang w:val="pt-BR"/>
        </w:rPr>
        <w:t xml:space="preserve"> et al. 1992), cujas ideias foram trazidas dos modelos </w:t>
      </w:r>
      <w:r w:rsidRPr="00C336C9">
        <w:rPr>
          <w:lang w:val="pt-BR"/>
        </w:rPr>
        <w:lastRenderedPageBreak/>
        <w:t>lineares (p.ex. ANOVA). Em um modelo linear, a forma mais simples para quantificar o quanto de variabilidade dos dados (variável resposta) é explicado por variáveis de interesse (variáveis explicativas) é o uso do coeficiente de determinação (R</w:t>
      </w:r>
      <w:r w:rsidRPr="00C336C9">
        <w:rPr>
          <w:vertAlign w:val="superscript"/>
          <w:lang w:val="pt-BR"/>
        </w:rPr>
        <w:t>2</w:t>
      </w:r>
      <w:r w:rsidRPr="00C336C9">
        <w:rPr>
          <w:lang w:val="pt-BR"/>
        </w:rPr>
        <w:t xml:space="preserve">) que é expresso como uma proporção da variância total na resposta. Esta é uma forma crua de se assumir que existe algum tipo de variação decorrente de uma combinação de fatores desconhecidos </w:t>
      </w:r>
      <w:r>
        <w:fldChar w:fldCharType="begin"/>
      </w:r>
      <w:r w:rsidR="00BE4ACF">
        <w:rPr>
          <w:lang w:val="pt-BR"/>
        </w:rPr>
        <w:instrText xml:space="preserve"> ADDIN ZOTERO_ITEM CSL_CITATION {"citationID":"a2ec5s8b4c2","properties":{"formattedCitation":"(B. Bolker, 2007)","plainCitation":"(B. Bolker, 2007)","noteIndex":0},"citationItems":[{"id":909,"uris":["http://zotero.org/users/2598879/items/FHQETF65"],"itemData":{"id":909,"type":"book","event-place":"Princeton","publisher":"Princeton University Press","publisher-place":"Princeton","title":"Ecological Models and Data in R","author":[{"family":"Bolker","given":"Ben"}],"issued":{"date-parts":[["2007"]]},"citation-key":"bolkerEcologicalModelsData2007"}}],"schema":"https://github.com/citation-style-language/schema/raw/master/csl-citation.json"} </w:instrText>
      </w:r>
      <w:r>
        <w:fldChar w:fldCharType="separate"/>
      </w:r>
      <w:r w:rsidR="00BE4ACF">
        <w:rPr>
          <w:lang w:val="pt-BR"/>
        </w:rPr>
        <w:t xml:space="preserve">(B. </w:t>
      </w:r>
      <w:proofErr w:type="spellStart"/>
      <w:r w:rsidR="00BE4ACF">
        <w:rPr>
          <w:lang w:val="pt-BR"/>
        </w:rPr>
        <w:t>Bolker</w:t>
      </w:r>
      <w:proofErr w:type="spellEnd"/>
      <w:r w:rsidR="00BE4ACF">
        <w:rPr>
          <w:lang w:val="pt-BR"/>
        </w:rPr>
        <w:t>, 2007)</w:t>
      </w:r>
      <w:r>
        <w:fldChar w:fldCharType="end"/>
      </w:r>
      <w:r w:rsidRPr="00C336C9">
        <w:rPr>
          <w:lang w:val="pt-BR"/>
        </w:rPr>
        <w:t xml:space="preserve"> que geralmente não são de interesse, os famigerados resíduos. Entretanto, R</w:t>
      </w:r>
      <w:r w:rsidRPr="00C336C9">
        <w:rPr>
          <w:vertAlign w:val="superscript"/>
          <w:lang w:val="pt-BR"/>
        </w:rPr>
        <w:t>2</w:t>
      </w:r>
      <w:r w:rsidRPr="00C336C9">
        <w:rPr>
          <w:lang w:val="pt-BR"/>
        </w:rPr>
        <w:t xml:space="preserve"> é um conceito intuitivo </w:t>
      </w:r>
      <w:r>
        <w:fldChar w:fldCharType="begin"/>
      </w:r>
      <w:r w:rsidR="00BE4ACF">
        <w:rPr>
          <w:lang w:val="pt-BR"/>
        </w:rPr>
        <w:instrText xml:space="preserve"> ADDIN ZOTERO_ITEM CSL_CITATION {"citationID":"a123fpgkv88","properties":{"formattedCitation":"(Nakagawa &amp; Schielzeth, 2013)","plainCitation":"(Nakagawa &amp; Schielzeth, 2013)","noteIndex":0},"citationItems":[{"id":696,"uris":["http://zotero.org/users/2598879/items/KQB3WUDK"],"itemData":{"id":696,"type":"article-journal","abstract":"*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page":"133–142","title":"A general and simple method for obtaining R2 from generalized linear mixed-effects models","volume":"4","author":[{"family":"Nakagawa","given":"Shinichi"},{"family":"Schielzeth","given":"Holger"}],"issued":{"date-parts":[["2013"]]},"citation-key":"nakagawaGeneralSimpleMethod2013"}}],"schema":"https://github.com/citation-style-language/schema/raw/master/csl-citation.json"} </w:instrText>
      </w:r>
      <w:r>
        <w:fldChar w:fldCharType="separate"/>
      </w:r>
      <w:r w:rsidRPr="00C336C9">
        <w:rPr>
          <w:lang w:val="pt-BR"/>
        </w:rPr>
        <w:t xml:space="preserve">(Nakagawa &amp; </w:t>
      </w:r>
      <w:proofErr w:type="spellStart"/>
      <w:r w:rsidRPr="00C336C9">
        <w:rPr>
          <w:lang w:val="pt-BR"/>
        </w:rPr>
        <w:t>Schielzeth</w:t>
      </w:r>
      <w:proofErr w:type="spellEnd"/>
      <w:r w:rsidRPr="00C336C9">
        <w:rPr>
          <w:lang w:val="pt-BR"/>
        </w:rPr>
        <w:t>, 2013)</w:t>
      </w:r>
      <w:r>
        <w:fldChar w:fldCharType="end"/>
      </w:r>
      <w:r w:rsidRPr="00C336C9">
        <w:rPr>
          <w:lang w:val="pt-BR"/>
        </w:rPr>
        <w:t xml:space="preserve"> e vai além dos testes de significância ao colocar os efeitos estudados em perspectiva da variação total nos dados </w:t>
      </w:r>
      <w:r>
        <w:fldChar w:fldCharType="begin"/>
      </w:r>
      <w:r w:rsidR="00BE4ACF">
        <w:rPr>
          <w:lang w:val="pt-BR"/>
        </w:rPr>
        <w:instrText xml:space="preserve"> ADDIN ZOTERO_ITEM CSL_CITATION {"citationID":"av805su3fm","properties":{"formattedCitation":"(Stoffel et al., 2021)","plainCitation":"(Stoffel et al., 2021)","noteIndex":0},"citationItems":[{"id":12799,"uris":["http://zotero.org/users/2598879/items/X72KDZ4F"],"itemData":{"id":12799,"type":"article-journal","abstract":"The coefficient of determination R2 quantifies the amount of variance explained by regression coefficients in a linear model. It can be seen as the fixed-effects complement to the repeatability R (intra-class correlation) for the variance explained by random effects and thus as a tool for variance decomposition. The R2 of a model can be further partitioned into the variance explained by a particular predictor or a combination of predictors using semi-partial (part) R2 and structure coefficients, but this is rarely done due to a lack of software implementing these statistics. Here, we introduce partR2, an R package that quantifies part R2 for fixed effect predictors based on (generalized) linear mixed-effect model fits. The package iteratively removes predictors of interest from the model and monitors the change in the variance of the linear predictor. The difference to the full model gives a measure of the amount of variance explained uniquely by a particular predictor or a set of predictors. partR2 also estimates structure coefficients as the correlation between a predictor and fitted values, which provide an estimate of the total contribution of a fixed effect to the overall prediction, independent of other predictors. Structure coefficients can be converted to the total variance explained by a predictor, here called ‘inclusive’ R2, as the square of the structure coefficients times total R2. Furthermore, the package reports beta weights (standardized regression coefficients). Finally, partR2 implements parametric bootstrapping to quantify confidence intervals for each estimate. We illustrate the use of partR2 with real example datasets for Gaussian and binomial GLMMs and discuss interactions, which pose a specific challenge for partitioning the explained variance among predictors.","container-title":"PeerJ","DOI":"10.7717/peerj.11414","ISSN":"2167-8359","journalAbbreviation":"PeerJ","language":"en","note":"publisher: PeerJ Inc.","page":"e11414","source":"peerj.com","title":"partR2: partitioning R2 in generalized linear mixed models","title-short":"partR2","volume":"9","author":[{"family":"Stoffel","given":"Martin A."},{"family":"Nakagawa","given":"Shinichi"},{"family":"Schielzeth","given":"Holger"}],"issued":{"date-parts":[["2021",5,25]]},"citation-key":"stoffelPartR2PartitioningR22021"}}],"schema":"https://github.com/citation-style-language/schema/raw/master/csl-citation.json"} </w:instrText>
      </w:r>
      <w:r>
        <w:fldChar w:fldCharType="separate"/>
      </w:r>
      <w:r w:rsidR="00BE4ACF">
        <w:rPr>
          <w:lang w:val="pt-BR"/>
        </w:rPr>
        <w:t>(</w:t>
      </w:r>
      <w:proofErr w:type="spellStart"/>
      <w:r w:rsidR="00BE4ACF">
        <w:rPr>
          <w:lang w:val="pt-BR"/>
        </w:rPr>
        <w:t>Stoffel</w:t>
      </w:r>
      <w:proofErr w:type="spellEnd"/>
      <w:r w:rsidR="00BE4ACF">
        <w:rPr>
          <w:lang w:val="pt-BR"/>
        </w:rPr>
        <w:t xml:space="preserve"> et al., 2021)</w:t>
      </w:r>
      <w:r>
        <w:fldChar w:fldCharType="end"/>
      </w:r>
      <w:r w:rsidRPr="00C336C9">
        <w:rPr>
          <w:lang w:val="pt-BR"/>
        </w:rPr>
        <w:t xml:space="preserve">, e que pode significar uma quantidade biológica relevante se esta variação é representativa da população total </w:t>
      </w:r>
      <w:r>
        <w:fldChar w:fldCharType="begin"/>
      </w:r>
      <w:r w:rsidR="00BE4ACF">
        <w:rPr>
          <w:lang w:val="pt-BR"/>
        </w:rPr>
        <w:instrText xml:space="preserve"> ADDIN ZOTERO_ITEM CSL_CITATION {"citationID":"a1hfv25snem","properties":{"formattedCitation":"(de Villemereuil et al., 2018)","plainCitation":"(de Villemereuil et al., 2018)","noteIndex":0},"citationItems":[{"id":14232,"uris":["http://zotero.org/users/2598879/items/XLT2GX8V"],"itemData":{"id":14232,"type":"article-journal","abstract":"Linear mixed-effects models are frequently used for estimating quantitative genetic parameters, including the heritability, as well as the repeatability, of traits. Heritability acts as a filter that determines how efficiently phenotypic selection translates into evolutionary change, whereas repeatability informs us about the individual consistency of phenotypic traits. As quantities of biological interest, it is important that the denominator, the phenotypic variance in both cases, reflects the amount of phenotypic variance in the relevant ecological setting. The current practice of quantifying heritabilities and repeatabilities from mixed-effects models frequently deprives their denominator of variance explained by fixed effects (often leading to upward bias of heritabilities and repeatabilities), and it has been suggested to omit fixed effects when estimating heritabilities in particular. We advocate an alternative option of fitting models incorporating all relevant effects, while including the variance explained by fixed effects into the estimation of the phenotypic variance. The approach is easily implemented and allows optimizing the estimation of phenotypic variance, for example by the exclusion of variance arising from experimental design effects while still including all biologically relevant sources of variation. We address the estimation and interpretation of heritabilities in situations in which potential covariates are themselves heritable traits of the organism. Furthermore, we discuss complications that arise in generalized and nonlinear mixed models with fixed effects. In these cases, the variance parameters on the data scale depend on the location of the intercept and hence on the scaling of the fixed effects. Integration over the biologically relevant range of fixed effects offers a preferred solution in those situations.","container-title":"Journal of Evolutionary Biology","DOI":"10.1111/jeb.13232","ISSN":"1420-9101","issue":"4","language":"en","note":"_eprint: https://onlinelibrary.wiley.com/doi/pdf/10.1111/jeb.13232","page":"621-632","source":"Wiley Online Library","title":"Fixed-effect variance and the estimation of repeatabilities and heritabilities: issues and solutions","title-short":"Fixed-effect variance and the estimation of repeatabilities and heritabilities","volume":"31","author":[{"family":"Villemereuil","given":"P.","non-dropping-particle":"de"},{"family":"Morrissey","given":"M. B."},{"family":"Nakagawa","given":"S."},{"family":"Schielzeth","given":"H."}],"issued":{"date-parts":[["2018"]]},"citation-key":"devillemereuilFixedeffectVarianceEstimation2018"}}],"schema":"https://github.com/citation-style-language/schema/raw/master/csl-citation.json"} </w:instrText>
      </w:r>
      <w:r>
        <w:fldChar w:fldCharType="separate"/>
      </w:r>
      <w:r w:rsidR="00BE4ACF">
        <w:rPr>
          <w:lang w:val="pt-BR"/>
        </w:rPr>
        <w:t xml:space="preserve">(de </w:t>
      </w:r>
      <w:proofErr w:type="spellStart"/>
      <w:r w:rsidR="00BE4ACF">
        <w:rPr>
          <w:lang w:val="pt-BR"/>
        </w:rPr>
        <w:t>Villemereuil</w:t>
      </w:r>
      <w:proofErr w:type="spellEnd"/>
      <w:r w:rsidR="00BE4ACF">
        <w:rPr>
          <w:lang w:val="pt-BR"/>
        </w:rPr>
        <w:t xml:space="preserve"> et al., 2018)</w:t>
      </w:r>
      <w:r>
        <w:fldChar w:fldCharType="end"/>
      </w:r>
      <w:r w:rsidRPr="00C336C9">
        <w:rPr>
          <w:lang w:val="pt-BR"/>
        </w:rPr>
        <w:t>.</w:t>
      </w:r>
    </w:p>
    <w:p w14:paraId="558FDC7B" w14:textId="5D53040E" w:rsidR="00BE4ACF" w:rsidRDefault="00C336C9" w:rsidP="00C336C9">
      <w:pPr>
        <w:ind w:firstLine="708"/>
        <w:rPr>
          <w:lang w:val="pt-BR"/>
        </w:rPr>
      </w:pPr>
      <w:r w:rsidRPr="00C336C9">
        <w:rPr>
          <w:lang w:val="pt-BR"/>
        </w:rPr>
        <w:t xml:space="preserve">Modelos que fazem premissas explícitas sobre as causas subjacentes de variabilidade podem tanto prover mais informação sobre os processos ecológicos quanto obter mais dos dados </w:t>
      </w:r>
      <w:r>
        <w:fldChar w:fldCharType="begin"/>
      </w:r>
      <w:r w:rsidR="00BE4ACF">
        <w:rPr>
          <w:lang w:val="pt-BR"/>
        </w:rPr>
        <w:instrText xml:space="preserve"> ADDIN ZOTERO_ITEM CSL_CITATION {"citationID":"a16bs4eduiv","properties":{"formattedCitation":"(B. Bolker, 2007)","plainCitation":"(B. Bolker, 2007)","noteIndex":0},"citationItems":[{"id":909,"uris":["http://zotero.org/users/2598879/items/FHQETF65"],"itemData":{"id":909,"type":"book","event-place":"Princeton","publisher":"Princeton University Press","publisher-place":"Princeton","title":"Ecological Models and Data in R","author":[{"family":"Bolker","given":"Ben"}],"issued":{"date-parts":[["2007"]]},"citation-key":"bolkerEcologicalModelsData2007"}}],"schema":"https://github.com/citation-style-language/schema/raw/master/csl-citation.json"} </w:instrText>
      </w:r>
      <w:r>
        <w:fldChar w:fldCharType="separate"/>
      </w:r>
      <w:r w:rsidR="00BE4ACF">
        <w:rPr>
          <w:lang w:val="pt-BR"/>
        </w:rPr>
        <w:t xml:space="preserve">(B. </w:t>
      </w:r>
      <w:proofErr w:type="spellStart"/>
      <w:r w:rsidR="00BE4ACF">
        <w:rPr>
          <w:lang w:val="pt-BR"/>
        </w:rPr>
        <w:t>Bolker</w:t>
      </w:r>
      <w:proofErr w:type="spellEnd"/>
      <w:r w:rsidR="00BE4ACF">
        <w:rPr>
          <w:lang w:val="pt-BR"/>
        </w:rPr>
        <w:t>, 2007)</w:t>
      </w:r>
      <w:r>
        <w:fldChar w:fldCharType="end"/>
      </w:r>
      <w:r w:rsidRPr="00C336C9">
        <w:rPr>
          <w:lang w:val="pt-BR"/>
        </w:rPr>
        <w:t xml:space="preserve">. Desta forma, podemos ir um pouco mais além da abordagem de partição de variâncias em modelos lineares ao especificar diferentes fontes de variabilidade e particionar a variância do que antes era tido como “não explicada” em diversos componentes. Tais componentes, por sua vez, podem refletir os diferentes processos ou grupos de processos ecológicos em questão. E aqui entram os modelos mistos e seus efeitos aleatórios, nos quais é possível atribuir uma parte da variação a componentes que não são efeitos em si, apenas fonte de variação, mudando assim a forma de entender o que “não é explicado”. </w:t>
      </w:r>
    </w:p>
    <w:p w14:paraId="2F49EA25" w14:textId="06C094EA" w:rsidR="00C336C9" w:rsidRPr="00C336C9" w:rsidRDefault="00C336C9" w:rsidP="00C336C9">
      <w:pPr>
        <w:ind w:firstLine="708"/>
        <w:rPr>
          <w:lang w:val="pt-BR"/>
        </w:rPr>
      </w:pPr>
      <w:r w:rsidRPr="00C336C9">
        <w:rPr>
          <w:lang w:val="pt-BR"/>
        </w:rPr>
        <w:t>O histórico de uso de R</w:t>
      </w:r>
      <w:r w:rsidRPr="00C336C9">
        <w:rPr>
          <w:vertAlign w:val="superscript"/>
          <w:lang w:val="pt-BR"/>
        </w:rPr>
        <w:t>2</w:t>
      </w:r>
      <w:r w:rsidRPr="00C336C9">
        <w:rPr>
          <w:lang w:val="pt-BR"/>
        </w:rPr>
        <w:t xml:space="preserve"> em modelos mistos começa com o termo Coeficiente de Partição de Variâncias (em inglês, </w:t>
      </w:r>
      <w:proofErr w:type="spellStart"/>
      <w:r w:rsidRPr="00C336C9">
        <w:rPr>
          <w:lang w:val="pt-BR"/>
        </w:rPr>
        <w:t>Variance</w:t>
      </w:r>
      <w:proofErr w:type="spellEnd"/>
      <w:r w:rsidRPr="00C336C9">
        <w:rPr>
          <w:lang w:val="pt-BR"/>
        </w:rPr>
        <w:t xml:space="preserve"> </w:t>
      </w:r>
      <w:proofErr w:type="spellStart"/>
      <w:r w:rsidRPr="00C336C9">
        <w:rPr>
          <w:lang w:val="pt-BR"/>
        </w:rPr>
        <w:t>Partition</w:t>
      </w:r>
      <w:proofErr w:type="spellEnd"/>
      <w:r w:rsidRPr="00C336C9">
        <w:rPr>
          <w:lang w:val="pt-BR"/>
        </w:rPr>
        <w:t xml:space="preserve"> </w:t>
      </w:r>
      <w:proofErr w:type="spellStart"/>
      <w:r w:rsidRPr="00C336C9">
        <w:rPr>
          <w:lang w:val="pt-BR"/>
        </w:rPr>
        <w:t>Coefficient</w:t>
      </w:r>
      <w:proofErr w:type="spellEnd"/>
      <w:r w:rsidRPr="00C336C9">
        <w:rPr>
          <w:lang w:val="pt-BR"/>
        </w:rPr>
        <w:t xml:space="preserve">, VPC) para descrever a porcentagem de variação que é atribuído a um nível ou classificação particular nos dados </w:t>
      </w:r>
      <w:r>
        <w:fldChar w:fldCharType="begin"/>
      </w:r>
      <w:r w:rsidR="00BE4ACF">
        <w:rPr>
          <w:lang w:val="pt-BR"/>
        </w:rPr>
        <w:instrText xml:space="preserve"> ADDIN ZOTERO_ITEM CSL_CITATION {"citationID":"a1ihn0taama","properties":{"formattedCitation":"(Browne et al., 2005)","plainCitation":"(Browne et al., 2005)","noteIndex":0},"citationItems":[{"id":7866,"uris":["http://zotero.org/users/2598879/items/YFVMGSLE"],"itemData":{"id":7866,"type":"article-journal","abstract":"Summary.? A common application of multilevel models is to apportion the variance in the response according to the different levels of the data. Whereas partitioning variances is straightforward in models with a continuous response variable with a normal error distribution at each level, the extension of this partitioning to models with binary responses or to proportions or counts is less obvious. We describe methodology due to Goldstein and co?workers for apportioning variance that is attributable to higher levels in multilevel binomial logistic models. This partitioning they referred to as the variance partition coefficient. We consider extending the variance partition coefficient concept to data sets when the response is a proportion and where the binomial assumption may not be appropriate owing to overdispersion in the response variable. Using the literacy data from the 1991 Indian census we estimate simple and complex variance partition coefficients at multiple levels of geography in models with significant overdispersion and thereby establish the relative importance of different geographic levels that influence educational disparities in India.","container-title":"Journal of the Royal Statistical Society: Series A (Statistics in Society)","DOI":"10.1111/j.1467-985X.2004.00365.x","ISSN":"0964-1998","issue":"3","journalAbbreviation":"Journal of the Royal Statistical Society: Series A (Statistics in Society)","page":"599-613","source":"rss.onlinelibrary.wiley.com (Atypon)","title":"Variance partitioning in multilevel logistic models that exhibit overdispersion","volume":"168","author":[{"family":"Browne","given":"W. J."},{"literal":"Subramanian S. V."},{"literal":"Jones K."},{"literal":"Goldstein H."}],"issued":{"date-parts":[["2005",3,10]]},"citation-key":"browneVariancePartitioningMultilevel2005"}}],"schema":"https://github.com/citation-style-language/schema/raw/master/csl-citation.json"} </w:instrText>
      </w:r>
      <w:r>
        <w:fldChar w:fldCharType="separate"/>
      </w:r>
      <w:r w:rsidR="00BE4ACF">
        <w:rPr>
          <w:lang w:val="pt-BR"/>
        </w:rPr>
        <w:t>(Browne et al., 2005)</w:t>
      </w:r>
      <w:r>
        <w:fldChar w:fldCharType="end"/>
      </w:r>
      <w:r w:rsidRPr="00C336C9">
        <w:rPr>
          <w:lang w:val="pt-BR"/>
        </w:rPr>
        <w:t>. Porém, dada a complexidade de modelos mistos e as relações multiníveis entre termos de efeitos fixos e aleatórios, calcular o VPC dos componentes ou mesmo o R</w:t>
      </w:r>
      <w:r w:rsidRPr="00C336C9">
        <w:rPr>
          <w:vertAlign w:val="superscript"/>
          <w:lang w:val="pt-BR"/>
        </w:rPr>
        <w:t>2</w:t>
      </w:r>
      <w:r w:rsidRPr="00C336C9">
        <w:rPr>
          <w:lang w:val="pt-BR"/>
        </w:rPr>
        <w:t xml:space="preserve"> total destes modelos não é tarefa fácil. Felizmente, muitos estudos recentes têm desenvolvido métodos para a partição de variâncias em modelos mistos, especialmente para modelos com distribuição não normal</w:t>
      </w:r>
      <w:r w:rsidRPr="00AD42D8">
        <w:rPr>
          <w:vertAlign w:val="superscript"/>
        </w:rPr>
        <w:footnoteReference w:id="4"/>
      </w:r>
      <w:r w:rsidRPr="00C336C9">
        <w:rPr>
          <w:lang w:val="pt-BR"/>
        </w:rPr>
        <w:t xml:space="preserve"> </w:t>
      </w:r>
      <w:r>
        <w:fldChar w:fldCharType="begin"/>
      </w:r>
      <w:r w:rsidR="00BE4ACF">
        <w:rPr>
          <w:lang w:val="pt-BR"/>
        </w:rPr>
        <w:instrText xml:space="preserve"> ADDIN ZOTERO_ITEM CSL_CITATION {"citationID":"eme2fUrE","properties":{"unsorted":false,"formattedCitation":"(Browne et al., 2005; Goldstein et al., 2002; Schulz et al., 2025)","plainCitation":"(Browne et al., 2005; Goldstein et al., 2002; Schulz et al., 2025)","noteIndex":0},"citationItems":[{"id":7866,"uris":["http://zotero.org/users/2598879/items/YFVMGSLE"],"itemData":{"id":7866,"type":"article-journal","abstract":"Summary.? A common application of multilevel models is to apportion the variance in the response according to the different levels of the data. Whereas partitioning variances is straightforward in models with a continuous response variable with a normal error distribution at each level, the extension of this partitioning to models with binary responses or to proportions or counts is less obvious. We describe methodology due to Goldstein and co?workers for apportioning variance that is attributable to higher levels in multilevel binomial logistic models. This partitioning they referred to as the variance partition coefficient. We consider extending the variance partition coefficient concept to data sets when the response is a proportion and where the binomial assumption may not be appropriate owing to overdispersion in the response variable. Using the literacy data from the 1991 Indian census we estimate simple and complex variance partition coefficients at multiple levels of geography in models with significant overdispersion and thereby establish the relative importance of different geographic levels that influence educational disparities in India.","container-title":"Journal of the Royal Statistical Society: Series A (Statistics in Society)","DOI":"10.1111/j.1467-985X.2004.00365.x","ISSN":"0964-1998","issue":"3","journalAbbreviation":"Journal of the Royal Statistical Society: Series A (Statistics in Society)","page":"599-613","source":"rss.onlinelibrary.wiley.com (Atypon)","title":"Variance partitioning in multilevel logistic models that exhibit overdispersion","volume":"168","author":[{"family":"Browne","given":"W. J."},{"literal":"Subramanian S. V."},{"literal":"Jones K."},{"literal":"Goldstein H."}],"issued":{"date-parts":[["2005",3,10]]},"citation-key":"browneVariancePartitioningMultilevel2005"}},{"id":7869,"uris":["http://zotero.org/users/2598879/items/5NTPG9R7"],"itemData":{"id":7869,"type":"article-journal","abstract":"In multilevel modeling the residual variation in a response variable is split into component parts that are attributed to various levels. In applied work, much use is made of the percentage of variation that is attributable to the higher level sources of variation. Such a measure, however, makes sense only in simple variance components, Normal response, models where it is often referred to as the intra-unit correlation. In this article we describe how similar measures can be found for both more complex random variation in Normal response models and models with discrete responses. In these cases the variance partitions are dependent on predictors associated with the individual observation. We compare several computational techniques to compute the variance partitions.","container-title":"Understanding Statistics","DOI":"10.1207/S15328031US0104_02","ISSN":"1534-844X","issue":"4","page":"223-231","source":"Taylor and Francis+NEJM","title":"Partitioning Variation in Multilevel Models","volume":"1","author":[{"family":"Goldstein","given":"Harvey"},{"family":"Browne","given":"William"},{"family":"Rasbash","given":"Jon"}],"issued":{"date-parts":[["2002",12,2]]},"citation-key":"goldsteinPartitioningVariationMultilevel2002"}},{"id":30597,"uris":["http://zotero.org/users/2598879/items/N28PV8KR"],"itemData":{"id":30597,"type":"article-journal","abstract":"Variance partitioning is a common tool for statistical analysis and interpretation in both observational and experimental studies in ecology. Its popularity has led to a proliferation of methods with sometimes confusing or contradicting interpretations. Here, we present variance partitioning in a model-based Bayesian framework as a general tool for summarizing and interpreting regression-like models to produce additional insight on ecological studies compared with what traditional parameter inference of these models on its own can reveal. For example, we propose predictive variance partitioning as a tool to extend sample-based analyses to analyses of whole populations or predictive scenarios. We also extend variance partitioning to encompass partitioning of variance within and between ecologically relevant subgroups of the observations, or the whole population of interest, to provide information on how the relative roles of processes underlying the study system may vary depending on the environmental or ecological context. We discuss the role of correlated covariates and random effects and highlight uncertainty quantification in variance partitioning. To showcase the utility of our approach, we present a case study comprising a simple occupancy model for a metapopulation of the Glanville fritillary butterfly. As a result, we demonstrate model-based variance partitioning as a general and rigorous statistical tool to gain more insight from ecological data.","container-title":"Ecological Monographs","DOI":"10.1002/ecm.1646","ISSN":"1557-7015","issue":"1","language":"en","license":"© 2025 The Author(s). Ecological Monographs published by Wiley Periodicals LLC on behalf of The Ecological Society of America.","note":"_eprint: https://onlinelibrary.wiley.com/doi/pdf/10.1002/ecm.1646","page":"e1646","source":"Wiley Online Library","title":"Model-based variance partitioning for statistical ecology","volume":"95","author":[{"family":"Schulz","given":"Torsti"},{"family":"Saastamoinen","given":"Marjo"},{"family":"Vanhatalo","given":"Jarno"}],"issued":{"date-parts":[["2025"]]},"citation-key":"schulzModelbasedVariancePartitioning2025"},"locator":null,"label":null,"suppress-author":null,"prefix":null,"suffix":null}],"schema":"https://github.com/citation-style-language/schema/raw/master/csl-citation.json"} </w:instrText>
      </w:r>
      <w:r>
        <w:fldChar w:fldCharType="separate"/>
      </w:r>
      <w:r w:rsidR="00BE4ACF">
        <w:rPr>
          <w:lang w:val="pt-BR"/>
        </w:rPr>
        <w:t>(Browne et al., 2005; Goldstein et al., 2002; Schulz et al., 2025)</w:t>
      </w:r>
      <w:r>
        <w:fldChar w:fldCharType="end"/>
      </w:r>
      <w:r w:rsidRPr="00C336C9">
        <w:rPr>
          <w:lang w:val="pt-BR"/>
        </w:rPr>
        <w:t xml:space="preserve"> e muitos na área da ecologia </w:t>
      </w:r>
      <w:r>
        <w:fldChar w:fldCharType="begin"/>
      </w:r>
      <w:r w:rsidR="00BE4ACF">
        <w:rPr>
          <w:lang w:val="pt-BR"/>
        </w:rPr>
        <w:instrText xml:space="preserve"> ADDIN ZOTERO_ITEM CSL_CITATION {"citationID":"a2o8lf7p7r3","properties":{"formattedCitation":"(Ives, 2019; Nakagawa et al., 2017; Nakagawa &amp; Schielzeth, 2013; Stoffel et al., 2021)","plainCitation":"(Ives, 2019; Nakagawa et al., 2017; Nakagawa &amp; Schielzeth, 2013; Stoffel et al., 2021)","noteIndex":0},"citationItems":[{"id":696,"uris":["http://zotero.org/users/2598879/items/KQB3WUDK"],"itemData":{"id":696,"type":"article-journal","abstract":"*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page":"133–142","title":"A general and simple method for obtaining R2 from generalized linear mixed-effects models","volume":"4","author":[{"family":"Nakagawa","given":"Shinichi"},{"family":"Schielzeth","given":"Holger"}],"issued":{"date-parts":[["2013"]]},"citation-key":"nakagawaGeneralSimpleMethod2013"}},{"id":6510,"uris":["http://zotero.org/users/2598879/items/RECFGG2V"],"itemData":{"id":6510,"type":"article-journal","container-title":"Journal of The Royal Society Interface","DOI":"10.1098/rsif.2017.0213","ISSN":"1742-5689, 1742-5662","issue":"134","language":"en","page":"20170213","source":"CrossRef","title":"The coefficient of determination R² and intra-class correlation coefficient from generalized linear mixed-effects models revisited and expanded","volume":"14","author":[{"family":"Nakagawa","given":"Shinichi"},{"family":"Johnson","given":"Paul C. D."},{"family":"Schielzeth","given":"Holger"}],"issued":{"date-parts":[["2017",9]]},"citation-key":"nakagawaCoefficientDeterminationIntraclass2017"}},{"id":10444,"uris":["http://zotero.org/users/2598879/items/6HWKCBYD"],"itemData":{"id":10444,"type":"article-journal","abstract":"Abstract.  Many researchers want to report an $R^{2}$ to measure the variance explained by a model. When the model includes correlation among data, such as phyl","container-title":"Systematic Biology","DOI":"10.1093/sysbio/syy060","ISSN":"1063-5157","issue":"2","journalAbbreviation":"Syst Biol","language":"en","page":"234-251","source":"academic.oup.com","title":"R2s for Correlated Data: Phylogenetic Models, LMMs, and GLMMs","title-short":"R$^{2}$s for Correlated Data","volume":"68","author":[{"family":"Ives","given":"Anthony R."}],"issued":{"date-parts":[["2019",3,1]]},"citation-key":"ivesR2sCorrelatedData2019"}},{"id":12799,"uris":["http://zotero.org/users/2598879/items/X72KDZ4F"],"itemData":{"id":12799,"type":"article-journal","abstract":"The coefficient of determination R2 quantifies the amount of variance explained by regression coefficients in a linear model. It can be seen as the fixed-effects complement to the repeatability R (intra-class correlation) for the variance explained by random effects and thus as a tool for variance decomposition. The R2 of a model can be further partitioned into the variance explained by a particular predictor or a combination of predictors using semi-partial (part) R2 and structure coefficients, but this is rarely done due to a lack of software implementing these statistics. Here, we introduce partR2, an R package that quantifies part R2 for fixed effect predictors based on (generalized) linear mixed-effect model fits. The package iteratively removes predictors of interest from the model and monitors the change in the variance of the linear predictor. The difference to the full model gives a measure of the amount of variance explained uniquely by a particular predictor or a set of predictors. partR2 also estimates structure coefficients as the correlation between a predictor and fitted values, which provide an estimate of the total contribution of a fixed effect to the overall prediction, independent of other predictors. Structure coefficients can be converted to the total variance explained by a predictor, here called ‘inclusive’ R2, as the square of the structure coefficients times total R2. Furthermore, the package reports beta weights (standardized regression coefficients). Finally, partR2 implements parametric bootstrapping to quantify confidence intervals for each estimate. We illustrate the use of partR2 with real example datasets for Gaussian and binomial GLMMs and discuss interactions, which pose a specific challenge for partitioning the explained variance among predictors.","container-title":"PeerJ","DOI":"10.7717/peerj.11414","ISSN":"2167-8359","journalAbbreviation":"PeerJ","language":"en","note":"publisher: PeerJ Inc.","page":"e11414","source":"peerj.com","title":"partR2: partitioning R2 in generalized linear mixed models","title-short":"partR2","volume":"9","author":[{"family":"Stoffel","given":"Martin A."},{"family":"Nakagawa","given":"Shinichi"},{"family":"Schielzeth","given":"Holger"}],"issued":{"date-parts":[["2021",5,25]]},"citation-key":"stoffelPartR2PartitioningR22021"}}],"schema":"https://github.com/citation-style-language/schema/raw/master/csl-citation.json"} </w:instrText>
      </w:r>
      <w:r>
        <w:fldChar w:fldCharType="separate"/>
      </w:r>
      <w:r w:rsidR="00BE4ACF">
        <w:rPr>
          <w:lang w:val="pt-BR"/>
        </w:rPr>
        <w:t xml:space="preserve">(Ives, 2019; Nakagawa et al., 2017; Nakagawa &amp; </w:t>
      </w:r>
      <w:proofErr w:type="spellStart"/>
      <w:r w:rsidR="00BE4ACF">
        <w:rPr>
          <w:lang w:val="pt-BR"/>
        </w:rPr>
        <w:t>Schielzeth</w:t>
      </w:r>
      <w:proofErr w:type="spellEnd"/>
      <w:r w:rsidR="00BE4ACF">
        <w:rPr>
          <w:lang w:val="pt-BR"/>
        </w:rPr>
        <w:t xml:space="preserve">, 2013; </w:t>
      </w:r>
      <w:proofErr w:type="spellStart"/>
      <w:r w:rsidR="00BE4ACF">
        <w:rPr>
          <w:lang w:val="pt-BR"/>
        </w:rPr>
        <w:t>Stoffel</w:t>
      </w:r>
      <w:proofErr w:type="spellEnd"/>
      <w:r w:rsidR="00BE4ACF">
        <w:rPr>
          <w:lang w:val="pt-BR"/>
        </w:rPr>
        <w:t xml:space="preserve"> et al., 2021)</w:t>
      </w:r>
      <w:r>
        <w:fldChar w:fldCharType="end"/>
      </w:r>
      <w:r w:rsidRPr="00C336C9">
        <w:rPr>
          <w:lang w:val="pt-BR"/>
        </w:rPr>
        <w:t xml:space="preserve">. </w:t>
      </w:r>
    </w:p>
    <w:p w14:paraId="41A85E11" w14:textId="586AAFFE" w:rsidR="00C336C9" w:rsidRPr="00C336C9" w:rsidRDefault="00C336C9" w:rsidP="00C336C9">
      <w:pPr>
        <w:ind w:firstLine="708"/>
        <w:rPr>
          <w:lang w:val="pt-BR"/>
        </w:rPr>
      </w:pPr>
      <w:r w:rsidRPr="00C336C9">
        <w:rPr>
          <w:lang w:val="pt-BR"/>
        </w:rPr>
        <w:t>A flexibilidade de modelagem e as técnicas de partição de variâncias (R</w:t>
      </w:r>
      <w:r w:rsidRPr="00C336C9">
        <w:rPr>
          <w:vertAlign w:val="superscript"/>
          <w:lang w:val="pt-BR"/>
        </w:rPr>
        <w:t>2</w:t>
      </w:r>
      <w:r w:rsidRPr="00C336C9">
        <w:rPr>
          <w:lang w:val="pt-BR"/>
        </w:rPr>
        <w:t xml:space="preserve"> ou VPC) em modelos mistos me permitiu fazer uso criativo de </w:t>
      </w:r>
      <w:r w:rsidRPr="00BE4ACF">
        <w:rPr>
          <w:u w:val="single"/>
          <w:lang w:val="pt-BR"/>
        </w:rPr>
        <w:t>variáveis categóricas</w:t>
      </w:r>
      <w:r w:rsidRPr="00C336C9">
        <w:rPr>
          <w:lang w:val="pt-BR"/>
        </w:rPr>
        <w:t xml:space="preserve"> que podem explicar parte da variação das comunidades de forma bem diferente do senso comum elencado nas explicações acima. </w:t>
      </w:r>
      <w:r w:rsidR="00BE4ACF">
        <w:rPr>
          <w:lang w:val="pt-BR"/>
        </w:rPr>
        <w:t>Por exemplo, o</w:t>
      </w:r>
      <w:r w:rsidRPr="00C336C9">
        <w:rPr>
          <w:lang w:val="pt-BR"/>
        </w:rPr>
        <w:t xml:space="preserve"> modelo utilizado </w:t>
      </w:r>
      <w:r w:rsidR="00BE4ACF">
        <w:rPr>
          <w:lang w:val="pt-BR"/>
        </w:rPr>
        <w:t xml:space="preserve">em Leite et al. </w:t>
      </w:r>
      <w:r w:rsidR="00BE4ACF">
        <w:rPr>
          <w:lang w:val="pt-BR"/>
        </w:rPr>
        <w:fldChar w:fldCharType="begin"/>
      </w:r>
      <w:r w:rsidR="00BE4ACF">
        <w:rPr>
          <w:lang w:val="pt-BR"/>
        </w:rPr>
        <w:instrText xml:space="preserve"> ADDIN ZOTERO_ITEM CSL_CITATION {"citationID":"5Liid5BB","properties":{"unsorted":false,"formattedCitation":"(2022)","plainCitation":"(2022)","noteIndex":0},"citationItems":[{"id":14298,"uris":["http://zotero.org/users/2598879/items/BAC7K5HE"],"itemData":{"id":14298,"type":"article-journal","abstract":"Habitat loss represents a major threat to biodiversity, however, the modulation of its effects by the nonhabitat matrix surrounding habitat patches is still undervalued. The landscape matrix might change community assembly in different ways. For example, low-quality matrices can accentuate environmental filtering by reducing resource availability and/or deteriorating abiotic conditions but they may also excessively limit dispersal of organisms and make communities more prone to ecological drift. To understand how matrix quality modulates the effects of habitat loss, we quantified the relative importance of environmental filter and ecological drift in bird communities across more local (400 m buffer around sampling sites) and broader (2 km focal landscapes) gradients of habitat loss embedded in low- and high-quality matrices. We used a trait-based approach to understand habitat loss filtering effects on occurrences of forest specialist and habitat generalist birds. We found that low-quality matrices, composed mainly of low-productive pasturelands, increased the severity of habitat loss filtering effects for forest specialist birds, but only at the landscape scale. Bird occurrences were in general higher in high-quality matrices, that is, more heterogeneous and with low-contrasting edges, indicating the role of the matrix quality in attenuating species extinction risks at the landscape scale, probably due to mass effect. Moreover, forest specialists presented a strong negative response to habitat loss filtering across different functional traits, while generalists presented a high variability in traits response to habitat loss. Synthesis and applications: We raised evidence in supporting that landscape habitat loss filtering may be relaxed or reinforced depending on the quality of the matrix, evidencing that matrix quality has a strong impact in modulating community assembly processes in fragmented landscapes. In practical terms, it means that improving matrix quality may help in maintaining the high diversity of birds even without any increase in native forest cover.","container-title":"Journal of Applied Ecology","DOI":"10.1111/1365-2664.14275","ISSN":"1365-2664","issue":"11","language":"en","note":"_eprint: https://onlinelibrary.wiley.com/doi/pdf/10.1111/1365-2664.14275","page":"2790-2802","source":"Wiley Online Library","title":"Matrix quality determines the strength of habitat loss filtering on bird communities at the landscape scale","volume":"59","author":[{"family":"Leite","given":"Melina de Souza"},{"family":"Boesing","given":"Andrea Larissa"},{"family":"Metzger","given":"Jean Paul"},{"family":"Prado","given":"Paulo Inácio"}],"issued":{"date-parts":[["2022"]]},"citation-key":"leiteMatrixQualityDetermines2022"},"locator":null,"label":null,"suppress-author":true,"prefix":null,"suffix":null}],"schema":"https://github.com/citation-style-language/schema/raw/master/csl-citation.json"} </w:instrText>
      </w:r>
      <w:r w:rsidR="00BE4ACF">
        <w:rPr>
          <w:lang w:val="pt-BR"/>
        </w:rPr>
        <w:fldChar w:fldCharType="separate"/>
      </w:r>
      <w:r w:rsidR="00BE4ACF">
        <w:rPr>
          <w:noProof/>
          <w:lang w:val="pt-BR"/>
        </w:rPr>
        <w:t>(2022)</w:t>
      </w:r>
      <w:r w:rsidR="00BE4ACF">
        <w:rPr>
          <w:lang w:val="pt-BR"/>
        </w:rPr>
        <w:fldChar w:fldCharType="end"/>
      </w:r>
      <w:r w:rsidR="00BE4ACF">
        <w:rPr>
          <w:lang w:val="pt-BR"/>
        </w:rPr>
        <w:t xml:space="preserve"> </w:t>
      </w:r>
      <w:r w:rsidRPr="00C336C9">
        <w:rPr>
          <w:lang w:val="pt-BR"/>
        </w:rPr>
        <w:t xml:space="preserve">é um </w:t>
      </w:r>
      <w:r w:rsidRPr="00BE4ACF">
        <w:rPr>
          <w:i/>
          <w:iCs/>
          <w:lang w:val="pt-BR"/>
        </w:rPr>
        <w:t xml:space="preserve">Joint </w:t>
      </w:r>
      <w:proofErr w:type="spellStart"/>
      <w:r w:rsidRPr="00BE4ACF">
        <w:rPr>
          <w:i/>
          <w:iCs/>
          <w:lang w:val="pt-BR"/>
        </w:rPr>
        <w:t>Species</w:t>
      </w:r>
      <w:proofErr w:type="spellEnd"/>
      <w:r w:rsidRPr="00BE4ACF">
        <w:rPr>
          <w:i/>
          <w:iCs/>
          <w:lang w:val="pt-BR"/>
        </w:rPr>
        <w:t xml:space="preserve"> </w:t>
      </w:r>
      <w:proofErr w:type="spellStart"/>
      <w:r w:rsidRPr="00BE4ACF">
        <w:rPr>
          <w:i/>
          <w:iCs/>
          <w:lang w:val="pt-BR"/>
        </w:rPr>
        <w:t>Distribution</w:t>
      </w:r>
      <w:proofErr w:type="spellEnd"/>
      <w:r w:rsidRPr="00BE4ACF">
        <w:rPr>
          <w:i/>
          <w:iCs/>
          <w:lang w:val="pt-BR"/>
        </w:rPr>
        <w:t xml:space="preserve"> Model</w:t>
      </w:r>
      <w:r w:rsidRPr="00C336C9">
        <w:rPr>
          <w:lang w:val="pt-BR"/>
        </w:rPr>
        <w:t xml:space="preserve"> (</w:t>
      </w:r>
      <w:proofErr w:type="spellStart"/>
      <w:r w:rsidRPr="00C336C9">
        <w:rPr>
          <w:lang w:val="pt-BR"/>
        </w:rPr>
        <w:t>JSDMs</w:t>
      </w:r>
      <w:proofErr w:type="spellEnd"/>
      <w:r w:rsidRPr="00C336C9">
        <w:rPr>
          <w:lang w:val="pt-BR"/>
        </w:rPr>
        <w:t xml:space="preserve">), uma classe de modelos mistos usados para modelar abundância e ocorrência de espécies em comunidades, podendo levar em consideração variáveis ambientais, atributos das espécies, autocorrelação espacial e filogenética </w:t>
      </w:r>
      <w:r>
        <w:fldChar w:fldCharType="begin"/>
      </w:r>
      <w:r w:rsidR="00BE4ACF">
        <w:rPr>
          <w:lang w:val="pt-BR"/>
        </w:rPr>
        <w:instrText xml:space="preserve"> ADDIN ZOTERO_ITEM CSL_CITATION {"citationID":"mDa5SLiO","properties":{"formattedCitation":"(Miller et al., 2018; Ovaskainen et al., 2017; Pichler &amp; Hartig, 2021; ter Braak, 2019; Warton et al., 2015)","plainCitation":"(Miller et al., 2018; Ovaskainen et al., 2017; Pichler &amp; Hartig, 2021; ter Braak, 2019; Warton et al., 2015)","noteIndex":0},"citationItems":[{"id":2292,"uris":["http://zotero.org/users/2598879/items/N47Z7F3C"],"itemData":{"id":2292,"type":"article-journal","abstract":"Technological advances have enabled a new class of multivariate models for ecology, with the potential now to specify a statistical model for abundances jointly across many taxa, to simultaneously explore interactions across taxa and the response of abundance to environmental variables. Joint models can be used for several purposes of interest to ecologists, including estimating patterns of residual correlation across taxa, ordination, multivariate inference about environmental effects and environment-by-trait interactions, accounting for missing predictors, and improving predictions in situations where one can leverage knowledge of some species to predict others. We demonstrate this by example and discuss recent computation tools and future directions.","container-title":"Trends in Ecology &amp; Evolution","DOI":"10.1016/j.tree.2015.09.007","ISSN":"0169-5347","issue":"12","journalAbbreviation":"Trends in Ecology &amp; Evolution","page":"766-779","source":"ScienceDirect","title":"So Many Variables: Joint Modeling in Community Ecology","title-short":"So Many Variables","volume":"30","author":[{"family":"Warton","given":"David I."},{"family":"Blanchet","given":"F. Guillaume"},{"family":"O’Hara","given":"Robert B."},{"family":"Ovaskainen","given":"Otso"},{"family":"Taskinen","given":"Sara"},{"family":"Walker","given":"Steven C."},{"family":"Hui","given":"Francis K. C."}],"issued":{"date-parts":[["2015",12]]},"citation-key":"wartonManyVariablesJoint2015"}},{"id":4429,"uris":["http://zotero.org/users/2598879/items/V39JFPQ2"],"itemData":{"id":4429,"type":"article-journal","abstract":"Community ecology aims to understand what factors determine the assembly and dynamics of species assemblages at different spatiotemporal scales. To facilitate the integration between conceptual and statistical approaches in community ecology, we propose Hierarchical Modelling of Species Communities (HMSC) as a general, flexible framework for modern analysis of community data. While non-manipulative data allow for only correlative and not causal inference, this framework facilitates the formulation of data-driven hypotheses regarding the processes that structure communities. We model environmental filtering by variation and covariation in the responses of individual species to the characteristics of their environment, with potential contingencies on species traits and phylogenetic relationships. We capture biotic assembly rules by species-to-species association matrices, which may be estimated at multiple spatial or temporal scales. We operationalise the HMSC framework as a hierarchical Bayesian joint species distribution model, and implement it as R- and Matlab-packages which enable computationally efficient analyses of large data sets. Armed with this tool, community ecologists can make sense of many types of data, including spatially explicit data and time-series data. We illustrate the use of this framework through a series of diverse ecological examples.","container-title":"Ecology Letters","DOI":"10.1111/ele.12757","ISSN":"1461-0248","issue":"5","journalAbbreviation":"Ecol Lett","language":"en","page":"561-576","source":"Wiley Online Library","title":"How to make more out of community data? A conceptual framework and its implementation as models and software","title-short":"How to make more out of community data?","volume":"20","author":[{"family":"Ovaskainen","given":"Otso"},{"family":"Tikhonov","given":"Gleb"},{"family":"Norberg","given":"Anna"},{"family":"Guillaume Blanchet","given":"F."},{"family":"Duan","given":"Leo"},{"family":"Dunson","given":"David"},{"family":"Roslin","given":"Tomas"},{"family":"Abrego","given":"Nerea"}],"issued":{"date-parts":[["2017",5,1]]},"citation-key":"ovaskainenHowMakeMore2017"}},{"id":"bKM4hGUk/WhrNApt7","uris":["http://zotero.org/groups/1594028/items/PXJACYT6"],"itemData":{"id":9378,"type":"article-journal","abstract":"Of the several approaches that are used to analyse functional trait–environment relationships, the most popular is community-weighted mean regressions (CWMr) in which species trait values are averaged at the site level and then regressed against environmental variables. Other approaches include model-based methods and weighted correlations of different metrics of trait–environment associations, the best known of which is the fourth-corner correlation method. We investigated these three general statistical approaches for trait–environment associations: CWMr, five weighted correlation metrics (Peres-Neto, Dray, &amp; ter Braak, Ecography, 40, 806–816, 2017), and two multilevel models (MLM) using four different methods for computing p-values. We first compared the methods applied to a plant community dataset. To determine the validity of the statistical conclusions, we then performed a simulation study. CWMr gave highly significant associations for both traits, whereas the other methods gave a mix of support. CWMr had inflated type I errors for some simulation scenarios, implying that the significant results for the data could be spurious. The weighted correlation methods had generally good type I error control but had low power. One of the multilevel models, that from Jamil, Ozinga, Kleyer, and ter Braak (Journal of Vegetation Science, 24, 988–1000, 2013) had both good type I error control and high power when an appropriate method was used to obtain p-values. In particular, if there was no correlation among species in their abundances among sites, a parametric bootstrap likelihood ratio test (LRT) gave the best power. When there was correlation among species in their abundances, a conditional parametric LRT had correct type I errors but had lower power. There is no overall best method for identifying trait–environment associations. For the simple task of testing associations between single environmental variables and single traits, the weighted correlations with permutation tests all had good type I error control, and their ease of implementation is an advantage. For the more complex task of multivariate analyses and model fitting, and when high statistical power is needed, we recommend MLM2 (Jamil et al., 2013). However, care must be taken to ensure against inflated type I errors for both weighted correlations and MLM2. Because CWMr exhibited highly inflated type I error rates, it should always be avoided.","container-title":"Methods in Ecology and Evolution","DOI":"10.1111/2041-210X.13119","ISSN":"2041-210X","issue":"3","language":"en","license":"© 2018 The Authors. Methods in Ecology and Evolution © 2018 British Ecological Society","page":"415-425","source":"Wiley Online Library","title":"Functional traits and community composition: A comparison among community-weighted means, weighted correlations, and multilevel models","title-short":"Functional traits and community composition","volume":"10","author":[{"family":"Miller","given":"Jesse E. D."},{"family":"Damschen","given":"Ellen I."},{"family":"Ives","given":"Anthony R."}],"issued":{"date-parts":[["2018"]]}}},{"id":"bKM4hGUk/FUn9NR5P","uris":["http://zotero.org/groups/1594028/items/53E9E4W8"],"itemData":{"id":10809,"type":"article-journal","abstract":"Statistical analysis of trait–environment association is challenging owing to the lack of a common observation unit: Community-weighted mean regression (CWMr) uses site points, multilevel models focus on species points, and the fourth-corner correlation uses all species-site combinations. This situation invites the development of new methods capable of using all observation levels. To this end, new multilevel and weighted averaging-based regression methods are proposed. Compared to existing methods, the new multilevel method, called MLM3, has additional site-related random effects; they represent the unknowns in the environment that interact with the trait. The new weighted averaging method combines site-level CWMr with a species-level regression of Species Niche Centroids on to the trait. Because species can vary enormously in frequency and abundance giving diversity variation among sites, the regressions are weighted by Hill's effective number (N2) of occurrences of each species and the N2-diversity of a site, and are subsequently combined in a sequential test procedure known as the max test. Using the test statistics of these new methods, the permutation-based max test provides strong statistical evidence for trait–environment association in a plant community dataset, where existing methods show weak evidence. In simulations, the existing multilevel model showed bias and type I error inflation, whereas MLM3 did not. Out of the weighted averaging-based regression methods, the N2-weighted version best controlled the type I error rate. MLM3 was superior to the weighted averaging-based methods with up to 30% more power. Both methods can be extended (a) to account for phylogeny and spatial autocorrelation and (b) to select functional traits and environmental variables from a greater set of variables.","container-title":"Methods in Ecology and Evolution","DOI":"10.1111/2041-210X.13278","ISSN":"2041-210X","issue":"11","language":"en","license":"© 2019 The Authors. Methods in Ecology and Evolution published by John Wiley &amp; Sons Ltd on behalf of British Ecological Society","page":"1962-1971","source":"Wiley Online Library","title":"New robust weighted averaging- and model-based methods for assessing trait–environment relationships","volume":"10","author":[{"family":"Braak","given":"Cajo J. F.","non-dropping-particle":"ter"}],"issued":{"date-parts":[["2019"]]}}},{"id":"bKM4hGUk/zyXEuQKW","uris":["http://zotero.org/groups/1594028/items/ZUQT8SCV"],"itemData":{"id":14270,"type":"article-journal","abstract":"Joint species distribution models (JSDMs) explain spatial variation in community composition by contributions of the environment, biotic associations and possibly spatially structured residual covariance. They show great promise as a general analytical framework for community ecology and macroecology, but current JSDMs, even when approximated by latent variables, scale poorly on large datasets, limiting their usefulness for currently emerging big (e.g. metabarcoding and metagenomics) community datasets. Here, we present a novel, more scalable JSDM (sjSDM) that circumvents the need to use latent variables by using a Monte Carlo integration of the joint JSDM likelihood together with flexible elastic net regularization on all model components. We implemented sjSDM in PyTorch, a modern machine learning framework, which allows making use of both CPU and GPU calculations. Using simulated communities with known species–species associations and different number of species and sites, we compare sjSDM with state-of-the-art JSDM impl</w:instrText>
      </w:r>
      <w:r w:rsidR="00BE4ACF" w:rsidRPr="00BE4ACF">
        <w:instrText xml:space="preserve">ementations to determine computational runtimes and accuracy of the inferred species–species and species–environment associations. We find that sjSDM is orders of magnitude faster than existing JSDM algorithms (even when run on the CPU) and can be scaled to very large datasets. Despite the dramatically improved speed, sjSDM produces more accurate estimates of species association structures than alternative JSDM implementations. We demonstrate the applicability of sjSDM to big community data using eDNA case study with thousands of fungi operational taxonomic units (OTU). Our sjSDM approach makes the analysis of JSDMs to large community datasets with hundreds or thousands of species possible, substantially extending the applicability of JSDMs in ecology. We provide our method in an R package to facilitate its applicability for practical data analysis.","container-title":"Methods in Ecology and Evolution","DOI":"10.1111/2041-210X.13687","ISSN":"2041-210X","issue":"11","language":"en","note":"_eprint: https://onlinelibrary.wiley.com/doi/pdf/10.1111/2041-210X.13687","page":"2159-2173","source":"Wiley Online Library","title":"A new joint species distribution model for faster and more accurate inference of species associations from big community data","volume":"12","author":[{"family":"Pichler","given":"Maximilian"},{"family":"Hartig","given":"Florian"}],"issued":{"date-parts":[["2021"]]}}}],"schema":"https://github.com/citation-style-language/schema/raw/master/csl-citation.json"} </w:instrText>
      </w:r>
      <w:r>
        <w:fldChar w:fldCharType="separate"/>
      </w:r>
      <w:r w:rsidR="00BE4ACF">
        <w:t xml:space="preserve">(Miller et al., 2018; Ovaskainen et al., 2017; Pichler &amp; Hartig, 2021; </w:t>
      </w:r>
      <w:proofErr w:type="spellStart"/>
      <w:r w:rsidR="00BE4ACF">
        <w:t>ter</w:t>
      </w:r>
      <w:proofErr w:type="spellEnd"/>
      <w:r w:rsidR="00BE4ACF">
        <w:t xml:space="preserve"> Braak, 2019; Warton et al., </w:t>
      </w:r>
      <w:r w:rsidR="00BE4ACF">
        <w:lastRenderedPageBreak/>
        <w:t>2015)</w:t>
      </w:r>
      <w:r>
        <w:fldChar w:fldCharType="end"/>
      </w:r>
      <w:r w:rsidRPr="000661A9">
        <w:t xml:space="preserve">. </w:t>
      </w:r>
      <w:r w:rsidRPr="00C336C9">
        <w:rPr>
          <w:lang w:val="pt-BR"/>
        </w:rPr>
        <w:t>Eu criei um modelo baseado nas características do meu estudo e dos meus objetivos, interpretando então os R</w:t>
      </w:r>
      <w:r w:rsidRPr="00C336C9">
        <w:rPr>
          <w:vertAlign w:val="superscript"/>
          <w:lang w:val="pt-BR"/>
        </w:rPr>
        <w:t>2</w:t>
      </w:r>
      <w:r w:rsidRPr="00C336C9">
        <w:rPr>
          <w:lang w:val="pt-BR"/>
        </w:rPr>
        <w:t xml:space="preserve"> de cada componente de efeito aleatório e dos efeitos fixos de acordo com o que seria esperado encontrar mais variação nos dados de acordo com os processos dominantes de montagem. Por exemplo, escolhemos variáveis preditoras associadas aos processos de filtro ambiental, mas com a relação entre os atributos funcionais das aves e a o gradiente de cobertura florestal. Incorporamos também efeitos aleatórios para capturar a variação estocástica da ocorrência das espécies em manchas pequenas e isoladas de habitats remanescentes.</w:t>
      </w:r>
    </w:p>
    <w:p w14:paraId="48DE6507" w14:textId="77777777" w:rsidR="00C37D06" w:rsidRDefault="00C336C9" w:rsidP="00C336C9">
      <w:pPr>
        <w:ind w:firstLine="708"/>
        <w:rPr>
          <w:lang w:val="pt-BR"/>
        </w:rPr>
      </w:pPr>
      <w:r w:rsidRPr="00C336C9">
        <w:rPr>
          <w:lang w:val="pt-BR"/>
        </w:rPr>
        <w:t xml:space="preserve">Já </w:t>
      </w:r>
      <w:r w:rsidR="00C37D06">
        <w:rPr>
          <w:lang w:val="pt-BR"/>
        </w:rPr>
        <w:t xml:space="preserve">em Leite et al. </w:t>
      </w:r>
      <w:r w:rsidR="00C37D06">
        <w:rPr>
          <w:lang w:val="pt-BR"/>
        </w:rPr>
        <w:fldChar w:fldCharType="begin"/>
      </w:r>
      <w:r w:rsidR="00C37D06">
        <w:rPr>
          <w:lang w:val="pt-BR"/>
        </w:rPr>
        <w:instrText xml:space="preserve"> ADDIN ZOTERO_ITEM CSL_CITATION {"citationID":"0pnSf585","properties":{"unsorted":false,"formattedCitation":"(2024)","plainCitation":"(2024)","noteIndex":0},"citationItems":[{"id":25337,"uris":["http://zotero.org/users/2598879/items/NBIQITBB"],"itemData":{"id":25337,"type":"article-journal","abstract":"The future trajectory of global forests is closely intertwined with tree demography, and a major fundamental goal in ecology is to understand the key mechanisms governing spatio-temporal patterns in tree population dynamics. While previous research has made substantial progress in identifying the mechanisms individually, their relative importance among forests remains unclear mainly due to practical limitations. One approach to overcome these limitations is to group mechanisms according to their shared effects on the variability of tree vital rates and quantify patterns therein. We developed a conceptual and statistical framework (variance partitioning of Bayesian multilevel models) that attributes the variability in tree growth, mortality, and recruitment to variation in species, space, and time, and their interactions – categories we refer to as organising principles (OPs). We applied the framework to data from 21 forest plots covering more than 2.9 million trees of approximately 6500 species. We found that differences among species, the species OP, proved a major source of variability in tree vital rates, explaining 28–33% of demographic variance alone, and 14–17% in interaction with space, totalling 40–43%. Our results support the hypothesis that the range of vital rates is similar across global forests. However, the average variability among species declined with species richness, indicating that diverse forests featured smaller interspecific differences in vital rates. Moreover, decomposing the variance in vital rates into the proposed OPs showed the importance of unexplained variability, which includes individual variation, in tree demography. A focus on how demographic variance is organized in forests can facilitate the construction of more targeted models with clearer expectations of which covariates might drive a vital rate. This study therefore highlights the most promising avenues for future research, both in terms of understanding the relative contributions of groups of mechanisms to forest demography and diversity, and for improving projections of forest ecosystems.","container-title":"Ecography","DOI":"10.1111/ecog.07187","ISSN":"1600-0587","issue":"6","language":"en","license":"© 2024 The Authors. Ecography published by John Wiley &amp; Sons Ltd on behalf of Nordic Society Oikos","note":"_eprint: https://onlinelibrary.wiley.com/doi/pdf/10.1111/ecog.07187","page":"e07187","source":"Wiley Online Library","title":"Major axes of variation in tree demography across global forests","volume":"2024","author":[{"family":"Leite","given":"Melina de Souza"},{"family":"McMahon","given":"Sean M."},{"family":"Prado","given":"Paulo Inácio"},{"family":"Davies","given":"Stuart J."},{"family":"Oliveira","given":"Alexandre Adalardo","dropping-particle":"de"},{"family":"De Deurwaerder","given":"Hannes P."},{"family":"Aguilar","given":"Salomón"},{"family":"Anderson-Teixeira","given":"Kristina J."},{"family":"Aqilah","given":"Nurfarah"},{"family":"Bourg","given":"Norman A."},{"family":"Brockelman","given":"Warren Y."},{"family":"Castaño","given":"Nicolas"},{"family":"Chang-Yang","given":"Chia-Hao"},{"family":"Chen","given":"Yu-Yun"},{"family":"Chuyong","given":"George"},{"family":"Clay","given":"Keith"},{"family":"Duque","given":"Álvaro"},{"family":"Ediriweera","given":"Sisira"},{"family":"Ewango","given":"Corneille E. N."},{"family":"Gilbert","given":"Gregory"},{"family":"Gunatilleke","given":"I. a. U. N."},{"family":"Gunatilleke","given":"C. V. S."},{"family":"Howe","given":"Robert"},{"family":"Huasco","given":"Walter Huaraca"},{"family":"Itoh","given":"Akira"},{"family":"Johnson","given":"Daniel J."},{"family":"Kenfack","given":"David"},{"family":"Král","given":"Kamil"},{"family":"Leong","given":"Yao Tze"},{"family":"Lutz","given":"James A."},{"family":"Makana","given":"Jean-Remy"},{"family":"Malhi","given":"Yadvinder"},{"family":"McShea","given":"William J."},{"family":"Mohamad","given":"Mohizah"},{"family":"Nasardin","given":"Musalmah"},{"family":"Nathalang","given":"Anuttara"},{"family":"Parker","given":"Geoffrey"},{"family":"Parmigiani","given":"Renan"},{"family":"Pérez","given":"Rolando"},{"family":"Phillips","given":"Richard P."},{"family":"Šamonil","given":"Pavel"},{"family":"Sun","given":"I-Fang"},{"family":"Tan","given":"Sylvester"},{"family":"Thomas","given":"Duncan"},{"family":"Thompson","given":"Jill"},{"family":"Uriarte","given":"María"},{"family":"Wolf","given":"Amy"},{"family":"Zimmerman","given":"Jess"},{"family":"Zuleta","given":"Daniel"},{"family":"Visser","given":"Marco D."},{"family":"Hülsmann","given":"Lisa"}],"issued":{"date-parts":[["2024"]]},"citation-key":"leiteMajorAxesVariation2024"},"locator":null,"label":null,"suppress-author":true,"prefix":null,"suffix":null}],"schema":"https://github.com/citation-style-language/schema/raw/master/csl-citation.json"} </w:instrText>
      </w:r>
      <w:r w:rsidR="00C37D06">
        <w:rPr>
          <w:lang w:val="pt-BR"/>
        </w:rPr>
        <w:fldChar w:fldCharType="separate"/>
      </w:r>
      <w:r w:rsidR="00C37D06">
        <w:rPr>
          <w:noProof/>
          <w:lang w:val="pt-BR"/>
        </w:rPr>
        <w:t>(2024)</w:t>
      </w:r>
      <w:r w:rsidR="00C37D06">
        <w:rPr>
          <w:lang w:val="pt-BR"/>
        </w:rPr>
        <w:fldChar w:fldCharType="end"/>
      </w:r>
      <w:r w:rsidRPr="00C336C9">
        <w:rPr>
          <w:lang w:val="pt-BR"/>
        </w:rPr>
        <w:t>, o modelo proposto é um modelo de efeitos aleatórios apenas, ou seja, não existem variáveis de efeito fixo, pois o objetivo principal é a formulação de um modelo base (</w:t>
      </w:r>
      <w:r w:rsidRPr="00C336C9">
        <w:rPr>
          <w:i/>
          <w:iCs/>
          <w:lang w:val="pt-BR"/>
        </w:rPr>
        <w:t>baseline</w:t>
      </w:r>
      <w:r w:rsidRPr="00C336C9">
        <w:rPr>
          <w:lang w:val="pt-BR"/>
        </w:rPr>
        <w:t>) para partição de variâncias entre grupos de componentes que sabemos criar variabilidade nos dados (</w:t>
      </w:r>
      <w:proofErr w:type="spellStart"/>
      <w:r w:rsidRPr="00C336C9">
        <w:rPr>
          <w:i/>
          <w:iCs/>
          <w:lang w:val="pt-BR"/>
        </w:rPr>
        <w:t>organizing</w:t>
      </w:r>
      <w:proofErr w:type="spellEnd"/>
      <w:r w:rsidRPr="00C336C9">
        <w:rPr>
          <w:i/>
          <w:iCs/>
          <w:lang w:val="pt-BR"/>
        </w:rPr>
        <w:t xml:space="preserve"> </w:t>
      </w:r>
      <w:proofErr w:type="spellStart"/>
      <w:r w:rsidRPr="00C336C9">
        <w:rPr>
          <w:i/>
          <w:iCs/>
          <w:lang w:val="pt-BR"/>
        </w:rPr>
        <w:t>principles</w:t>
      </w:r>
      <w:proofErr w:type="spellEnd"/>
      <w:r w:rsidRPr="00C336C9">
        <w:rPr>
          <w:lang w:val="pt-BR"/>
        </w:rPr>
        <w:t xml:space="preserve">) de forma a elucidar padrões macroecológicos e indicar foco em testes de mecanismos e hipóteses sobre variabilidade em taxas vitais de árvores. </w:t>
      </w:r>
    </w:p>
    <w:p w14:paraId="4D30DB6C" w14:textId="46ACF30E" w:rsidR="008D2682" w:rsidRDefault="00C37D06" w:rsidP="008D2682">
      <w:pPr>
        <w:ind w:firstLine="708"/>
        <w:rPr>
          <w:lang w:val="pt-BR"/>
        </w:rPr>
      </w:pPr>
      <w:r>
        <w:rPr>
          <w:lang w:val="pt-BR"/>
        </w:rPr>
        <w:t>Em suma, o</w:t>
      </w:r>
      <w:r w:rsidR="00C336C9" w:rsidRPr="00C336C9">
        <w:rPr>
          <w:lang w:val="pt-BR"/>
        </w:rPr>
        <w:t xml:space="preserve"> uso de modelos mistos, ou apenas modelos de efeito aleatório, como base para construção de modelos mais complexos tem surgido timidamente na literatura </w:t>
      </w:r>
      <w:r w:rsidR="00C336C9">
        <w:fldChar w:fldCharType="begin"/>
      </w:r>
      <w:r>
        <w:rPr>
          <w:lang w:val="pt-BR"/>
        </w:rPr>
        <w:instrText xml:space="preserve"> ADDIN ZOTERO_ITEM CSL_CITATION {"citationID":"favZzrc9","properties":{"unsorted":false,"formattedCitation":"(Camac et al., 2018; Schulz et al., 2025)","plainCitation":"(Camac et al., 2018; Schulz et al., 2025)","noteIndex":0},"citationItems":[{"id":"bKM4hGUk/jih0I28k","uris":["http://zotero.org/groups/1594028/items/4SHWH8AT"],"itemData":{"id":10226,"type":"article-journal","abstract":"Tree death drives population dynamics, nutrient cycling, and evolution within plant communities. Mortality variation across species is thought to be influenced by different factors relative to variation within species. The unified model provided here separates mortality rates into growth-dependent and growth-independent hazards. This model creates the opportunity to simultaneously estimate these hazards both across and within species. Moreover, it provides the ability to examine how species traits affect growth-dependent and growth-independent hazards. We derive this unified mortality model using cross-validated Bayesian methods coupled with mortality data collected over three census intervals for 203 tropical rainforest tree species at Barro Colorado Island (BCI), Panama. We found that growth-independent mortality tended to be higher in species with lower wood density, higher light requirements, and smaller maximum diameter at breast height (dbh). Mortality due to marginal carbon budget as measured by near-zero growth rate tended to be higher in species with lower wood density and higher light demand. The total mortality variation attributable to differences among species was large relative to variation explained by these traits, emphasizing that much remains to be understood. This additive hazards model strengthens our capacity to parse and understand individual-level mortality in highly diverse tropical forests and hence to predict its consequences.","container-title":"Proceedings of the National Academy of Sciences","DOI":"10.1073/pnas.1721040115","ISSN":"0027-8424, 1091-6490","issue":"49","journalAbbreviation":"Proc Natl Acad Sci USA","language":"en","page":"12459-12464","source":"DOI.org (Crossref)","title":"Partitioning mortality into growth-dependent and growth-independent hazards across 203 tropical tree species","volume":"115","author":[{"family":"Camac","given":"James S."},{"family":"Condit","given":"Richard"},{"family":"FitzJohn","given":"Richard G."},{"family":"McCalman","given":"Lachlan"},{"family":"Steinberg","given":"Daniel"},{"family":"Westoby","given":"Mark"},{"family":"Wright","given":"S. Joseph"},{"family":"Falster","given":"Daniel S."}],"issued":{"date-parts":[["2018",12,4]]}}},{"id":30597,"uris":["http://zotero.org/users/2598879/items/N28PV8KR"],"itemData":{"id":30597,"type":"article-journal","abstract":"Variance partitioning is a common tool for statistical analysis and interpretation in both observational and experimental studies in ecology. Its popularity has led to a proliferation of methods with sometimes confusing or contradicting interpretations. Here, we present variance partitioning in a model-based Bayesian framework as a general tool for summarizing and interpreting regression-like models to produce additional insight on ecological studies compared with what traditional parameter inference of these models on its own can reveal. For example, we propose predictive variance partitioning as a tool to extend sample-based analyses to analyses of whole populations or predictive scenarios. We also extend variance partitioning to encompass partitioning of variance within and between ecologically relevant subgroups of the observations, or the whole population of interest, to provide information on how the relative roles of processes underlying the study system may vary depending on the environmental or ecological context. We discuss the role of correlated covariates and random effects and highlight uncertainty quantification in variance partitioning. To showcase the utility of our approach, we present a case study comprising a simple occupancy model for a metapopulation of the Glanville fritillary butterfly. As a result, we demonstrate model-based variance partitioning as a general and rigorous statistical tool to gain more insight from ecological data.","container-title":"Ecological Monographs","DOI":"10.1002/ecm.1646","ISSN":"1557-7015","issue":"1","language":"en","license":"© 2025 The Author(s). Ecological Monographs published by Wiley Periodicals LLC on behalf of The Ecological Society of America.","note":"_eprint: https://onlinelibrary.wiley.com/doi/pdf/10.1002/ecm.1646","page":"e1646","source":"Wiley Online Library","title":"Model-based variance partitioning for statistical ecology","volume":"95","author":[{"family":"Schulz","given":"Torsti"},{"family":"Saastamoinen","given":"Marjo"},{"family":"Vanhatalo","given":"Jarno"}],"issued":{"date-parts":[["2025"]]},"citation-key":"schulzModelbasedVariancePartitioning2025"},"locator":null,"label":null,"suppress-author":null,"prefix":null,"suffix":null}],"schema":"https://github.com/citation-style-language/schema/raw/master/csl-citation.json"} </w:instrText>
      </w:r>
      <w:r w:rsidR="00C336C9">
        <w:fldChar w:fldCharType="separate"/>
      </w:r>
      <w:r>
        <w:rPr>
          <w:lang w:val="pt-BR"/>
        </w:rPr>
        <w:t>(</w:t>
      </w:r>
      <w:proofErr w:type="spellStart"/>
      <w:r>
        <w:rPr>
          <w:lang w:val="pt-BR"/>
        </w:rPr>
        <w:t>Camac</w:t>
      </w:r>
      <w:proofErr w:type="spellEnd"/>
      <w:r>
        <w:rPr>
          <w:lang w:val="pt-BR"/>
        </w:rPr>
        <w:t xml:space="preserve"> et al., 2018; Schulz et al., 2025)</w:t>
      </w:r>
      <w:r w:rsidR="00C336C9">
        <w:fldChar w:fldCharType="end"/>
      </w:r>
      <w:r w:rsidR="00C336C9" w:rsidRPr="00C336C9">
        <w:rPr>
          <w:lang w:val="pt-BR"/>
        </w:rPr>
        <w:t>, e eu acredito ser uma vantagem no entendimento primordial das fontes de variabilidade nos dados antes mesmo de testar hipóteses e mecanismos.</w:t>
      </w:r>
      <w:r>
        <w:rPr>
          <w:lang w:val="pt-BR"/>
        </w:rPr>
        <w:t xml:space="preserve"> </w:t>
      </w:r>
      <w:r w:rsidR="008D2682" w:rsidRPr="008D2682">
        <w:rPr>
          <w:lang w:val="pt-BR"/>
        </w:rPr>
        <w:t>Concordo com Schulz et al., (2025) ao dizer que partição de variâncias baseada em modelos:</w:t>
      </w:r>
    </w:p>
    <w:p w14:paraId="45E5A433" w14:textId="7013E7B5" w:rsidR="008D2682" w:rsidRDefault="008D2682" w:rsidP="008D2682">
      <w:pPr>
        <w:spacing w:before="240" w:after="240"/>
        <w:ind w:left="708"/>
        <w:rPr>
          <w:lang w:val="pt-BR"/>
        </w:rPr>
      </w:pPr>
      <w:r w:rsidRPr="008D2682">
        <w:rPr>
          <w:lang w:val="pt-BR"/>
        </w:rPr>
        <w:t xml:space="preserve"> </w:t>
      </w:r>
      <w:r w:rsidRPr="008D2682">
        <w:rPr>
          <w:i/>
          <w:iCs/>
          <w:lang w:val="pt-BR"/>
        </w:rPr>
        <w:t>“É uma ferramenta geral para resumir e interpretar modelos lineares (ou de regressão) para produzir ideias, insights adicionais em estudos ecológicos comparado com o que a tradicional inferência sobre parâmetros estimados pode revelar dos dados</w:t>
      </w:r>
      <w:r>
        <w:rPr>
          <w:i/>
          <w:iCs/>
          <w:lang w:val="pt-BR"/>
        </w:rPr>
        <w:t>.</w:t>
      </w:r>
      <w:r w:rsidRPr="008D2682">
        <w:rPr>
          <w:i/>
          <w:iCs/>
          <w:lang w:val="pt-BR"/>
        </w:rPr>
        <w:t>”</w:t>
      </w:r>
      <w:r>
        <w:rPr>
          <w:i/>
          <w:iCs/>
          <w:lang w:val="pt-BR"/>
        </w:rPr>
        <w:t xml:space="preserve"> </w:t>
      </w:r>
      <w:r w:rsidR="00C37D06">
        <w:rPr>
          <w:lang w:val="pt-BR"/>
        </w:rPr>
        <w:fldChar w:fldCharType="begin"/>
      </w:r>
      <w:r w:rsidR="00C37D06">
        <w:rPr>
          <w:lang w:val="pt-BR"/>
        </w:rPr>
        <w:instrText xml:space="preserve"> ADDIN ZOTERO_ITEM CSL_CITATION {"citationID":"HSa0z7iq","properties":{"unsorted":false,"formattedCitation":"(Schulz et al., 2025)","plainCitation":"(Schulz et al., 2025)","noteIndex":0},"citationItems":[{"id":30597,"uris":["http://zotero.org/users/2598879/items/N28PV8KR"],"itemData":{"id":30597,"type":"article-journal","abstract":"Variance partitioning is a common tool for statistical analysis and interpretation in both observational and experimental studies in ecology. Its popularity has led to a proliferation of methods with sometimes confusing or contradicting interpretations. Here, we present variance partitioning in a model-based Bayesian framework as a general tool for summarizing and interpreting regression-like models to produce additional insight on ecological studies compared with what traditional parameter inference of these models on its own can reveal. For example, we propose predictive variance partitioning as a tool to extend sample-based analyses to analyses of whole populations or predictive scenarios. We also extend variance partitioning to encompass partitioning of variance within and between ecologically relevant subgroups of the observations, or the whole population of interest, to provide information on how the relative roles of processes underlying the study system may vary depending on the environmental or ecological context. We discuss the role of correlated covariates and random effects and highlight uncertainty quantification in variance partitioning. To showcase the utility of our approach, we present a case study comprising a simple occupancy model for a metapopulation of the Glanville fritillary butterfly. As a result, we demonstrate model-based variance partitioning as a general and rigorous statistical tool to gain more insight from ecological data.","container-title":"Ecological Monographs","DOI":"10.1002/ecm.1646","ISSN":"1557-7015","issue":"1","language":"en","license":"© 2025 The Author(s). Ecological Monographs published by Wiley Periodicals LLC on behalf of The Ecological Society of America.","note":"_eprint: https://onlinelibrary.wiley.com/doi/pdf/10.1002/ecm.1646","page":"e1646","source":"Wiley Online Library","title":"Model-based variance partitioning for statistical ecology","volume":"95","author":[{"family":"Schulz","given":"Torsti"},{"family":"Saastamoinen","given":"Marjo"},{"family":"Vanhatalo","given":"Jarno"}],"issued":{"date-parts":[["2025"]]},"citation-key":"schulzModelbasedVariancePartitioning2025"},"locator":null,"label":null,"suppress-author":null,"prefix":null,"suffix":null}],"schema":"https://github.com/citation-style-language/schema/raw/master/csl-citation.json"} </w:instrText>
      </w:r>
      <w:r w:rsidR="00C37D06">
        <w:rPr>
          <w:lang w:val="pt-BR"/>
        </w:rPr>
        <w:fldChar w:fldCharType="separate"/>
      </w:r>
      <w:r w:rsidR="00C37D06">
        <w:rPr>
          <w:noProof/>
          <w:lang w:val="pt-BR"/>
        </w:rPr>
        <w:t>(Schulz et al., 2025)</w:t>
      </w:r>
      <w:r w:rsidR="00C37D06">
        <w:rPr>
          <w:lang w:val="pt-BR"/>
        </w:rPr>
        <w:fldChar w:fldCharType="end"/>
      </w:r>
      <w:r w:rsidR="00C37D06">
        <w:rPr>
          <w:lang w:val="pt-BR"/>
        </w:rPr>
        <w:t xml:space="preserve">. </w:t>
      </w:r>
    </w:p>
    <w:p w14:paraId="732D76BB" w14:textId="0B51D1EA" w:rsidR="00C336C9" w:rsidRDefault="00C37D06" w:rsidP="008D2682">
      <w:pPr>
        <w:ind w:firstLine="708"/>
        <w:rPr>
          <w:lang w:val="pt-BR"/>
        </w:rPr>
      </w:pPr>
      <w:r>
        <w:rPr>
          <w:lang w:val="pt-BR"/>
        </w:rPr>
        <w:t>Em suas próximas análises, avalie se é possível e vale a pena aplicar a partição de variâncias em um model linear (misto) e veja o quanto mais v</w:t>
      </w:r>
      <w:r w:rsidR="007732B5">
        <w:rPr>
          <w:lang w:val="pt-BR"/>
        </w:rPr>
        <w:t>ocê</w:t>
      </w:r>
      <w:r>
        <w:rPr>
          <w:lang w:val="pt-BR"/>
        </w:rPr>
        <w:t xml:space="preserve"> pode aprender dos seus dados e modelo!</w:t>
      </w:r>
    </w:p>
    <w:p w14:paraId="4F87D087" w14:textId="77777777" w:rsidR="00C37D06" w:rsidRPr="00C336C9" w:rsidRDefault="00C37D06" w:rsidP="00C336C9">
      <w:pPr>
        <w:ind w:firstLine="708"/>
        <w:rPr>
          <w:lang w:val="pt-BR"/>
        </w:rPr>
      </w:pPr>
    </w:p>
    <w:p w14:paraId="690DB324" w14:textId="77777777" w:rsidR="00C37D06" w:rsidRDefault="00C37D06" w:rsidP="00C336C9">
      <w:pPr>
        <w:pStyle w:val="Ttulo2"/>
        <w:rPr>
          <w:lang w:val="pt-BR"/>
        </w:rPr>
      </w:pPr>
      <w:bookmarkStart w:id="3" w:name="_Toc118116288"/>
    </w:p>
    <w:p w14:paraId="42B3AD17" w14:textId="66872119" w:rsidR="00C336C9" w:rsidRPr="00C37D06" w:rsidRDefault="00C336C9" w:rsidP="00C336C9">
      <w:pPr>
        <w:pStyle w:val="Ttulo2"/>
      </w:pPr>
      <w:proofErr w:type="spellStart"/>
      <w:r w:rsidRPr="00C37D06">
        <w:t>Referências</w:t>
      </w:r>
      <w:bookmarkEnd w:id="3"/>
      <w:proofErr w:type="spellEnd"/>
    </w:p>
    <w:p w14:paraId="4CD0EE06" w14:textId="77777777" w:rsidR="003D1A23" w:rsidRPr="003D1A23" w:rsidRDefault="00C336C9" w:rsidP="003D1A23">
      <w:pPr>
        <w:pStyle w:val="Bibliografia"/>
        <w:rPr>
          <w:rFonts w:ascii="Aptos"/>
        </w:rPr>
      </w:pPr>
      <w:r>
        <w:fldChar w:fldCharType="begin"/>
      </w:r>
      <w:r w:rsidRPr="00BE4ACF">
        <w:instrText xml:space="preserve"> ADDIN ZOTERO_BIBL {"uncited":[],"omitted":[],"custom":[]} CSL_BIBLIOGRAPHY </w:instrText>
      </w:r>
      <w:r>
        <w:fldChar w:fldCharType="separate"/>
      </w:r>
      <w:proofErr w:type="spellStart"/>
      <w:r w:rsidR="003D1A23" w:rsidRPr="003D1A23">
        <w:rPr>
          <w:rFonts w:ascii="Aptos"/>
        </w:rPr>
        <w:t>Arnqvist</w:t>
      </w:r>
      <w:proofErr w:type="spellEnd"/>
      <w:r w:rsidR="003D1A23" w:rsidRPr="003D1A23">
        <w:rPr>
          <w:rFonts w:ascii="Aptos"/>
        </w:rPr>
        <w:t xml:space="preserve">, G. (2020). Mixed Models Offer No Freedom from Degrees of Freedom. </w:t>
      </w:r>
      <w:r w:rsidR="003D1A23" w:rsidRPr="003D1A23">
        <w:rPr>
          <w:rFonts w:ascii="Aptos"/>
          <w:i/>
          <w:iCs/>
        </w:rPr>
        <w:t>Trends in Ecology &amp; Evolution</w:t>
      </w:r>
      <w:r w:rsidR="003D1A23" w:rsidRPr="003D1A23">
        <w:rPr>
          <w:rFonts w:ascii="Aptos"/>
        </w:rPr>
        <w:t xml:space="preserve">, </w:t>
      </w:r>
      <w:r w:rsidR="003D1A23" w:rsidRPr="003D1A23">
        <w:rPr>
          <w:rFonts w:ascii="Aptos"/>
          <w:i/>
          <w:iCs/>
        </w:rPr>
        <w:t>35</w:t>
      </w:r>
      <w:r w:rsidR="003D1A23" w:rsidRPr="003D1A23">
        <w:rPr>
          <w:rFonts w:ascii="Aptos"/>
        </w:rPr>
        <w:t>(4), 329–335. https://</w:t>
      </w:r>
      <w:proofErr w:type="spellStart"/>
      <w:r w:rsidR="003D1A23" w:rsidRPr="003D1A23">
        <w:rPr>
          <w:rFonts w:ascii="Aptos"/>
        </w:rPr>
        <w:t>doi.org</w:t>
      </w:r>
      <w:proofErr w:type="spellEnd"/>
      <w:r w:rsidR="003D1A23" w:rsidRPr="003D1A23">
        <w:rPr>
          <w:rFonts w:ascii="Aptos"/>
        </w:rPr>
        <w:t>/10.1016/j.tree.2019.12.004</w:t>
      </w:r>
    </w:p>
    <w:p w14:paraId="06482BC2" w14:textId="77777777" w:rsidR="003D1A23" w:rsidRPr="003D1A23" w:rsidRDefault="003D1A23" w:rsidP="003D1A23">
      <w:pPr>
        <w:pStyle w:val="Bibliografia"/>
        <w:rPr>
          <w:rFonts w:ascii="Aptos"/>
        </w:rPr>
      </w:pPr>
      <w:proofErr w:type="spellStart"/>
      <w:r w:rsidRPr="003D1A23">
        <w:rPr>
          <w:rFonts w:ascii="Aptos"/>
        </w:rPr>
        <w:t>Boisgontier</w:t>
      </w:r>
      <w:proofErr w:type="spellEnd"/>
      <w:r w:rsidRPr="003D1A23">
        <w:rPr>
          <w:rFonts w:ascii="Aptos"/>
        </w:rPr>
        <w:t xml:space="preserve">, M. P., &amp; Cheval, B. (2016). The </w:t>
      </w:r>
      <w:proofErr w:type="spellStart"/>
      <w:r w:rsidRPr="003D1A23">
        <w:rPr>
          <w:rFonts w:ascii="Aptos"/>
        </w:rPr>
        <w:t>anova</w:t>
      </w:r>
      <w:proofErr w:type="spellEnd"/>
      <w:r w:rsidRPr="003D1A23">
        <w:rPr>
          <w:rFonts w:ascii="Aptos"/>
        </w:rPr>
        <w:t xml:space="preserve"> to mixed model transition. </w:t>
      </w:r>
      <w:r w:rsidRPr="003D1A23">
        <w:rPr>
          <w:rFonts w:ascii="Aptos"/>
          <w:i/>
          <w:iCs/>
        </w:rPr>
        <w:t>Neuroscience &amp; Biobehavioral Reviews</w:t>
      </w:r>
      <w:r w:rsidRPr="003D1A23">
        <w:rPr>
          <w:rFonts w:ascii="Aptos"/>
        </w:rPr>
        <w:t xml:space="preserve">, </w:t>
      </w:r>
      <w:r w:rsidRPr="003D1A23">
        <w:rPr>
          <w:rFonts w:ascii="Aptos"/>
          <w:i/>
          <w:iCs/>
        </w:rPr>
        <w:t>68</w:t>
      </w:r>
      <w:r w:rsidRPr="003D1A23">
        <w:rPr>
          <w:rFonts w:ascii="Aptos"/>
        </w:rPr>
        <w:t>, 1004–1005. https://</w:t>
      </w:r>
      <w:proofErr w:type="spellStart"/>
      <w:r w:rsidRPr="003D1A23">
        <w:rPr>
          <w:rFonts w:ascii="Aptos"/>
        </w:rPr>
        <w:t>doi.org</w:t>
      </w:r>
      <w:proofErr w:type="spellEnd"/>
      <w:r w:rsidRPr="003D1A23">
        <w:rPr>
          <w:rFonts w:ascii="Aptos"/>
        </w:rPr>
        <w:t>/10.1016/j.neubiorev.2016.05.034</w:t>
      </w:r>
    </w:p>
    <w:p w14:paraId="19C36135" w14:textId="77777777" w:rsidR="003D1A23" w:rsidRPr="003D1A23" w:rsidRDefault="003D1A23" w:rsidP="003D1A23">
      <w:pPr>
        <w:pStyle w:val="Bibliografia"/>
        <w:rPr>
          <w:rFonts w:ascii="Aptos"/>
        </w:rPr>
      </w:pPr>
      <w:r w:rsidRPr="003D1A23">
        <w:rPr>
          <w:rFonts w:ascii="Aptos"/>
        </w:rPr>
        <w:lastRenderedPageBreak/>
        <w:t xml:space="preserve">Bolker, B. (2007). </w:t>
      </w:r>
      <w:r w:rsidRPr="003D1A23">
        <w:rPr>
          <w:rFonts w:ascii="Aptos"/>
          <w:i/>
          <w:iCs/>
        </w:rPr>
        <w:t>Ecological Models and Data in R</w:t>
      </w:r>
      <w:r w:rsidRPr="003D1A23">
        <w:rPr>
          <w:rFonts w:ascii="Aptos"/>
        </w:rPr>
        <w:t>. Princeton University Press.</w:t>
      </w:r>
    </w:p>
    <w:p w14:paraId="7774FCC7" w14:textId="77777777" w:rsidR="003D1A23" w:rsidRPr="003D1A23" w:rsidRDefault="003D1A23" w:rsidP="003D1A23">
      <w:pPr>
        <w:pStyle w:val="Bibliografia"/>
        <w:rPr>
          <w:rFonts w:ascii="Aptos"/>
        </w:rPr>
      </w:pPr>
      <w:r w:rsidRPr="003D1A23">
        <w:rPr>
          <w:rFonts w:ascii="Aptos"/>
        </w:rPr>
        <w:t xml:space="preserve">Bolker, B. (2009). Learning hierarchical models: Advice for the rest of us. </w:t>
      </w:r>
      <w:r w:rsidRPr="003D1A23">
        <w:rPr>
          <w:rFonts w:ascii="Aptos"/>
          <w:i/>
          <w:iCs/>
        </w:rPr>
        <w:t>Ecological Applications</w:t>
      </w:r>
      <w:r w:rsidRPr="003D1A23">
        <w:rPr>
          <w:rFonts w:ascii="Aptos"/>
        </w:rPr>
        <w:t xml:space="preserve">, </w:t>
      </w:r>
      <w:r w:rsidRPr="003D1A23">
        <w:rPr>
          <w:rFonts w:ascii="Aptos"/>
          <w:i/>
          <w:iCs/>
        </w:rPr>
        <w:t>19</w:t>
      </w:r>
      <w:r w:rsidRPr="003D1A23">
        <w:rPr>
          <w:rFonts w:ascii="Aptos"/>
        </w:rPr>
        <w:t>(3), 588–592. https://</w:t>
      </w:r>
      <w:proofErr w:type="spellStart"/>
      <w:r w:rsidRPr="003D1A23">
        <w:rPr>
          <w:rFonts w:ascii="Aptos"/>
        </w:rPr>
        <w:t>doi.org</w:t>
      </w:r>
      <w:proofErr w:type="spellEnd"/>
      <w:r w:rsidRPr="003D1A23">
        <w:rPr>
          <w:rFonts w:ascii="Aptos"/>
        </w:rPr>
        <w:t>/10.1890/08-0639.1</w:t>
      </w:r>
    </w:p>
    <w:p w14:paraId="5E1245EB" w14:textId="77777777" w:rsidR="003D1A23" w:rsidRPr="003D1A23" w:rsidRDefault="003D1A23" w:rsidP="003D1A23">
      <w:pPr>
        <w:pStyle w:val="Bibliografia"/>
        <w:rPr>
          <w:rFonts w:ascii="Aptos"/>
        </w:rPr>
      </w:pPr>
      <w:r w:rsidRPr="003D1A23">
        <w:rPr>
          <w:rFonts w:ascii="Aptos"/>
        </w:rPr>
        <w:t xml:space="preserve">Bolker, B. M., Brooks, M. E., Clark, C. J., </w:t>
      </w:r>
      <w:proofErr w:type="spellStart"/>
      <w:r w:rsidRPr="003D1A23">
        <w:rPr>
          <w:rFonts w:ascii="Aptos"/>
        </w:rPr>
        <w:t>Geange</w:t>
      </w:r>
      <w:proofErr w:type="spellEnd"/>
      <w:r w:rsidRPr="003D1A23">
        <w:rPr>
          <w:rFonts w:ascii="Aptos"/>
        </w:rPr>
        <w:t xml:space="preserve">, S. W., Poulsen, J. R., Stevens, M. H. H., &amp; White, J.-S. S. (2009). Generalized linear mixed models: A practical guide for ecology and evolution. </w:t>
      </w:r>
      <w:r w:rsidRPr="003D1A23">
        <w:rPr>
          <w:rFonts w:ascii="Aptos"/>
          <w:i/>
          <w:iCs/>
        </w:rPr>
        <w:t>Trends in Ecology &amp; Evolution</w:t>
      </w:r>
      <w:r w:rsidRPr="003D1A23">
        <w:rPr>
          <w:rFonts w:ascii="Aptos"/>
        </w:rPr>
        <w:t xml:space="preserve">, </w:t>
      </w:r>
      <w:r w:rsidRPr="003D1A23">
        <w:rPr>
          <w:rFonts w:ascii="Aptos"/>
          <w:i/>
          <w:iCs/>
        </w:rPr>
        <w:t>24</w:t>
      </w:r>
      <w:r w:rsidRPr="003D1A23">
        <w:rPr>
          <w:rFonts w:ascii="Aptos"/>
        </w:rPr>
        <w:t>(3), 127–135. https://</w:t>
      </w:r>
      <w:proofErr w:type="spellStart"/>
      <w:r w:rsidRPr="003D1A23">
        <w:rPr>
          <w:rFonts w:ascii="Aptos"/>
        </w:rPr>
        <w:t>doi.org</w:t>
      </w:r>
      <w:proofErr w:type="spellEnd"/>
      <w:r w:rsidRPr="003D1A23">
        <w:rPr>
          <w:rFonts w:ascii="Aptos"/>
        </w:rPr>
        <w:t>/10.1016/j.tree.2008.10.008</w:t>
      </w:r>
    </w:p>
    <w:p w14:paraId="7E112A4D" w14:textId="77777777" w:rsidR="003D1A23" w:rsidRPr="003D1A23" w:rsidRDefault="003D1A23" w:rsidP="003D1A23">
      <w:pPr>
        <w:pStyle w:val="Bibliografia"/>
        <w:rPr>
          <w:rFonts w:ascii="Aptos"/>
        </w:rPr>
      </w:pPr>
      <w:r w:rsidRPr="003D1A23">
        <w:rPr>
          <w:rFonts w:ascii="Aptos"/>
        </w:rPr>
        <w:t xml:space="preserve">Browne, W. J., Subramanian S. V., Jones K., &amp; Goldstein H. (2005). Variance partitioning in multilevel logistic models that exhibit overdispersion. </w:t>
      </w:r>
      <w:r w:rsidRPr="003D1A23">
        <w:rPr>
          <w:rFonts w:ascii="Aptos"/>
          <w:i/>
          <w:iCs/>
        </w:rPr>
        <w:t>Journal of the Royal Statistical Society: Series A (Statistics in Society)</w:t>
      </w:r>
      <w:r w:rsidRPr="003D1A23">
        <w:rPr>
          <w:rFonts w:ascii="Aptos"/>
        </w:rPr>
        <w:t xml:space="preserve">, </w:t>
      </w:r>
      <w:r w:rsidRPr="003D1A23">
        <w:rPr>
          <w:rFonts w:ascii="Aptos"/>
          <w:i/>
          <w:iCs/>
        </w:rPr>
        <w:t>168</w:t>
      </w:r>
      <w:r w:rsidRPr="003D1A23">
        <w:rPr>
          <w:rFonts w:ascii="Aptos"/>
        </w:rPr>
        <w:t>(3), 599–613. https://</w:t>
      </w:r>
      <w:proofErr w:type="spellStart"/>
      <w:r w:rsidRPr="003D1A23">
        <w:rPr>
          <w:rFonts w:ascii="Aptos"/>
        </w:rPr>
        <w:t>doi.org</w:t>
      </w:r>
      <w:proofErr w:type="spellEnd"/>
      <w:r w:rsidRPr="003D1A23">
        <w:rPr>
          <w:rFonts w:ascii="Aptos"/>
        </w:rPr>
        <w:t>/10.1111/j.1467-985X.2004.00365.x</w:t>
      </w:r>
    </w:p>
    <w:p w14:paraId="7390B552" w14:textId="77777777" w:rsidR="003D1A23" w:rsidRPr="003D1A23" w:rsidRDefault="003D1A23" w:rsidP="003D1A23">
      <w:pPr>
        <w:pStyle w:val="Bibliografia"/>
        <w:rPr>
          <w:rFonts w:ascii="Aptos"/>
        </w:rPr>
      </w:pPr>
      <w:r w:rsidRPr="003D1A23">
        <w:rPr>
          <w:rFonts w:ascii="Aptos"/>
        </w:rPr>
        <w:t xml:space="preserve">Camac, J. S., Condit, R., </w:t>
      </w:r>
      <w:proofErr w:type="spellStart"/>
      <w:r w:rsidRPr="003D1A23">
        <w:rPr>
          <w:rFonts w:ascii="Aptos"/>
        </w:rPr>
        <w:t>FitzJohn</w:t>
      </w:r>
      <w:proofErr w:type="spellEnd"/>
      <w:r w:rsidRPr="003D1A23">
        <w:rPr>
          <w:rFonts w:ascii="Aptos"/>
        </w:rPr>
        <w:t xml:space="preserve">, R. G., McCalman, L., Steinberg, D., Westoby, M., Wright, S. J., &amp; Falster, D. S. (2018). Partitioning mortality into growth-dependent and growth-independent hazards across 203 tropical tree species. </w:t>
      </w:r>
      <w:r w:rsidRPr="003D1A23">
        <w:rPr>
          <w:rFonts w:ascii="Aptos"/>
          <w:i/>
          <w:iCs/>
        </w:rPr>
        <w:t>Proceedings of the National Academy of Sciences</w:t>
      </w:r>
      <w:r w:rsidRPr="003D1A23">
        <w:rPr>
          <w:rFonts w:ascii="Aptos"/>
        </w:rPr>
        <w:t xml:space="preserve">, </w:t>
      </w:r>
      <w:r w:rsidRPr="003D1A23">
        <w:rPr>
          <w:rFonts w:ascii="Aptos"/>
          <w:i/>
          <w:iCs/>
        </w:rPr>
        <w:t>115</w:t>
      </w:r>
      <w:r w:rsidRPr="003D1A23">
        <w:rPr>
          <w:rFonts w:ascii="Aptos"/>
        </w:rPr>
        <w:t>(49), 12459–12464. https://</w:t>
      </w:r>
      <w:proofErr w:type="spellStart"/>
      <w:r w:rsidRPr="003D1A23">
        <w:rPr>
          <w:rFonts w:ascii="Aptos"/>
        </w:rPr>
        <w:t>doi.org</w:t>
      </w:r>
      <w:proofErr w:type="spellEnd"/>
      <w:r w:rsidRPr="003D1A23">
        <w:rPr>
          <w:rFonts w:ascii="Aptos"/>
        </w:rPr>
        <w:t>/10.1073/pnas.1721040115</w:t>
      </w:r>
    </w:p>
    <w:p w14:paraId="1188F378" w14:textId="77777777" w:rsidR="003D1A23" w:rsidRPr="003D1A23" w:rsidRDefault="003D1A23" w:rsidP="003D1A23">
      <w:pPr>
        <w:pStyle w:val="Bibliografia"/>
        <w:rPr>
          <w:rFonts w:ascii="Aptos"/>
        </w:rPr>
      </w:pPr>
      <w:r w:rsidRPr="003D1A23">
        <w:rPr>
          <w:rFonts w:ascii="Aptos"/>
        </w:rPr>
        <w:t xml:space="preserve">Cressie, N., Calder, C. a., Clark, J. S., Ver Hoef, J. M., &amp; Wikle, C. K. (2009). Accounting for uncertainty in ecological analysis: The strengths and limitations of hierarchical statistical modeling. </w:t>
      </w:r>
      <w:r w:rsidRPr="003D1A23">
        <w:rPr>
          <w:rFonts w:ascii="Aptos"/>
          <w:i/>
          <w:iCs/>
        </w:rPr>
        <w:t>Ecological Applications</w:t>
      </w:r>
      <w:r w:rsidRPr="003D1A23">
        <w:rPr>
          <w:rFonts w:ascii="Aptos"/>
        </w:rPr>
        <w:t xml:space="preserve">, </w:t>
      </w:r>
      <w:r w:rsidRPr="003D1A23">
        <w:rPr>
          <w:rFonts w:ascii="Aptos"/>
          <w:i/>
          <w:iCs/>
        </w:rPr>
        <w:t>19</w:t>
      </w:r>
      <w:r w:rsidRPr="003D1A23">
        <w:rPr>
          <w:rFonts w:ascii="Aptos"/>
        </w:rPr>
        <w:t>(3), 553–570. https://</w:t>
      </w:r>
      <w:proofErr w:type="spellStart"/>
      <w:r w:rsidRPr="003D1A23">
        <w:rPr>
          <w:rFonts w:ascii="Aptos"/>
        </w:rPr>
        <w:t>doi.org</w:t>
      </w:r>
      <w:proofErr w:type="spellEnd"/>
      <w:r w:rsidRPr="003D1A23">
        <w:rPr>
          <w:rFonts w:ascii="Aptos"/>
        </w:rPr>
        <w:t>/10.1890/07-0744.1</w:t>
      </w:r>
    </w:p>
    <w:p w14:paraId="4DF0ECA1" w14:textId="77777777" w:rsidR="003D1A23" w:rsidRPr="003D1A23" w:rsidRDefault="003D1A23" w:rsidP="003D1A23">
      <w:pPr>
        <w:pStyle w:val="Bibliografia"/>
        <w:rPr>
          <w:rFonts w:ascii="Aptos"/>
        </w:rPr>
      </w:pPr>
      <w:r w:rsidRPr="003D1A23">
        <w:rPr>
          <w:rFonts w:ascii="Aptos"/>
        </w:rPr>
        <w:t xml:space="preserve">de </w:t>
      </w:r>
      <w:proofErr w:type="spellStart"/>
      <w:r w:rsidRPr="003D1A23">
        <w:rPr>
          <w:rFonts w:ascii="Aptos"/>
        </w:rPr>
        <w:t>Villemereuil</w:t>
      </w:r>
      <w:proofErr w:type="spellEnd"/>
      <w:r w:rsidRPr="003D1A23">
        <w:rPr>
          <w:rFonts w:ascii="Aptos"/>
        </w:rPr>
        <w:t xml:space="preserve">, P., Morrissey, M. B., Nakagawa, S., &amp; </w:t>
      </w:r>
      <w:proofErr w:type="spellStart"/>
      <w:r w:rsidRPr="003D1A23">
        <w:rPr>
          <w:rFonts w:ascii="Aptos"/>
        </w:rPr>
        <w:t>Schielzeth</w:t>
      </w:r>
      <w:proofErr w:type="spellEnd"/>
      <w:r w:rsidRPr="003D1A23">
        <w:rPr>
          <w:rFonts w:ascii="Aptos"/>
        </w:rPr>
        <w:t xml:space="preserve">, H. (2018). Fixed-effect variance and the estimation of </w:t>
      </w:r>
      <w:proofErr w:type="spellStart"/>
      <w:r w:rsidRPr="003D1A23">
        <w:rPr>
          <w:rFonts w:ascii="Aptos"/>
        </w:rPr>
        <w:t>repeatabilities</w:t>
      </w:r>
      <w:proofErr w:type="spellEnd"/>
      <w:r w:rsidRPr="003D1A23">
        <w:rPr>
          <w:rFonts w:ascii="Aptos"/>
        </w:rPr>
        <w:t xml:space="preserve"> and </w:t>
      </w:r>
      <w:proofErr w:type="spellStart"/>
      <w:r w:rsidRPr="003D1A23">
        <w:rPr>
          <w:rFonts w:ascii="Aptos"/>
        </w:rPr>
        <w:t>heritabilities</w:t>
      </w:r>
      <w:proofErr w:type="spellEnd"/>
      <w:r w:rsidRPr="003D1A23">
        <w:rPr>
          <w:rFonts w:ascii="Aptos"/>
        </w:rPr>
        <w:t xml:space="preserve">: Issues and solutions. </w:t>
      </w:r>
      <w:r w:rsidRPr="003D1A23">
        <w:rPr>
          <w:rFonts w:ascii="Aptos"/>
          <w:i/>
          <w:iCs/>
        </w:rPr>
        <w:t>Journal of Evolutionary Biology</w:t>
      </w:r>
      <w:r w:rsidRPr="003D1A23">
        <w:rPr>
          <w:rFonts w:ascii="Aptos"/>
        </w:rPr>
        <w:t xml:space="preserve">, </w:t>
      </w:r>
      <w:r w:rsidRPr="003D1A23">
        <w:rPr>
          <w:rFonts w:ascii="Aptos"/>
          <w:i/>
          <w:iCs/>
        </w:rPr>
        <w:t>31</w:t>
      </w:r>
      <w:r w:rsidRPr="003D1A23">
        <w:rPr>
          <w:rFonts w:ascii="Aptos"/>
        </w:rPr>
        <w:t>(4), 621–632. https://</w:t>
      </w:r>
      <w:proofErr w:type="spellStart"/>
      <w:r w:rsidRPr="003D1A23">
        <w:rPr>
          <w:rFonts w:ascii="Aptos"/>
        </w:rPr>
        <w:t>doi.org</w:t>
      </w:r>
      <w:proofErr w:type="spellEnd"/>
      <w:r w:rsidRPr="003D1A23">
        <w:rPr>
          <w:rFonts w:ascii="Aptos"/>
        </w:rPr>
        <w:t>/10.1111/jeb.13232</w:t>
      </w:r>
    </w:p>
    <w:p w14:paraId="2EB2B282" w14:textId="77777777" w:rsidR="003D1A23" w:rsidRPr="003D1A23" w:rsidRDefault="003D1A23" w:rsidP="003D1A23">
      <w:pPr>
        <w:pStyle w:val="Bibliografia"/>
        <w:rPr>
          <w:rFonts w:ascii="Aptos"/>
        </w:rPr>
      </w:pPr>
      <w:r w:rsidRPr="003D1A23">
        <w:rPr>
          <w:rFonts w:ascii="Aptos"/>
        </w:rPr>
        <w:lastRenderedPageBreak/>
        <w:t xml:space="preserve">Gelman, A., &amp; Hill, J. (2007). </w:t>
      </w:r>
      <w:r w:rsidRPr="003D1A23">
        <w:rPr>
          <w:rFonts w:ascii="Aptos"/>
          <w:i/>
          <w:iCs/>
        </w:rPr>
        <w:t>Data Analysis Using Regression and Multilevel/Hierarchical Models</w:t>
      </w:r>
      <w:r w:rsidRPr="003D1A23">
        <w:rPr>
          <w:rFonts w:ascii="Aptos"/>
        </w:rPr>
        <w:t>. Cambridge University Press.</w:t>
      </w:r>
    </w:p>
    <w:p w14:paraId="1876ECC9" w14:textId="77777777" w:rsidR="003D1A23" w:rsidRPr="003D1A23" w:rsidRDefault="003D1A23" w:rsidP="003D1A23">
      <w:pPr>
        <w:pStyle w:val="Bibliografia"/>
        <w:rPr>
          <w:rFonts w:ascii="Aptos"/>
        </w:rPr>
      </w:pPr>
      <w:r w:rsidRPr="003D1A23">
        <w:rPr>
          <w:rFonts w:ascii="Aptos"/>
        </w:rPr>
        <w:t xml:space="preserve">Goldstein, H., Browne, W., &amp; </w:t>
      </w:r>
      <w:proofErr w:type="spellStart"/>
      <w:r w:rsidRPr="003D1A23">
        <w:rPr>
          <w:rFonts w:ascii="Aptos"/>
        </w:rPr>
        <w:t>Rasbash</w:t>
      </w:r>
      <w:proofErr w:type="spellEnd"/>
      <w:r w:rsidRPr="003D1A23">
        <w:rPr>
          <w:rFonts w:ascii="Aptos"/>
        </w:rPr>
        <w:t xml:space="preserve">, J. (2002). Partitioning Variation in Multilevel Models. </w:t>
      </w:r>
      <w:r w:rsidRPr="003D1A23">
        <w:rPr>
          <w:rFonts w:ascii="Aptos"/>
          <w:i/>
          <w:iCs/>
        </w:rPr>
        <w:t>Understanding Statistics</w:t>
      </w:r>
      <w:r w:rsidRPr="003D1A23">
        <w:rPr>
          <w:rFonts w:ascii="Aptos"/>
        </w:rPr>
        <w:t xml:space="preserve">, </w:t>
      </w:r>
      <w:r w:rsidRPr="003D1A23">
        <w:rPr>
          <w:rFonts w:ascii="Aptos"/>
          <w:i/>
          <w:iCs/>
        </w:rPr>
        <w:t>1</w:t>
      </w:r>
      <w:r w:rsidRPr="003D1A23">
        <w:rPr>
          <w:rFonts w:ascii="Aptos"/>
        </w:rPr>
        <w:t>(4), 223–231. https://</w:t>
      </w:r>
      <w:proofErr w:type="spellStart"/>
      <w:r w:rsidRPr="003D1A23">
        <w:rPr>
          <w:rFonts w:ascii="Aptos"/>
        </w:rPr>
        <w:t>doi.org</w:t>
      </w:r>
      <w:proofErr w:type="spellEnd"/>
      <w:r w:rsidRPr="003D1A23">
        <w:rPr>
          <w:rFonts w:ascii="Aptos"/>
        </w:rPr>
        <w:t>/10.1207/S15328031US0104_02</w:t>
      </w:r>
    </w:p>
    <w:p w14:paraId="2566A068" w14:textId="77777777" w:rsidR="003D1A23" w:rsidRPr="003D1A23" w:rsidRDefault="003D1A23" w:rsidP="003D1A23">
      <w:pPr>
        <w:pStyle w:val="Bibliografia"/>
        <w:rPr>
          <w:rFonts w:ascii="Aptos"/>
        </w:rPr>
      </w:pPr>
      <w:r w:rsidRPr="003D1A23">
        <w:rPr>
          <w:rFonts w:ascii="Aptos"/>
        </w:rPr>
        <w:t>Harrison, X. A., Donaldson, L., Correa-</w:t>
      </w:r>
      <w:proofErr w:type="spellStart"/>
      <w:r w:rsidRPr="003D1A23">
        <w:rPr>
          <w:rFonts w:ascii="Aptos"/>
        </w:rPr>
        <w:t>Cano</w:t>
      </w:r>
      <w:proofErr w:type="spellEnd"/>
      <w:r w:rsidRPr="003D1A23">
        <w:rPr>
          <w:rFonts w:ascii="Aptos"/>
        </w:rPr>
        <w:t xml:space="preserve">, M. E., Evans, J., Fisher, D. N., Goodwin, C. E. D., Robinson, B. S., Hodgson, D. J., &amp; Inger, R. (2018). A brief introduction to mixed effects modelling and multi-model inference in ecology. </w:t>
      </w:r>
      <w:proofErr w:type="spellStart"/>
      <w:r w:rsidRPr="003D1A23">
        <w:rPr>
          <w:rFonts w:ascii="Aptos"/>
          <w:i/>
          <w:iCs/>
        </w:rPr>
        <w:t>PeerJ</w:t>
      </w:r>
      <w:proofErr w:type="spellEnd"/>
      <w:r w:rsidRPr="003D1A23">
        <w:rPr>
          <w:rFonts w:ascii="Aptos"/>
        </w:rPr>
        <w:t xml:space="preserve">, </w:t>
      </w:r>
      <w:r w:rsidRPr="003D1A23">
        <w:rPr>
          <w:rFonts w:ascii="Aptos"/>
          <w:i/>
          <w:iCs/>
        </w:rPr>
        <w:t>6</w:t>
      </w:r>
      <w:r w:rsidRPr="003D1A23">
        <w:rPr>
          <w:rFonts w:ascii="Aptos"/>
        </w:rPr>
        <w:t>, e4794. https://</w:t>
      </w:r>
      <w:proofErr w:type="spellStart"/>
      <w:r w:rsidRPr="003D1A23">
        <w:rPr>
          <w:rFonts w:ascii="Aptos"/>
        </w:rPr>
        <w:t>doi.org</w:t>
      </w:r>
      <w:proofErr w:type="spellEnd"/>
      <w:r w:rsidRPr="003D1A23">
        <w:rPr>
          <w:rFonts w:ascii="Aptos"/>
        </w:rPr>
        <w:t>/10.7717/peerj.4794</w:t>
      </w:r>
    </w:p>
    <w:p w14:paraId="6D2470E6" w14:textId="77777777" w:rsidR="003D1A23" w:rsidRPr="003D1A23" w:rsidRDefault="003D1A23" w:rsidP="003D1A23">
      <w:pPr>
        <w:pStyle w:val="Bibliografia"/>
        <w:rPr>
          <w:rFonts w:ascii="Aptos"/>
        </w:rPr>
      </w:pPr>
      <w:r w:rsidRPr="003D1A23">
        <w:rPr>
          <w:rFonts w:ascii="Aptos"/>
        </w:rPr>
        <w:t xml:space="preserve">Ives, A. R. (2019). R2s for Correlated Data: Phylogenetic Models, LMMs, and GLMMs. </w:t>
      </w:r>
      <w:r w:rsidRPr="003D1A23">
        <w:rPr>
          <w:rFonts w:ascii="Aptos"/>
          <w:i/>
          <w:iCs/>
        </w:rPr>
        <w:t>Systematic Biology</w:t>
      </w:r>
      <w:r w:rsidRPr="003D1A23">
        <w:rPr>
          <w:rFonts w:ascii="Aptos"/>
        </w:rPr>
        <w:t xml:space="preserve">, </w:t>
      </w:r>
      <w:r w:rsidRPr="003D1A23">
        <w:rPr>
          <w:rFonts w:ascii="Aptos"/>
          <w:i/>
          <w:iCs/>
        </w:rPr>
        <w:t>68</w:t>
      </w:r>
      <w:r w:rsidRPr="003D1A23">
        <w:rPr>
          <w:rFonts w:ascii="Aptos"/>
        </w:rPr>
        <w:t>(2), 234–251. https://</w:t>
      </w:r>
      <w:proofErr w:type="spellStart"/>
      <w:r w:rsidRPr="003D1A23">
        <w:rPr>
          <w:rFonts w:ascii="Aptos"/>
        </w:rPr>
        <w:t>doi.org</w:t>
      </w:r>
      <w:proofErr w:type="spellEnd"/>
      <w:r w:rsidRPr="003D1A23">
        <w:rPr>
          <w:rFonts w:ascii="Aptos"/>
        </w:rPr>
        <w:t>/10.1093/</w:t>
      </w:r>
      <w:proofErr w:type="spellStart"/>
      <w:r w:rsidRPr="003D1A23">
        <w:rPr>
          <w:rFonts w:ascii="Aptos"/>
        </w:rPr>
        <w:t>sysbio</w:t>
      </w:r>
      <w:proofErr w:type="spellEnd"/>
      <w:r w:rsidRPr="003D1A23">
        <w:rPr>
          <w:rFonts w:ascii="Aptos"/>
        </w:rPr>
        <w:t>/syy060</w:t>
      </w:r>
    </w:p>
    <w:p w14:paraId="2A0C0D75" w14:textId="77777777" w:rsidR="003D1A23" w:rsidRPr="003D1A23" w:rsidRDefault="003D1A23" w:rsidP="003D1A23">
      <w:pPr>
        <w:pStyle w:val="Bibliografia"/>
        <w:rPr>
          <w:rFonts w:ascii="Aptos"/>
          <w:lang w:val="pt-BR"/>
        </w:rPr>
      </w:pPr>
      <w:r w:rsidRPr="003D1A23">
        <w:rPr>
          <w:rFonts w:ascii="Aptos"/>
        </w:rPr>
        <w:t xml:space="preserve">Leite, M. de S. (2022). </w:t>
      </w:r>
      <w:r w:rsidRPr="003D1A23">
        <w:rPr>
          <w:rFonts w:ascii="Aptos"/>
          <w:i/>
          <w:iCs/>
          <w:lang w:val="pt-BR"/>
        </w:rPr>
        <w:t>Incorporando a variabilidade: O uso de modelos de efeitos mistos em ecologia</w:t>
      </w:r>
      <w:r w:rsidRPr="003D1A23">
        <w:rPr>
          <w:rFonts w:ascii="Aptos"/>
          <w:lang w:val="pt-BR"/>
        </w:rPr>
        <w:t xml:space="preserve"> [</w:t>
      </w:r>
      <w:proofErr w:type="spellStart"/>
      <w:r w:rsidRPr="003D1A23">
        <w:rPr>
          <w:rFonts w:ascii="Aptos"/>
          <w:lang w:val="pt-BR"/>
        </w:rPr>
        <w:t>Text</w:t>
      </w:r>
      <w:proofErr w:type="spellEnd"/>
      <w:r w:rsidRPr="003D1A23">
        <w:rPr>
          <w:rFonts w:ascii="Aptos"/>
          <w:lang w:val="pt-BR"/>
        </w:rPr>
        <w:t>, Universidade de São Paulo]. https://</w:t>
      </w:r>
      <w:proofErr w:type="spellStart"/>
      <w:r w:rsidRPr="003D1A23">
        <w:rPr>
          <w:rFonts w:ascii="Aptos"/>
          <w:lang w:val="pt-BR"/>
        </w:rPr>
        <w:t>doi.org</w:t>
      </w:r>
      <w:proofErr w:type="spellEnd"/>
      <w:r w:rsidRPr="003D1A23">
        <w:rPr>
          <w:rFonts w:ascii="Aptos"/>
          <w:lang w:val="pt-BR"/>
        </w:rPr>
        <w:t>/10.11606/T.41.2022.tde-22032023-120555</w:t>
      </w:r>
    </w:p>
    <w:p w14:paraId="2B6D1C8B" w14:textId="77777777" w:rsidR="003D1A23" w:rsidRPr="003D1A23" w:rsidRDefault="003D1A23" w:rsidP="003D1A23">
      <w:pPr>
        <w:pStyle w:val="Bibliografia"/>
        <w:rPr>
          <w:rFonts w:ascii="Aptos"/>
        </w:rPr>
      </w:pPr>
      <w:r w:rsidRPr="003D1A23">
        <w:rPr>
          <w:rFonts w:ascii="Aptos"/>
          <w:lang w:val="pt-BR"/>
        </w:rPr>
        <w:t xml:space="preserve">Leite, M. de S., Boesing, A. L., Metzger, J. P., &amp; Prado, P. I. (2022). </w:t>
      </w:r>
      <w:r w:rsidRPr="003D1A23">
        <w:rPr>
          <w:rFonts w:ascii="Aptos"/>
        </w:rPr>
        <w:t xml:space="preserve">Matrix quality determines the strength of habitat loss filtering on bird communities at the landscape scale. </w:t>
      </w:r>
      <w:r w:rsidRPr="003D1A23">
        <w:rPr>
          <w:rFonts w:ascii="Aptos"/>
          <w:i/>
          <w:iCs/>
        </w:rPr>
        <w:t>Journal of Applied Ecology</w:t>
      </w:r>
      <w:r w:rsidRPr="003D1A23">
        <w:rPr>
          <w:rFonts w:ascii="Aptos"/>
        </w:rPr>
        <w:t xml:space="preserve">, </w:t>
      </w:r>
      <w:r w:rsidRPr="003D1A23">
        <w:rPr>
          <w:rFonts w:ascii="Aptos"/>
          <w:i/>
          <w:iCs/>
        </w:rPr>
        <w:t>59</w:t>
      </w:r>
      <w:r w:rsidRPr="003D1A23">
        <w:rPr>
          <w:rFonts w:ascii="Aptos"/>
        </w:rPr>
        <w:t>(11), 2790–2802. https://</w:t>
      </w:r>
      <w:proofErr w:type="spellStart"/>
      <w:r w:rsidRPr="003D1A23">
        <w:rPr>
          <w:rFonts w:ascii="Aptos"/>
        </w:rPr>
        <w:t>doi.org</w:t>
      </w:r>
      <w:proofErr w:type="spellEnd"/>
      <w:r w:rsidRPr="003D1A23">
        <w:rPr>
          <w:rFonts w:ascii="Aptos"/>
        </w:rPr>
        <w:t>/10.1111/1365-2664.14275</w:t>
      </w:r>
    </w:p>
    <w:p w14:paraId="13ECCE93" w14:textId="77777777" w:rsidR="003D1A23" w:rsidRPr="003D1A23" w:rsidRDefault="003D1A23" w:rsidP="003D1A23">
      <w:pPr>
        <w:pStyle w:val="Bibliografia"/>
        <w:rPr>
          <w:rFonts w:ascii="Aptos"/>
          <w:lang w:val="pt-BR"/>
        </w:rPr>
      </w:pPr>
      <w:r w:rsidRPr="003D1A23">
        <w:rPr>
          <w:rFonts w:ascii="Aptos"/>
        </w:rPr>
        <w:t xml:space="preserve">Leite, M. de S., McMahon, S. M., Prado, P. I., Davies, S. J., Oliveira, A. A. de, De Deurwaerder, H. P., Aguilar, S., Anderson-Teixeira, K. J., Aqilah, N., Bourg, N. A., Brockelman, W. Y., Castaño, N., Chang-Yang, C.-H., Chen, Y.-Y., </w:t>
      </w:r>
      <w:proofErr w:type="spellStart"/>
      <w:r w:rsidRPr="003D1A23">
        <w:rPr>
          <w:rFonts w:ascii="Aptos"/>
        </w:rPr>
        <w:t>Chuyong</w:t>
      </w:r>
      <w:proofErr w:type="spellEnd"/>
      <w:r w:rsidRPr="003D1A23">
        <w:rPr>
          <w:rFonts w:ascii="Aptos"/>
        </w:rPr>
        <w:t xml:space="preserve">, G., Clay, K., Duque, Á., </w:t>
      </w:r>
      <w:proofErr w:type="spellStart"/>
      <w:r w:rsidRPr="003D1A23">
        <w:rPr>
          <w:rFonts w:ascii="Aptos"/>
        </w:rPr>
        <w:t>Ediriweera</w:t>
      </w:r>
      <w:proofErr w:type="spellEnd"/>
      <w:r w:rsidRPr="003D1A23">
        <w:rPr>
          <w:rFonts w:ascii="Aptos"/>
        </w:rPr>
        <w:t xml:space="preserve">, S., </w:t>
      </w:r>
      <w:proofErr w:type="spellStart"/>
      <w:r w:rsidRPr="003D1A23">
        <w:rPr>
          <w:rFonts w:ascii="Aptos"/>
        </w:rPr>
        <w:t>Ewango</w:t>
      </w:r>
      <w:proofErr w:type="spellEnd"/>
      <w:r w:rsidRPr="003D1A23">
        <w:rPr>
          <w:rFonts w:ascii="Aptos"/>
        </w:rPr>
        <w:t xml:space="preserve">, C. E. N., … Hülsmann, L. (2024). Major axes of variation in tree demography across </w:t>
      </w:r>
      <w:r w:rsidRPr="003D1A23">
        <w:rPr>
          <w:rFonts w:ascii="Aptos"/>
        </w:rPr>
        <w:lastRenderedPageBreak/>
        <w:t xml:space="preserve">global forests. </w:t>
      </w:r>
      <w:proofErr w:type="spellStart"/>
      <w:r w:rsidRPr="003D1A23">
        <w:rPr>
          <w:rFonts w:ascii="Aptos"/>
          <w:i/>
          <w:iCs/>
          <w:lang w:val="pt-BR"/>
        </w:rPr>
        <w:t>Ecography</w:t>
      </w:r>
      <w:proofErr w:type="spellEnd"/>
      <w:r w:rsidRPr="003D1A23">
        <w:rPr>
          <w:rFonts w:ascii="Aptos"/>
          <w:lang w:val="pt-BR"/>
        </w:rPr>
        <w:t xml:space="preserve">, </w:t>
      </w:r>
      <w:r w:rsidRPr="003D1A23">
        <w:rPr>
          <w:rFonts w:ascii="Aptos"/>
          <w:i/>
          <w:iCs/>
          <w:lang w:val="pt-BR"/>
        </w:rPr>
        <w:t>2024</w:t>
      </w:r>
      <w:r w:rsidRPr="003D1A23">
        <w:rPr>
          <w:rFonts w:ascii="Aptos"/>
          <w:lang w:val="pt-BR"/>
        </w:rPr>
        <w:t>(6), e07187. https://</w:t>
      </w:r>
      <w:proofErr w:type="spellStart"/>
      <w:r w:rsidRPr="003D1A23">
        <w:rPr>
          <w:rFonts w:ascii="Aptos"/>
          <w:lang w:val="pt-BR"/>
        </w:rPr>
        <w:t>doi.org</w:t>
      </w:r>
      <w:proofErr w:type="spellEnd"/>
      <w:r w:rsidRPr="003D1A23">
        <w:rPr>
          <w:rFonts w:ascii="Aptos"/>
          <w:lang w:val="pt-BR"/>
        </w:rPr>
        <w:t>/10.1111/ecog.07187</w:t>
      </w:r>
    </w:p>
    <w:p w14:paraId="7EBD9B37" w14:textId="77777777" w:rsidR="003D1A23" w:rsidRPr="003D1A23" w:rsidRDefault="003D1A23" w:rsidP="003D1A23">
      <w:pPr>
        <w:pStyle w:val="Bibliografia"/>
        <w:rPr>
          <w:rFonts w:ascii="Aptos"/>
        </w:rPr>
      </w:pPr>
      <w:r w:rsidRPr="003D1A23">
        <w:rPr>
          <w:rFonts w:ascii="Aptos"/>
          <w:lang w:val="pt-BR"/>
        </w:rPr>
        <w:t xml:space="preserve">Leite, M. de S., Queiroz, T. L., </w:t>
      </w:r>
      <w:proofErr w:type="spellStart"/>
      <w:r w:rsidRPr="003D1A23">
        <w:rPr>
          <w:rFonts w:ascii="Aptos"/>
          <w:lang w:val="pt-BR"/>
        </w:rPr>
        <w:t>Galliez</w:t>
      </w:r>
      <w:proofErr w:type="spellEnd"/>
      <w:r w:rsidRPr="003D1A23">
        <w:rPr>
          <w:rFonts w:ascii="Aptos"/>
          <w:lang w:val="pt-BR"/>
        </w:rPr>
        <w:t xml:space="preserve">, M., de Mendonça, P. P., &amp; Fernandez, F. a. S. (2013). </w:t>
      </w:r>
      <w:r w:rsidRPr="003D1A23">
        <w:rPr>
          <w:rFonts w:ascii="Aptos"/>
        </w:rPr>
        <w:t xml:space="preserve">Activity patterns of the water opossum </w:t>
      </w:r>
      <w:proofErr w:type="spellStart"/>
      <w:r w:rsidRPr="003D1A23">
        <w:rPr>
          <w:rFonts w:ascii="Aptos"/>
        </w:rPr>
        <w:t>Chironectes</w:t>
      </w:r>
      <w:proofErr w:type="spellEnd"/>
      <w:r w:rsidRPr="003D1A23">
        <w:rPr>
          <w:rFonts w:ascii="Aptos"/>
        </w:rPr>
        <w:t xml:space="preserve"> </w:t>
      </w:r>
      <w:proofErr w:type="spellStart"/>
      <w:r w:rsidRPr="003D1A23">
        <w:rPr>
          <w:rFonts w:ascii="Aptos"/>
        </w:rPr>
        <w:t>minimus</w:t>
      </w:r>
      <w:proofErr w:type="spellEnd"/>
      <w:r w:rsidRPr="003D1A23">
        <w:rPr>
          <w:rFonts w:ascii="Aptos"/>
        </w:rPr>
        <w:t xml:space="preserve"> in Atlantic Forest rivers of south-eastern Brazil. </w:t>
      </w:r>
      <w:r w:rsidRPr="003D1A23">
        <w:rPr>
          <w:rFonts w:ascii="Aptos"/>
          <w:i/>
          <w:iCs/>
        </w:rPr>
        <w:t>Journal of Tropical Ecology</w:t>
      </w:r>
      <w:r w:rsidRPr="003D1A23">
        <w:rPr>
          <w:rFonts w:ascii="Aptos"/>
        </w:rPr>
        <w:t xml:space="preserve">, </w:t>
      </w:r>
      <w:r w:rsidRPr="003D1A23">
        <w:rPr>
          <w:rFonts w:ascii="Aptos"/>
          <w:i/>
          <w:iCs/>
        </w:rPr>
        <w:t>29</w:t>
      </w:r>
      <w:r w:rsidRPr="003D1A23">
        <w:rPr>
          <w:rFonts w:ascii="Aptos"/>
        </w:rPr>
        <w:t>(03), 261–264. https://</w:t>
      </w:r>
      <w:proofErr w:type="spellStart"/>
      <w:r w:rsidRPr="003D1A23">
        <w:rPr>
          <w:rFonts w:ascii="Aptos"/>
        </w:rPr>
        <w:t>doi.org</w:t>
      </w:r>
      <w:proofErr w:type="spellEnd"/>
      <w:r w:rsidRPr="003D1A23">
        <w:rPr>
          <w:rFonts w:ascii="Aptos"/>
        </w:rPr>
        <w:t>/10.1017/S0266467413000187</w:t>
      </w:r>
    </w:p>
    <w:p w14:paraId="4AF88790" w14:textId="77777777" w:rsidR="003D1A23" w:rsidRPr="003D1A23" w:rsidRDefault="003D1A23" w:rsidP="003D1A23">
      <w:pPr>
        <w:pStyle w:val="Bibliografia"/>
        <w:rPr>
          <w:rFonts w:ascii="Aptos"/>
        </w:rPr>
      </w:pPr>
      <w:r w:rsidRPr="003D1A23">
        <w:rPr>
          <w:rFonts w:ascii="Aptos"/>
        </w:rPr>
        <w:t>Low-</w:t>
      </w:r>
      <w:proofErr w:type="spellStart"/>
      <w:r w:rsidRPr="003D1A23">
        <w:rPr>
          <w:rFonts w:ascii="Aptos"/>
        </w:rPr>
        <w:t>Décarie</w:t>
      </w:r>
      <w:proofErr w:type="spellEnd"/>
      <w:r w:rsidRPr="003D1A23">
        <w:rPr>
          <w:rFonts w:ascii="Aptos"/>
        </w:rPr>
        <w:t xml:space="preserve">, E., </w:t>
      </w:r>
      <w:proofErr w:type="spellStart"/>
      <w:r w:rsidRPr="003D1A23">
        <w:rPr>
          <w:rFonts w:ascii="Aptos"/>
        </w:rPr>
        <w:t>Chivers</w:t>
      </w:r>
      <w:proofErr w:type="spellEnd"/>
      <w:r w:rsidRPr="003D1A23">
        <w:rPr>
          <w:rFonts w:ascii="Aptos"/>
        </w:rPr>
        <w:t xml:space="preserve">, C., &amp; Granados, M. (2014). Rising complexity and falling explanatory power in ecology. </w:t>
      </w:r>
      <w:r w:rsidRPr="003D1A23">
        <w:rPr>
          <w:rFonts w:ascii="Aptos"/>
          <w:i/>
          <w:iCs/>
        </w:rPr>
        <w:t>Frontiers in Ecology and the Environment</w:t>
      </w:r>
      <w:r w:rsidRPr="003D1A23">
        <w:rPr>
          <w:rFonts w:ascii="Aptos"/>
        </w:rPr>
        <w:t>, 140821075159009. https://</w:t>
      </w:r>
      <w:proofErr w:type="spellStart"/>
      <w:r w:rsidRPr="003D1A23">
        <w:rPr>
          <w:rFonts w:ascii="Aptos"/>
        </w:rPr>
        <w:t>doi.org</w:t>
      </w:r>
      <w:proofErr w:type="spellEnd"/>
      <w:r w:rsidRPr="003D1A23">
        <w:rPr>
          <w:rFonts w:ascii="Aptos"/>
        </w:rPr>
        <w:t>/10.1890/130230</w:t>
      </w:r>
    </w:p>
    <w:p w14:paraId="3B757F72" w14:textId="77777777" w:rsidR="003D1A23" w:rsidRPr="003D1A23" w:rsidRDefault="003D1A23" w:rsidP="003D1A23">
      <w:pPr>
        <w:pStyle w:val="Bibliografia"/>
        <w:rPr>
          <w:rFonts w:ascii="Aptos"/>
        </w:rPr>
      </w:pPr>
      <w:r w:rsidRPr="003D1A23">
        <w:rPr>
          <w:rFonts w:ascii="Aptos"/>
        </w:rPr>
        <w:t xml:space="preserve">McElreath, R. (2020). </w:t>
      </w:r>
      <w:r w:rsidRPr="003D1A23">
        <w:rPr>
          <w:rFonts w:ascii="Aptos"/>
          <w:i/>
          <w:iCs/>
        </w:rPr>
        <w:t>Statistical Rethinking: A Bayesian Course with Examples in R and Stan. 2nd edition</w:t>
      </w:r>
      <w:r w:rsidRPr="003D1A23">
        <w:rPr>
          <w:rFonts w:ascii="Aptos"/>
        </w:rPr>
        <w:t xml:space="preserve"> (2nd ed.).</w:t>
      </w:r>
    </w:p>
    <w:p w14:paraId="25A713FA" w14:textId="77777777" w:rsidR="003D1A23" w:rsidRPr="003D1A23" w:rsidRDefault="003D1A23" w:rsidP="003D1A23">
      <w:pPr>
        <w:pStyle w:val="Bibliografia"/>
        <w:rPr>
          <w:rFonts w:ascii="Aptos"/>
        </w:rPr>
      </w:pPr>
      <w:r w:rsidRPr="003D1A23">
        <w:rPr>
          <w:rFonts w:ascii="Aptos"/>
        </w:rPr>
        <w:t xml:space="preserve">McLean, R. A., Sanders, W. L., &amp; Stroup, W. W. (1991). A Unified Approach to Mixed Linear Models. </w:t>
      </w:r>
      <w:r w:rsidRPr="003D1A23">
        <w:rPr>
          <w:rFonts w:ascii="Aptos"/>
          <w:i/>
          <w:iCs/>
        </w:rPr>
        <w:t>The American Statistician</w:t>
      </w:r>
      <w:r w:rsidRPr="003D1A23">
        <w:rPr>
          <w:rFonts w:ascii="Aptos"/>
        </w:rPr>
        <w:t xml:space="preserve">, </w:t>
      </w:r>
      <w:r w:rsidRPr="003D1A23">
        <w:rPr>
          <w:rFonts w:ascii="Aptos"/>
          <w:i/>
          <w:iCs/>
        </w:rPr>
        <w:t>45</w:t>
      </w:r>
      <w:r w:rsidRPr="003D1A23">
        <w:rPr>
          <w:rFonts w:ascii="Aptos"/>
        </w:rPr>
        <w:t>(1), 54–64. https://</w:t>
      </w:r>
      <w:proofErr w:type="spellStart"/>
      <w:r w:rsidRPr="003D1A23">
        <w:rPr>
          <w:rFonts w:ascii="Aptos"/>
        </w:rPr>
        <w:t>doi.org</w:t>
      </w:r>
      <w:proofErr w:type="spellEnd"/>
      <w:r w:rsidRPr="003D1A23">
        <w:rPr>
          <w:rFonts w:ascii="Aptos"/>
        </w:rPr>
        <w:t>/10.1080/00031305.1991.10475767</w:t>
      </w:r>
    </w:p>
    <w:p w14:paraId="15B63650" w14:textId="77777777" w:rsidR="003D1A23" w:rsidRPr="003D1A23" w:rsidRDefault="003D1A23" w:rsidP="003D1A23">
      <w:pPr>
        <w:pStyle w:val="Bibliografia"/>
        <w:rPr>
          <w:rFonts w:ascii="Aptos"/>
        </w:rPr>
      </w:pPr>
      <w:r w:rsidRPr="003D1A23">
        <w:rPr>
          <w:rFonts w:ascii="Aptos"/>
        </w:rPr>
        <w:t xml:space="preserve">McMahon, S. M., &amp; Diez, J. M. (2007). Scales of association: Hierarchical linear models and the measurement of ecological systems. </w:t>
      </w:r>
      <w:r w:rsidRPr="003D1A23">
        <w:rPr>
          <w:rFonts w:ascii="Aptos"/>
          <w:i/>
          <w:iCs/>
        </w:rPr>
        <w:t>Ecology Letters</w:t>
      </w:r>
      <w:r w:rsidRPr="003D1A23">
        <w:rPr>
          <w:rFonts w:ascii="Aptos"/>
        </w:rPr>
        <w:t xml:space="preserve">, </w:t>
      </w:r>
      <w:r w:rsidRPr="003D1A23">
        <w:rPr>
          <w:rFonts w:ascii="Aptos"/>
          <w:i/>
          <w:iCs/>
        </w:rPr>
        <w:t>10</w:t>
      </w:r>
      <w:r w:rsidRPr="003D1A23">
        <w:rPr>
          <w:rFonts w:ascii="Aptos"/>
        </w:rPr>
        <w:t>(6), 437–452. https://</w:t>
      </w:r>
      <w:proofErr w:type="spellStart"/>
      <w:r w:rsidRPr="003D1A23">
        <w:rPr>
          <w:rFonts w:ascii="Aptos"/>
        </w:rPr>
        <w:t>doi.org</w:t>
      </w:r>
      <w:proofErr w:type="spellEnd"/>
      <w:r w:rsidRPr="003D1A23">
        <w:rPr>
          <w:rFonts w:ascii="Aptos"/>
        </w:rPr>
        <w:t>/10.1111/j.1461-0248.2007.01036.x</w:t>
      </w:r>
    </w:p>
    <w:p w14:paraId="0A4E6266" w14:textId="77777777" w:rsidR="003D1A23" w:rsidRPr="003D1A23" w:rsidRDefault="003D1A23" w:rsidP="003D1A23">
      <w:pPr>
        <w:pStyle w:val="Bibliografia"/>
        <w:rPr>
          <w:rFonts w:ascii="Aptos"/>
        </w:rPr>
      </w:pPr>
      <w:r w:rsidRPr="003D1A23">
        <w:rPr>
          <w:rFonts w:ascii="Aptos"/>
        </w:rPr>
        <w:t xml:space="preserve">Miller, J. E. D., Damschen, E. I., &amp; Ives, A. R. (2018). Functional traits and community composition: A comparison among community-weighted means, weighted correlations, and multilevel models. </w:t>
      </w:r>
      <w:r w:rsidRPr="003D1A23">
        <w:rPr>
          <w:rFonts w:ascii="Aptos"/>
          <w:i/>
          <w:iCs/>
        </w:rPr>
        <w:t>Methods in Ecology and Evolution</w:t>
      </w:r>
      <w:r w:rsidRPr="003D1A23">
        <w:rPr>
          <w:rFonts w:ascii="Aptos"/>
        </w:rPr>
        <w:t xml:space="preserve">, </w:t>
      </w:r>
      <w:r w:rsidRPr="003D1A23">
        <w:rPr>
          <w:rFonts w:ascii="Aptos"/>
          <w:i/>
          <w:iCs/>
        </w:rPr>
        <w:t>10</w:t>
      </w:r>
      <w:r w:rsidRPr="003D1A23">
        <w:rPr>
          <w:rFonts w:ascii="Aptos"/>
        </w:rPr>
        <w:t>(3), 415–425. https://</w:t>
      </w:r>
      <w:proofErr w:type="spellStart"/>
      <w:r w:rsidRPr="003D1A23">
        <w:rPr>
          <w:rFonts w:ascii="Aptos"/>
        </w:rPr>
        <w:t>doi.org</w:t>
      </w:r>
      <w:proofErr w:type="spellEnd"/>
      <w:r w:rsidRPr="003D1A23">
        <w:rPr>
          <w:rFonts w:ascii="Aptos"/>
        </w:rPr>
        <w:t>/10.1111/2041-210X.13119</w:t>
      </w:r>
    </w:p>
    <w:p w14:paraId="7C219388" w14:textId="77777777" w:rsidR="003D1A23" w:rsidRPr="003D1A23" w:rsidRDefault="003D1A23" w:rsidP="003D1A23">
      <w:pPr>
        <w:pStyle w:val="Bibliografia"/>
        <w:rPr>
          <w:rFonts w:ascii="Aptos"/>
        </w:rPr>
      </w:pPr>
      <w:r w:rsidRPr="003D1A23">
        <w:rPr>
          <w:rFonts w:ascii="Aptos"/>
        </w:rPr>
        <w:t xml:space="preserve">Nakagawa, S., Johnson, P. C. D., &amp; </w:t>
      </w:r>
      <w:proofErr w:type="spellStart"/>
      <w:r w:rsidRPr="003D1A23">
        <w:rPr>
          <w:rFonts w:ascii="Aptos"/>
        </w:rPr>
        <w:t>Schielzeth</w:t>
      </w:r>
      <w:proofErr w:type="spellEnd"/>
      <w:r w:rsidRPr="003D1A23">
        <w:rPr>
          <w:rFonts w:ascii="Aptos"/>
        </w:rPr>
        <w:t>, H. (2017). The coefficient of determination R</w:t>
      </w:r>
      <w:r w:rsidRPr="003D1A23">
        <w:rPr>
          <w:rFonts w:ascii="Aptos"/>
          <w:vertAlign w:val="superscript"/>
        </w:rPr>
        <w:t>2</w:t>
      </w:r>
      <w:r w:rsidRPr="003D1A23">
        <w:rPr>
          <w:rFonts w:ascii="Aptos"/>
        </w:rPr>
        <w:t xml:space="preserve"> and intra-class correlation coefficient from generalized linear mixed-effects models revisited and expanded. </w:t>
      </w:r>
      <w:r w:rsidRPr="003D1A23">
        <w:rPr>
          <w:rFonts w:ascii="Aptos"/>
          <w:i/>
          <w:iCs/>
        </w:rPr>
        <w:t xml:space="preserve">Journal of The Royal </w:t>
      </w:r>
      <w:r w:rsidRPr="003D1A23">
        <w:rPr>
          <w:rFonts w:ascii="Aptos"/>
          <w:i/>
          <w:iCs/>
        </w:rPr>
        <w:lastRenderedPageBreak/>
        <w:t>Society Interface</w:t>
      </w:r>
      <w:r w:rsidRPr="003D1A23">
        <w:rPr>
          <w:rFonts w:ascii="Aptos"/>
        </w:rPr>
        <w:t xml:space="preserve">, </w:t>
      </w:r>
      <w:r w:rsidRPr="003D1A23">
        <w:rPr>
          <w:rFonts w:ascii="Aptos"/>
          <w:i/>
          <w:iCs/>
        </w:rPr>
        <w:t>14</w:t>
      </w:r>
      <w:r w:rsidRPr="003D1A23">
        <w:rPr>
          <w:rFonts w:ascii="Aptos"/>
        </w:rPr>
        <w:t>(134), 20170213. https://</w:t>
      </w:r>
      <w:proofErr w:type="spellStart"/>
      <w:r w:rsidRPr="003D1A23">
        <w:rPr>
          <w:rFonts w:ascii="Aptos"/>
        </w:rPr>
        <w:t>doi.org</w:t>
      </w:r>
      <w:proofErr w:type="spellEnd"/>
      <w:r w:rsidRPr="003D1A23">
        <w:rPr>
          <w:rFonts w:ascii="Aptos"/>
        </w:rPr>
        <w:t>/10.1098/rsif.2017.0213</w:t>
      </w:r>
    </w:p>
    <w:p w14:paraId="2F25B641" w14:textId="77777777" w:rsidR="003D1A23" w:rsidRPr="003D1A23" w:rsidRDefault="003D1A23" w:rsidP="003D1A23">
      <w:pPr>
        <w:pStyle w:val="Bibliografia"/>
        <w:rPr>
          <w:rFonts w:ascii="Aptos"/>
        </w:rPr>
      </w:pPr>
      <w:r w:rsidRPr="003D1A23">
        <w:rPr>
          <w:rFonts w:ascii="Aptos"/>
        </w:rPr>
        <w:t xml:space="preserve">Nakagawa, S., &amp; </w:t>
      </w:r>
      <w:proofErr w:type="spellStart"/>
      <w:r w:rsidRPr="003D1A23">
        <w:rPr>
          <w:rFonts w:ascii="Aptos"/>
        </w:rPr>
        <w:t>Schielzeth</w:t>
      </w:r>
      <w:proofErr w:type="spellEnd"/>
      <w:r w:rsidRPr="003D1A23">
        <w:rPr>
          <w:rFonts w:ascii="Aptos"/>
        </w:rPr>
        <w:t xml:space="preserve">, H. (2013). A general and simple method for obtaining R2 from generalized linear mixed-effects models. </w:t>
      </w:r>
      <w:r w:rsidRPr="003D1A23">
        <w:rPr>
          <w:rFonts w:ascii="Aptos"/>
          <w:i/>
          <w:iCs/>
        </w:rPr>
        <w:t>Methods in Ecology and Evolution</w:t>
      </w:r>
      <w:r w:rsidRPr="003D1A23">
        <w:rPr>
          <w:rFonts w:ascii="Aptos"/>
        </w:rPr>
        <w:t xml:space="preserve">, </w:t>
      </w:r>
      <w:r w:rsidRPr="003D1A23">
        <w:rPr>
          <w:rFonts w:ascii="Aptos"/>
          <w:i/>
          <w:iCs/>
        </w:rPr>
        <w:t>4</w:t>
      </w:r>
      <w:r w:rsidRPr="003D1A23">
        <w:rPr>
          <w:rFonts w:ascii="Aptos"/>
        </w:rPr>
        <w:t>(2), 133–142. https://</w:t>
      </w:r>
      <w:proofErr w:type="spellStart"/>
      <w:r w:rsidRPr="003D1A23">
        <w:rPr>
          <w:rFonts w:ascii="Aptos"/>
        </w:rPr>
        <w:t>doi.org</w:t>
      </w:r>
      <w:proofErr w:type="spellEnd"/>
      <w:r w:rsidRPr="003D1A23">
        <w:rPr>
          <w:rFonts w:ascii="Aptos"/>
        </w:rPr>
        <w:t>/10.1111/j.2041-210x.2012.00261.x</w:t>
      </w:r>
    </w:p>
    <w:p w14:paraId="54CD9A07" w14:textId="77777777" w:rsidR="003D1A23" w:rsidRPr="003D1A23" w:rsidRDefault="003D1A23" w:rsidP="003D1A23">
      <w:pPr>
        <w:pStyle w:val="Bibliografia"/>
        <w:rPr>
          <w:rFonts w:ascii="Aptos"/>
        </w:rPr>
      </w:pPr>
      <w:r w:rsidRPr="003D1A23">
        <w:rPr>
          <w:rFonts w:ascii="Aptos"/>
        </w:rPr>
        <w:t xml:space="preserve">Oberpriller, J., Leite, M. de S., &amp; Pichler, M. (2022). Fixed or random? On the reliability of mixed-effects models for a small number of levels in grouping variables. </w:t>
      </w:r>
      <w:r w:rsidRPr="003D1A23">
        <w:rPr>
          <w:rFonts w:ascii="Aptos"/>
          <w:i/>
          <w:iCs/>
        </w:rPr>
        <w:t>Ecology and Evolution</w:t>
      </w:r>
      <w:r w:rsidRPr="003D1A23">
        <w:rPr>
          <w:rFonts w:ascii="Aptos"/>
        </w:rPr>
        <w:t xml:space="preserve">, </w:t>
      </w:r>
      <w:r w:rsidRPr="003D1A23">
        <w:rPr>
          <w:rFonts w:ascii="Aptos"/>
          <w:i/>
          <w:iCs/>
        </w:rPr>
        <w:t>12</w:t>
      </w:r>
      <w:r w:rsidRPr="003D1A23">
        <w:rPr>
          <w:rFonts w:ascii="Aptos"/>
        </w:rPr>
        <w:t>(7), e9062. https://</w:t>
      </w:r>
      <w:proofErr w:type="spellStart"/>
      <w:r w:rsidRPr="003D1A23">
        <w:rPr>
          <w:rFonts w:ascii="Aptos"/>
        </w:rPr>
        <w:t>doi.org</w:t>
      </w:r>
      <w:proofErr w:type="spellEnd"/>
      <w:r w:rsidRPr="003D1A23">
        <w:rPr>
          <w:rFonts w:ascii="Aptos"/>
        </w:rPr>
        <w:t>/10.1002/ece3.9062</w:t>
      </w:r>
    </w:p>
    <w:p w14:paraId="6E9AE425" w14:textId="77777777" w:rsidR="003D1A23" w:rsidRPr="003D1A23" w:rsidRDefault="003D1A23" w:rsidP="003D1A23">
      <w:pPr>
        <w:pStyle w:val="Bibliografia"/>
        <w:rPr>
          <w:rFonts w:ascii="Aptos"/>
        </w:rPr>
      </w:pPr>
      <w:r w:rsidRPr="003D1A23">
        <w:rPr>
          <w:rFonts w:ascii="Aptos"/>
        </w:rPr>
        <w:t xml:space="preserve">Ovaskainen, O., Tikhonov, G., Norberg, A., Guillaume Blanchet, F., Duan, L., Dunson, D., Roslin, T., &amp; Abrego, N. (2017). How to make more out of community data? A conceptual framework and its implementation as models and software. </w:t>
      </w:r>
      <w:r w:rsidRPr="003D1A23">
        <w:rPr>
          <w:rFonts w:ascii="Aptos"/>
          <w:i/>
          <w:iCs/>
        </w:rPr>
        <w:t>Ecology Letters</w:t>
      </w:r>
      <w:r w:rsidRPr="003D1A23">
        <w:rPr>
          <w:rFonts w:ascii="Aptos"/>
        </w:rPr>
        <w:t xml:space="preserve">, </w:t>
      </w:r>
      <w:r w:rsidRPr="003D1A23">
        <w:rPr>
          <w:rFonts w:ascii="Aptos"/>
          <w:i/>
          <w:iCs/>
        </w:rPr>
        <w:t>20</w:t>
      </w:r>
      <w:r w:rsidRPr="003D1A23">
        <w:rPr>
          <w:rFonts w:ascii="Aptos"/>
        </w:rPr>
        <w:t>(5), 561–576. https://</w:t>
      </w:r>
      <w:proofErr w:type="spellStart"/>
      <w:r w:rsidRPr="003D1A23">
        <w:rPr>
          <w:rFonts w:ascii="Aptos"/>
        </w:rPr>
        <w:t>doi.org</w:t>
      </w:r>
      <w:proofErr w:type="spellEnd"/>
      <w:r w:rsidRPr="003D1A23">
        <w:rPr>
          <w:rFonts w:ascii="Aptos"/>
        </w:rPr>
        <w:t>/10.1111/ele.12757</w:t>
      </w:r>
    </w:p>
    <w:p w14:paraId="472F44F8" w14:textId="77777777" w:rsidR="003D1A23" w:rsidRPr="003D1A23" w:rsidRDefault="003D1A23" w:rsidP="003D1A23">
      <w:pPr>
        <w:pStyle w:val="Bibliografia"/>
        <w:rPr>
          <w:rFonts w:ascii="Aptos"/>
        </w:rPr>
      </w:pPr>
      <w:r w:rsidRPr="003D1A23">
        <w:rPr>
          <w:rFonts w:ascii="Aptos"/>
        </w:rPr>
        <w:t xml:space="preserve">Pichler, M., &amp; Hartig, F. (2021). A new joint species distribution model for faster and more accurate inference of species associations from big community data. </w:t>
      </w:r>
      <w:r w:rsidRPr="003D1A23">
        <w:rPr>
          <w:rFonts w:ascii="Aptos"/>
          <w:i/>
          <w:iCs/>
        </w:rPr>
        <w:t>Methods in Ecology and Evolution</w:t>
      </w:r>
      <w:r w:rsidRPr="003D1A23">
        <w:rPr>
          <w:rFonts w:ascii="Aptos"/>
        </w:rPr>
        <w:t xml:space="preserve">, </w:t>
      </w:r>
      <w:r w:rsidRPr="003D1A23">
        <w:rPr>
          <w:rFonts w:ascii="Aptos"/>
          <w:i/>
          <w:iCs/>
        </w:rPr>
        <w:t>12</w:t>
      </w:r>
      <w:r w:rsidRPr="003D1A23">
        <w:rPr>
          <w:rFonts w:ascii="Aptos"/>
        </w:rPr>
        <w:t>(11), 2159–2173. https://</w:t>
      </w:r>
      <w:proofErr w:type="spellStart"/>
      <w:r w:rsidRPr="003D1A23">
        <w:rPr>
          <w:rFonts w:ascii="Aptos"/>
        </w:rPr>
        <w:t>doi.org</w:t>
      </w:r>
      <w:proofErr w:type="spellEnd"/>
      <w:r w:rsidRPr="003D1A23">
        <w:rPr>
          <w:rFonts w:ascii="Aptos"/>
        </w:rPr>
        <w:t>/10.1111/2041-210X.13687</w:t>
      </w:r>
    </w:p>
    <w:p w14:paraId="7B75BCBA" w14:textId="77777777" w:rsidR="003D1A23" w:rsidRPr="003D1A23" w:rsidRDefault="003D1A23" w:rsidP="003D1A23">
      <w:pPr>
        <w:pStyle w:val="Bibliografia"/>
        <w:rPr>
          <w:rFonts w:ascii="Aptos"/>
        </w:rPr>
      </w:pPr>
      <w:r w:rsidRPr="003D1A23">
        <w:rPr>
          <w:rFonts w:ascii="Aptos"/>
        </w:rPr>
        <w:t xml:space="preserve">Quinn, J. F., &amp; Dunham, A. E. (1983). On Hypothesis Testing in Ecology and Evolution. </w:t>
      </w:r>
      <w:r w:rsidRPr="003D1A23">
        <w:rPr>
          <w:rFonts w:ascii="Aptos"/>
          <w:i/>
          <w:iCs/>
        </w:rPr>
        <w:t>The American Naturalist</w:t>
      </w:r>
      <w:r w:rsidRPr="003D1A23">
        <w:rPr>
          <w:rFonts w:ascii="Aptos"/>
        </w:rPr>
        <w:t xml:space="preserve">, </w:t>
      </w:r>
      <w:r w:rsidRPr="003D1A23">
        <w:rPr>
          <w:rFonts w:ascii="Aptos"/>
          <w:i/>
          <w:iCs/>
        </w:rPr>
        <w:t>122</w:t>
      </w:r>
      <w:r w:rsidRPr="003D1A23">
        <w:rPr>
          <w:rFonts w:ascii="Aptos"/>
        </w:rPr>
        <w:t>(5), 602–617.</w:t>
      </w:r>
    </w:p>
    <w:p w14:paraId="6ED61537" w14:textId="77777777" w:rsidR="003D1A23" w:rsidRPr="003D1A23" w:rsidRDefault="003D1A23" w:rsidP="003D1A23">
      <w:pPr>
        <w:pStyle w:val="Bibliografia"/>
        <w:rPr>
          <w:rFonts w:ascii="Aptos"/>
        </w:rPr>
      </w:pPr>
      <w:r w:rsidRPr="003D1A23">
        <w:rPr>
          <w:rFonts w:ascii="Aptos"/>
        </w:rPr>
        <w:t xml:space="preserve">Schulz, T., Saastamoinen, M., &amp; Vanhatalo, J. (2025). Model-based variance partitioning for statistical ecology. </w:t>
      </w:r>
      <w:r w:rsidRPr="003D1A23">
        <w:rPr>
          <w:rFonts w:ascii="Aptos"/>
          <w:i/>
          <w:iCs/>
        </w:rPr>
        <w:t>Ecological Monographs</w:t>
      </w:r>
      <w:r w:rsidRPr="003D1A23">
        <w:rPr>
          <w:rFonts w:ascii="Aptos"/>
        </w:rPr>
        <w:t xml:space="preserve">, </w:t>
      </w:r>
      <w:r w:rsidRPr="003D1A23">
        <w:rPr>
          <w:rFonts w:ascii="Aptos"/>
          <w:i/>
          <w:iCs/>
        </w:rPr>
        <w:t>95</w:t>
      </w:r>
      <w:r w:rsidRPr="003D1A23">
        <w:rPr>
          <w:rFonts w:ascii="Aptos"/>
        </w:rPr>
        <w:t>(1), e1646. https://</w:t>
      </w:r>
      <w:proofErr w:type="spellStart"/>
      <w:r w:rsidRPr="003D1A23">
        <w:rPr>
          <w:rFonts w:ascii="Aptos"/>
        </w:rPr>
        <w:t>doi.org</w:t>
      </w:r>
      <w:proofErr w:type="spellEnd"/>
      <w:r w:rsidRPr="003D1A23">
        <w:rPr>
          <w:rFonts w:ascii="Aptos"/>
        </w:rPr>
        <w:t>/10.1002/ecm.1646</w:t>
      </w:r>
    </w:p>
    <w:p w14:paraId="25F8E388" w14:textId="77777777" w:rsidR="003D1A23" w:rsidRPr="003D1A23" w:rsidRDefault="003D1A23" w:rsidP="003D1A23">
      <w:pPr>
        <w:pStyle w:val="Bibliografia"/>
        <w:rPr>
          <w:rFonts w:ascii="Aptos"/>
        </w:rPr>
      </w:pPr>
      <w:r w:rsidRPr="003D1A23">
        <w:rPr>
          <w:rFonts w:ascii="Aptos"/>
        </w:rPr>
        <w:t xml:space="preserve">Searle, S. R., Casella, G., &amp; McCulloch, C. E. (2006). </w:t>
      </w:r>
      <w:r w:rsidRPr="003D1A23">
        <w:rPr>
          <w:rFonts w:ascii="Aptos"/>
          <w:i/>
          <w:iCs/>
        </w:rPr>
        <w:t>Variance Components</w:t>
      </w:r>
      <w:r w:rsidRPr="003D1A23">
        <w:rPr>
          <w:rFonts w:ascii="Aptos"/>
        </w:rPr>
        <w:t>.</w:t>
      </w:r>
    </w:p>
    <w:p w14:paraId="583D9852" w14:textId="77777777" w:rsidR="003D1A23" w:rsidRPr="003D1A23" w:rsidRDefault="003D1A23" w:rsidP="003D1A23">
      <w:pPr>
        <w:pStyle w:val="Bibliografia"/>
        <w:rPr>
          <w:rFonts w:ascii="Aptos"/>
          <w:lang w:val="pt-BR"/>
        </w:rPr>
      </w:pPr>
      <w:r w:rsidRPr="003D1A23">
        <w:rPr>
          <w:rFonts w:ascii="Aptos"/>
        </w:rPr>
        <w:lastRenderedPageBreak/>
        <w:t xml:space="preserve">Stoffel, M. A., Nakagawa, S., &amp; </w:t>
      </w:r>
      <w:proofErr w:type="spellStart"/>
      <w:r w:rsidRPr="003D1A23">
        <w:rPr>
          <w:rFonts w:ascii="Aptos"/>
        </w:rPr>
        <w:t>Schielzeth</w:t>
      </w:r>
      <w:proofErr w:type="spellEnd"/>
      <w:r w:rsidRPr="003D1A23">
        <w:rPr>
          <w:rFonts w:ascii="Aptos"/>
        </w:rPr>
        <w:t xml:space="preserve">, H. (2021). partR2: Partitioning R2 in generalized linear mixed models. </w:t>
      </w:r>
      <w:proofErr w:type="spellStart"/>
      <w:r w:rsidRPr="003D1A23">
        <w:rPr>
          <w:rFonts w:ascii="Aptos"/>
          <w:i/>
          <w:iCs/>
          <w:lang w:val="pt-BR"/>
        </w:rPr>
        <w:t>PeerJ</w:t>
      </w:r>
      <w:proofErr w:type="spellEnd"/>
      <w:r w:rsidRPr="003D1A23">
        <w:rPr>
          <w:rFonts w:ascii="Aptos"/>
          <w:lang w:val="pt-BR"/>
        </w:rPr>
        <w:t xml:space="preserve">, </w:t>
      </w:r>
      <w:r w:rsidRPr="003D1A23">
        <w:rPr>
          <w:rFonts w:ascii="Aptos"/>
          <w:i/>
          <w:iCs/>
          <w:lang w:val="pt-BR"/>
        </w:rPr>
        <w:t>9</w:t>
      </w:r>
      <w:r w:rsidRPr="003D1A23">
        <w:rPr>
          <w:rFonts w:ascii="Aptos"/>
          <w:lang w:val="pt-BR"/>
        </w:rPr>
        <w:t>, e11414. https://</w:t>
      </w:r>
      <w:proofErr w:type="spellStart"/>
      <w:r w:rsidRPr="003D1A23">
        <w:rPr>
          <w:rFonts w:ascii="Aptos"/>
          <w:lang w:val="pt-BR"/>
        </w:rPr>
        <w:t>doi.org</w:t>
      </w:r>
      <w:proofErr w:type="spellEnd"/>
      <w:r w:rsidRPr="003D1A23">
        <w:rPr>
          <w:rFonts w:ascii="Aptos"/>
          <w:lang w:val="pt-BR"/>
        </w:rPr>
        <w:t>/10.7717/peerj.11414</w:t>
      </w:r>
    </w:p>
    <w:p w14:paraId="4E09594E" w14:textId="77777777" w:rsidR="003D1A23" w:rsidRPr="003D1A23" w:rsidRDefault="003D1A23" w:rsidP="003D1A23">
      <w:pPr>
        <w:pStyle w:val="Bibliografia"/>
        <w:rPr>
          <w:rFonts w:ascii="Aptos"/>
        </w:rPr>
      </w:pPr>
      <w:r w:rsidRPr="003D1A23">
        <w:rPr>
          <w:rFonts w:ascii="Aptos"/>
          <w:lang w:val="pt-BR"/>
        </w:rPr>
        <w:t xml:space="preserve">ter </w:t>
      </w:r>
      <w:proofErr w:type="spellStart"/>
      <w:r w:rsidRPr="003D1A23">
        <w:rPr>
          <w:rFonts w:ascii="Aptos"/>
          <w:lang w:val="pt-BR"/>
        </w:rPr>
        <w:t>Braak</w:t>
      </w:r>
      <w:proofErr w:type="spellEnd"/>
      <w:r w:rsidRPr="003D1A23">
        <w:rPr>
          <w:rFonts w:ascii="Aptos"/>
          <w:lang w:val="pt-BR"/>
        </w:rPr>
        <w:t xml:space="preserve">, C. J. F. (2019). </w:t>
      </w:r>
      <w:r w:rsidRPr="003D1A23">
        <w:rPr>
          <w:rFonts w:ascii="Aptos"/>
        </w:rPr>
        <w:t xml:space="preserve">New robust weighted averaging- and model-based methods for assessing trait–environment relationships. </w:t>
      </w:r>
      <w:r w:rsidRPr="003D1A23">
        <w:rPr>
          <w:rFonts w:ascii="Aptos"/>
          <w:i/>
          <w:iCs/>
        </w:rPr>
        <w:t>Methods in Ecology and Evolution</w:t>
      </w:r>
      <w:r w:rsidRPr="003D1A23">
        <w:rPr>
          <w:rFonts w:ascii="Aptos"/>
        </w:rPr>
        <w:t xml:space="preserve">, </w:t>
      </w:r>
      <w:r w:rsidRPr="003D1A23">
        <w:rPr>
          <w:rFonts w:ascii="Aptos"/>
          <w:i/>
          <w:iCs/>
        </w:rPr>
        <w:t>10</w:t>
      </w:r>
      <w:r w:rsidRPr="003D1A23">
        <w:rPr>
          <w:rFonts w:ascii="Aptos"/>
        </w:rPr>
        <w:t>(11), 1962–1971. https://</w:t>
      </w:r>
      <w:proofErr w:type="spellStart"/>
      <w:r w:rsidRPr="003D1A23">
        <w:rPr>
          <w:rFonts w:ascii="Aptos"/>
        </w:rPr>
        <w:t>doi.org</w:t>
      </w:r>
      <w:proofErr w:type="spellEnd"/>
      <w:r w:rsidRPr="003D1A23">
        <w:rPr>
          <w:rFonts w:ascii="Aptos"/>
        </w:rPr>
        <w:t>/10.1111/2041-210X.13278</w:t>
      </w:r>
    </w:p>
    <w:p w14:paraId="57B3E52B" w14:textId="77777777" w:rsidR="003D1A23" w:rsidRPr="003D1A23" w:rsidRDefault="003D1A23" w:rsidP="003D1A23">
      <w:pPr>
        <w:pStyle w:val="Bibliografia"/>
        <w:rPr>
          <w:rFonts w:ascii="Aptos"/>
        </w:rPr>
      </w:pPr>
      <w:r w:rsidRPr="003D1A23">
        <w:rPr>
          <w:rFonts w:ascii="Aptos"/>
        </w:rPr>
        <w:t xml:space="preserve">Wainwright, P. E., Leatherdale, S. T., &amp; Dubin, J. A. (2007). Advantages of mixed effects models over traditional ANOVA models in developmental studies: A worked example in a mouse model of fetal alcohol syndrome. </w:t>
      </w:r>
      <w:r w:rsidRPr="003D1A23">
        <w:rPr>
          <w:rFonts w:ascii="Aptos"/>
          <w:i/>
          <w:iCs/>
        </w:rPr>
        <w:t>Developmental Psychobiology</w:t>
      </w:r>
      <w:r w:rsidRPr="003D1A23">
        <w:rPr>
          <w:rFonts w:ascii="Aptos"/>
        </w:rPr>
        <w:t xml:space="preserve">, </w:t>
      </w:r>
      <w:r w:rsidRPr="003D1A23">
        <w:rPr>
          <w:rFonts w:ascii="Aptos"/>
          <w:i/>
          <w:iCs/>
        </w:rPr>
        <w:t>49</w:t>
      </w:r>
      <w:r w:rsidRPr="003D1A23">
        <w:rPr>
          <w:rFonts w:ascii="Aptos"/>
        </w:rPr>
        <w:t>(7), 664–674. https://</w:t>
      </w:r>
      <w:proofErr w:type="spellStart"/>
      <w:r w:rsidRPr="003D1A23">
        <w:rPr>
          <w:rFonts w:ascii="Aptos"/>
        </w:rPr>
        <w:t>doi.org</w:t>
      </w:r>
      <w:proofErr w:type="spellEnd"/>
      <w:r w:rsidRPr="003D1A23">
        <w:rPr>
          <w:rFonts w:ascii="Aptos"/>
        </w:rPr>
        <w:t>/10.1002/dev.20245</w:t>
      </w:r>
    </w:p>
    <w:p w14:paraId="2B6B88AD" w14:textId="77777777" w:rsidR="003D1A23" w:rsidRPr="003D1A23" w:rsidRDefault="003D1A23" w:rsidP="003D1A23">
      <w:pPr>
        <w:pStyle w:val="Bibliografia"/>
        <w:rPr>
          <w:rFonts w:ascii="Aptos"/>
        </w:rPr>
      </w:pPr>
      <w:r w:rsidRPr="003D1A23">
        <w:rPr>
          <w:rFonts w:ascii="Aptos"/>
        </w:rPr>
        <w:t xml:space="preserve">Warton, D. I., Blanchet, F. G., O’Hara, R. B., Ovaskainen, O., Taskinen, S., Walker, S. C., &amp; Hui, F. K. C. (2015). So Many Variables: Joint Modeling in Community Ecology. </w:t>
      </w:r>
      <w:r w:rsidRPr="003D1A23">
        <w:rPr>
          <w:rFonts w:ascii="Aptos"/>
          <w:i/>
          <w:iCs/>
        </w:rPr>
        <w:t>Trends in Ecology &amp; Evolution</w:t>
      </w:r>
      <w:r w:rsidRPr="003D1A23">
        <w:rPr>
          <w:rFonts w:ascii="Aptos"/>
        </w:rPr>
        <w:t xml:space="preserve">, </w:t>
      </w:r>
      <w:r w:rsidRPr="003D1A23">
        <w:rPr>
          <w:rFonts w:ascii="Aptos"/>
          <w:i/>
          <w:iCs/>
        </w:rPr>
        <w:t>30</w:t>
      </w:r>
      <w:r w:rsidRPr="003D1A23">
        <w:rPr>
          <w:rFonts w:ascii="Aptos"/>
        </w:rPr>
        <w:t>(12), 766–779. https://</w:t>
      </w:r>
      <w:proofErr w:type="spellStart"/>
      <w:r w:rsidRPr="003D1A23">
        <w:rPr>
          <w:rFonts w:ascii="Aptos"/>
        </w:rPr>
        <w:t>doi.org</w:t>
      </w:r>
      <w:proofErr w:type="spellEnd"/>
      <w:r w:rsidRPr="003D1A23">
        <w:rPr>
          <w:rFonts w:ascii="Aptos"/>
        </w:rPr>
        <w:t>/10.1016/j.tree.2015.09.007</w:t>
      </w:r>
    </w:p>
    <w:p w14:paraId="57671775" w14:textId="77777777" w:rsidR="003D1A23" w:rsidRPr="003D1A23" w:rsidRDefault="003D1A23" w:rsidP="003D1A23">
      <w:pPr>
        <w:pStyle w:val="Bibliografia"/>
        <w:rPr>
          <w:rFonts w:ascii="Aptos"/>
        </w:rPr>
      </w:pPr>
      <w:r w:rsidRPr="003D1A23">
        <w:rPr>
          <w:rFonts w:ascii="Aptos"/>
        </w:rPr>
        <w:t xml:space="preserve">Zuur, A., </w:t>
      </w:r>
      <w:proofErr w:type="spellStart"/>
      <w:r w:rsidRPr="003D1A23">
        <w:rPr>
          <w:rFonts w:ascii="Aptos"/>
        </w:rPr>
        <w:t>Ieno</w:t>
      </w:r>
      <w:proofErr w:type="spellEnd"/>
      <w:r w:rsidRPr="003D1A23">
        <w:rPr>
          <w:rFonts w:ascii="Aptos"/>
        </w:rPr>
        <w:t xml:space="preserve">, E. N., Walker, N., </w:t>
      </w:r>
      <w:proofErr w:type="spellStart"/>
      <w:r w:rsidRPr="003D1A23">
        <w:rPr>
          <w:rFonts w:ascii="Aptos"/>
        </w:rPr>
        <w:t>Saveiliev</w:t>
      </w:r>
      <w:proofErr w:type="spellEnd"/>
      <w:r w:rsidRPr="003D1A23">
        <w:rPr>
          <w:rFonts w:ascii="Aptos"/>
        </w:rPr>
        <w:t xml:space="preserve">, A. A., &amp; Smith, G. M. (2009). </w:t>
      </w:r>
      <w:r w:rsidRPr="003D1A23">
        <w:rPr>
          <w:rFonts w:ascii="Aptos"/>
          <w:i/>
          <w:iCs/>
        </w:rPr>
        <w:t>Mixed Effects Models and Extensions in Ecology with R</w:t>
      </w:r>
      <w:r w:rsidRPr="003D1A23">
        <w:rPr>
          <w:rFonts w:ascii="Aptos"/>
        </w:rPr>
        <w:t>. Springer.</w:t>
      </w:r>
    </w:p>
    <w:p w14:paraId="1BCECDEE" w14:textId="28FBCFB4" w:rsidR="00C336C9" w:rsidRPr="008A4E4A" w:rsidRDefault="00C336C9" w:rsidP="003D1A23">
      <w:pPr>
        <w:pStyle w:val="Bibliografia"/>
        <w:sectPr w:rsidR="00C336C9" w:rsidRPr="008A4E4A" w:rsidSect="00C336C9">
          <w:headerReference w:type="default" r:id="rId9"/>
          <w:footerReference w:type="default" r:id="rId10"/>
          <w:pgSz w:w="11909" w:h="16834"/>
          <w:pgMar w:top="1417" w:right="1701" w:bottom="1417" w:left="1701" w:header="720" w:footer="720" w:gutter="0"/>
          <w:cols w:space="720"/>
          <w:docGrid w:linePitch="326"/>
        </w:sectPr>
      </w:pPr>
      <w:r>
        <w:fldChar w:fldCharType="end"/>
      </w:r>
    </w:p>
    <w:p w14:paraId="66353E69" w14:textId="77777777" w:rsidR="00C336C9" w:rsidRDefault="00C336C9" w:rsidP="00C336C9"/>
    <w:p w14:paraId="03488252" w14:textId="77777777" w:rsidR="00C025D0" w:rsidRDefault="00C025D0"/>
    <w:sectPr w:rsidR="00C025D0" w:rsidSect="00433449">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51383A" w14:textId="77777777" w:rsidR="00B83360" w:rsidRDefault="00B83360" w:rsidP="00C336C9">
      <w:r>
        <w:separator/>
      </w:r>
    </w:p>
  </w:endnote>
  <w:endnote w:type="continuationSeparator" w:id="0">
    <w:p w14:paraId="056B2407" w14:textId="77777777" w:rsidR="00B83360" w:rsidRDefault="00B83360" w:rsidP="00C336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1"/>
    <w:family w:val="swiss"/>
    <w:pitch w:val="variable"/>
  </w:font>
  <w:font w:name="DejaVu Sans">
    <w:altName w:val="Verdana"/>
    <w:panose1 w:val="020B0604020202020204"/>
    <w:charset w:val="00"/>
    <w:family w:val="roman"/>
    <w:notTrueType/>
    <w:pitch w:val="default"/>
  </w:font>
  <w:font w:name="Noto Sans Devanagari">
    <w:panose1 w:val="020B0604020202020204"/>
    <w:charset w:val="00"/>
    <w:family w:val="swiss"/>
    <w:pitch w:val="variable"/>
    <w:sig w:usb0="80008023" w:usb1="00002046" w:usb2="00000000" w:usb3="00000000" w:csb0="00000001" w:csb1="00000000"/>
  </w:font>
  <w:font w:name="Linux Libertine G">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9BE03F" w14:textId="77777777" w:rsidR="007A6256" w:rsidRDefault="007A6256">
    <w:pPr>
      <w:pStyle w:val="Rodap"/>
    </w:pPr>
    <w:r>
      <w:rPr>
        <w:noProof/>
        <w:lang w:eastAsia="pt-BR"/>
      </w:rPr>
      <mc:AlternateContent>
        <mc:Choice Requires="wpg">
          <w:drawing>
            <wp:anchor distT="0" distB="0" distL="114300" distR="114300" simplePos="0" relativeHeight="251659264" behindDoc="0" locked="0" layoutInCell="1" allowOverlap="1" wp14:anchorId="56F6A8B4" wp14:editId="4FB2D6BC">
              <wp:simplePos x="0" y="0"/>
              <wp:positionH relativeFrom="page">
                <wp:align>left</wp:align>
              </wp:positionH>
              <wp:positionV relativeFrom="page">
                <wp:align>bottom</wp:align>
              </wp:positionV>
              <wp:extent cx="1243584" cy="1243584"/>
              <wp:effectExtent l="0" t="0" r="1270" b="0"/>
              <wp:wrapNone/>
              <wp:docPr id="1" name="Grupo 1" title="Drawing of feather behind page number"/>
              <wp:cNvGraphicFramePr/>
              <a:graphic xmlns:a="http://schemas.openxmlformats.org/drawingml/2006/main">
                <a:graphicData uri="http://schemas.microsoft.com/office/word/2010/wordprocessingGroup">
                  <wpg:wgp>
                    <wpg:cNvGrpSpPr/>
                    <wpg:grpSpPr>
                      <a:xfrm>
                        <a:off x="0" y="0"/>
                        <a:ext cx="1243584" cy="1243584"/>
                        <a:chOff x="0" y="0"/>
                        <a:chExt cx="1243584" cy="1243584"/>
                      </a:xfrm>
                    </wpg:grpSpPr>
                    <wpg:grpSp>
                      <wpg:cNvPr id="2" name="Grupo 2"/>
                      <wpg:cNvGrpSpPr/>
                      <wpg:grpSpPr>
                        <a:xfrm>
                          <a:off x="0" y="0"/>
                          <a:ext cx="1243584" cy="1243584"/>
                          <a:chOff x="0" y="0"/>
                          <a:chExt cx="1244600" cy="1243584"/>
                        </a:xfrm>
                      </wpg:grpSpPr>
                      <wps:wsp>
                        <wps:cNvPr id="3" name="Forma Livre 6" title="Drawing of a feather"/>
                        <wps:cNvSpPr>
                          <a:spLocks noEditPoints="1"/>
                        </wps:cNvSpPr>
                        <wps:spPr bwMode="auto">
                          <a:xfrm>
                            <a:off x="276225" y="0"/>
                            <a:ext cx="968375" cy="968375"/>
                          </a:xfrm>
                          <a:custGeom>
                            <a:avLst/>
                            <a:gdLst>
                              <a:gd name="T0" fmla="*/ 70 w 296"/>
                              <a:gd name="T1" fmla="*/ 29 h 296"/>
                              <a:gd name="T2" fmla="*/ 100 w 296"/>
                              <a:gd name="T3" fmla="*/ 83 h 296"/>
                              <a:gd name="T4" fmla="*/ 94 w 296"/>
                              <a:gd name="T5" fmla="*/ 26 h 296"/>
                              <a:gd name="T6" fmla="*/ 115 w 296"/>
                              <a:gd name="T7" fmla="*/ 60 h 296"/>
                              <a:gd name="T8" fmla="*/ 127 w 296"/>
                              <a:gd name="T9" fmla="*/ 124 h 296"/>
                              <a:gd name="T10" fmla="*/ 133 w 296"/>
                              <a:gd name="T11" fmla="*/ 78 h 296"/>
                              <a:gd name="T12" fmla="*/ 142 w 296"/>
                              <a:gd name="T13" fmla="*/ 64 h 296"/>
                              <a:gd name="T14" fmla="*/ 152 w 296"/>
                              <a:gd name="T15" fmla="*/ 53 h 296"/>
                              <a:gd name="T16" fmla="*/ 161 w 296"/>
                              <a:gd name="T17" fmla="*/ 58 h 296"/>
                              <a:gd name="T18" fmla="*/ 167 w 296"/>
                              <a:gd name="T19" fmla="*/ 87 h 296"/>
                              <a:gd name="T20" fmla="*/ 184 w 296"/>
                              <a:gd name="T21" fmla="*/ 52 h 296"/>
                              <a:gd name="T22" fmla="*/ 190 w 296"/>
                              <a:gd name="T23" fmla="*/ 85 h 296"/>
                              <a:gd name="T24" fmla="*/ 200 w 296"/>
                              <a:gd name="T25" fmla="*/ 79 h 296"/>
                              <a:gd name="T26" fmla="*/ 181 w 296"/>
                              <a:gd name="T27" fmla="*/ 158 h 296"/>
                              <a:gd name="T28" fmla="*/ 183 w 296"/>
                              <a:gd name="T29" fmla="*/ 174 h 296"/>
                              <a:gd name="T30" fmla="*/ 203 w 296"/>
                              <a:gd name="T31" fmla="*/ 129 h 296"/>
                              <a:gd name="T32" fmla="*/ 219 w 296"/>
                              <a:gd name="T33" fmla="*/ 65 h 296"/>
                              <a:gd name="T34" fmla="*/ 210 w 296"/>
                              <a:gd name="T35" fmla="*/ 160 h 296"/>
                              <a:gd name="T36" fmla="*/ 206 w 296"/>
                              <a:gd name="T37" fmla="*/ 191 h 296"/>
                              <a:gd name="T38" fmla="*/ 236 w 296"/>
                              <a:gd name="T39" fmla="*/ 93 h 296"/>
                              <a:gd name="T40" fmla="*/ 228 w 296"/>
                              <a:gd name="T41" fmla="*/ 166 h 296"/>
                              <a:gd name="T42" fmla="*/ 221 w 296"/>
                              <a:gd name="T43" fmla="*/ 232 h 296"/>
                              <a:gd name="T44" fmla="*/ 242 w 296"/>
                              <a:gd name="T45" fmla="*/ 147 h 296"/>
                              <a:gd name="T46" fmla="*/ 240 w 296"/>
                              <a:gd name="T47" fmla="*/ 176 h 296"/>
                              <a:gd name="T48" fmla="*/ 232 w 296"/>
                              <a:gd name="T49" fmla="*/ 247 h 296"/>
                              <a:gd name="T50" fmla="*/ 252 w 296"/>
                              <a:gd name="T51" fmla="*/ 161 h 296"/>
                              <a:gd name="T52" fmla="*/ 258 w 296"/>
                              <a:gd name="T53" fmla="*/ 158 h 296"/>
                              <a:gd name="T54" fmla="*/ 266 w 296"/>
                              <a:gd name="T55" fmla="*/ 254 h 296"/>
                              <a:gd name="T56" fmla="*/ 272 w 296"/>
                              <a:gd name="T57" fmla="*/ 249 h 296"/>
                              <a:gd name="T58" fmla="*/ 236 w 296"/>
                              <a:gd name="T59" fmla="*/ 283 h 296"/>
                              <a:gd name="T60" fmla="*/ 102 w 296"/>
                              <a:gd name="T61" fmla="*/ 230 h 296"/>
                              <a:gd name="T62" fmla="*/ 111 w 296"/>
                              <a:gd name="T63" fmla="*/ 222 h 296"/>
                              <a:gd name="T64" fmla="*/ 146 w 296"/>
                              <a:gd name="T65" fmla="*/ 214 h 296"/>
                              <a:gd name="T66" fmla="*/ 160 w 296"/>
                              <a:gd name="T67" fmla="*/ 208 h 296"/>
                              <a:gd name="T68" fmla="*/ 139 w 296"/>
                              <a:gd name="T69" fmla="*/ 205 h 296"/>
                              <a:gd name="T70" fmla="*/ 168 w 296"/>
                              <a:gd name="T71" fmla="*/ 197 h 296"/>
                              <a:gd name="T72" fmla="*/ 113 w 296"/>
                              <a:gd name="T73" fmla="*/ 183 h 296"/>
                              <a:gd name="T74" fmla="*/ 38 w 296"/>
                              <a:gd name="T75" fmla="*/ 179 h 296"/>
                              <a:gd name="T76" fmla="*/ 22 w 296"/>
                              <a:gd name="T77" fmla="*/ 162 h 296"/>
                              <a:gd name="T78" fmla="*/ 135 w 296"/>
                              <a:gd name="T79" fmla="*/ 169 h 296"/>
                              <a:gd name="T80" fmla="*/ 131 w 296"/>
                              <a:gd name="T81" fmla="*/ 165 h 296"/>
                              <a:gd name="T82" fmla="*/ 67 w 296"/>
                              <a:gd name="T83" fmla="*/ 152 h 296"/>
                              <a:gd name="T84" fmla="*/ 27 w 296"/>
                              <a:gd name="T85" fmla="*/ 132 h 296"/>
                              <a:gd name="T86" fmla="*/ 130 w 296"/>
                              <a:gd name="T87" fmla="*/ 149 h 296"/>
                              <a:gd name="T88" fmla="*/ 49 w 296"/>
                              <a:gd name="T89" fmla="*/ 118 h 296"/>
                              <a:gd name="T90" fmla="*/ 2 w 296"/>
                              <a:gd name="T91" fmla="*/ 72 h 296"/>
                              <a:gd name="T92" fmla="*/ 27 w 296"/>
                              <a:gd name="T93" fmla="*/ 82 h 296"/>
                              <a:gd name="T94" fmla="*/ 35 w 296"/>
                              <a:gd name="T95" fmla="*/ 79 h 296"/>
                              <a:gd name="T96" fmla="*/ 20 w 296"/>
                              <a:gd name="T97" fmla="*/ 58 h 296"/>
                              <a:gd name="T98" fmla="*/ 62 w 296"/>
                              <a:gd name="T99" fmla="*/ 80 h 296"/>
                              <a:gd name="T100" fmla="*/ 32 w 296"/>
                              <a:gd name="T101" fmla="*/ 44 h 296"/>
                              <a:gd name="T102" fmla="*/ 70 w 296"/>
                              <a:gd name="T103" fmla="*/ 64 h 296"/>
                              <a:gd name="T104" fmla="*/ 155 w 296"/>
                              <a:gd name="T105" fmla="*/ 140 h 296"/>
                              <a:gd name="T106" fmla="*/ 263 w 296"/>
                              <a:gd name="T107" fmla="*/ 181 h 296"/>
                              <a:gd name="T108" fmla="*/ 266 w 296"/>
                              <a:gd name="T109" fmla="*/ 146 h 296"/>
                              <a:gd name="T110" fmla="*/ 263 w 296"/>
                              <a:gd name="T111" fmla="*/ 239 h 296"/>
                              <a:gd name="T112" fmla="*/ 190 w 296"/>
                              <a:gd name="T113" fmla="*/ 236 h 296"/>
                              <a:gd name="T114" fmla="*/ 248 w 296"/>
                              <a:gd name="T115" fmla="*/ 252 h 296"/>
                              <a:gd name="T116" fmla="*/ 177 w 296"/>
                              <a:gd name="T117" fmla="*/ 249 h 296"/>
                              <a:gd name="T118" fmla="*/ 125 w 296"/>
                              <a:gd name="T119" fmla="*/ 239 h 296"/>
                              <a:gd name="T120" fmla="*/ 154 w 296"/>
                              <a:gd name="T121" fmla="*/ 235 h 296"/>
                              <a:gd name="T122" fmla="*/ 200 w 296"/>
                              <a:gd name="T123" fmla="*/ 256 h 2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296" h="296">
                                <a:moveTo>
                                  <a:pt x="94" y="91"/>
                                </a:moveTo>
                                <a:cubicBezTo>
                                  <a:pt x="95" y="91"/>
                                  <a:pt x="94" y="88"/>
                                  <a:pt x="93" y="89"/>
                                </a:cubicBezTo>
                                <a:cubicBezTo>
                                  <a:pt x="92" y="88"/>
                                  <a:pt x="92" y="87"/>
                                  <a:pt x="91" y="85"/>
                                </a:cubicBezTo>
                                <a:cubicBezTo>
                                  <a:pt x="90" y="83"/>
                                  <a:pt x="89" y="83"/>
                                  <a:pt x="88" y="80"/>
                                </a:cubicBezTo>
                                <a:cubicBezTo>
                                  <a:pt x="86" y="76"/>
                                  <a:pt x="83" y="72"/>
                                  <a:pt x="83" y="70"/>
                                </a:cubicBezTo>
                                <a:cubicBezTo>
                                  <a:pt x="80" y="67"/>
                                  <a:pt x="77" y="64"/>
                                  <a:pt x="75" y="59"/>
                                </a:cubicBezTo>
                                <a:cubicBezTo>
                                  <a:pt x="71" y="55"/>
                                  <a:pt x="67" y="49"/>
                                  <a:pt x="63" y="45"/>
                                </a:cubicBezTo>
                                <a:cubicBezTo>
                                  <a:pt x="61" y="42"/>
                                  <a:pt x="59" y="40"/>
                                  <a:pt x="57" y="38"/>
                                </a:cubicBezTo>
                                <a:cubicBezTo>
                                  <a:pt x="55" y="35"/>
                                  <a:pt x="53" y="34"/>
                                  <a:pt x="51" y="31"/>
                                </a:cubicBezTo>
                                <a:cubicBezTo>
                                  <a:pt x="53" y="30"/>
                                  <a:pt x="54" y="33"/>
                                  <a:pt x="55" y="34"/>
                                </a:cubicBezTo>
                                <a:cubicBezTo>
                                  <a:pt x="57" y="35"/>
                                  <a:pt x="58" y="36"/>
                                  <a:pt x="59" y="38"/>
                                </a:cubicBezTo>
                                <a:cubicBezTo>
                                  <a:pt x="60" y="40"/>
                                  <a:pt x="62" y="40"/>
                                  <a:pt x="63" y="43"/>
                                </a:cubicBezTo>
                                <a:cubicBezTo>
                                  <a:pt x="64" y="43"/>
                                  <a:pt x="65" y="46"/>
                                  <a:pt x="67" y="46"/>
                                </a:cubicBezTo>
                                <a:cubicBezTo>
                                  <a:pt x="69" y="49"/>
                                  <a:pt x="72" y="52"/>
                                  <a:pt x="74" y="56"/>
                                </a:cubicBezTo>
                                <a:cubicBezTo>
                                  <a:pt x="76" y="59"/>
                                  <a:pt x="79" y="61"/>
                                  <a:pt x="81" y="65"/>
                                </a:cubicBezTo>
                                <a:cubicBezTo>
                                  <a:pt x="82" y="64"/>
                                  <a:pt x="80" y="62"/>
                                  <a:pt x="80" y="61"/>
                                </a:cubicBezTo>
                                <a:cubicBezTo>
                                  <a:pt x="79" y="60"/>
                                  <a:pt x="79" y="59"/>
                                  <a:pt x="78" y="58"/>
                                </a:cubicBezTo>
                                <a:cubicBezTo>
                                  <a:pt x="78" y="57"/>
                                  <a:pt x="77" y="55"/>
                                  <a:pt x="77" y="54"/>
                                </a:cubicBezTo>
                                <a:cubicBezTo>
                                  <a:pt x="77" y="53"/>
                                  <a:pt x="74" y="53"/>
                                  <a:pt x="76" y="52"/>
                                </a:cubicBezTo>
                                <a:cubicBezTo>
                                  <a:pt x="73" y="48"/>
                                  <a:pt x="72" y="46"/>
                                  <a:pt x="69" y="42"/>
                                </a:cubicBezTo>
                                <a:cubicBezTo>
                                  <a:pt x="63" y="35"/>
                                  <a:pt x="58" y="28"/>
                                  <a:pt x="54" y="22"/>
                                </a:cubicBezTo>
                                <a:cubicBezTo>
                                  <a:pt x="52" y="21"/>
                                  <a:pt x="51" y="18"/>
                                  <a:pt x="49" y="18"/>
                                </a:cubicBezTo>
                                <a:cubicBezTo>
                                  <a:pt x="49" y="17"/>
                                  <a:pt x="48" y="17"/>
                                  <a:pt x="47" y="15"/>
                                </a:cubicBezTo>
                                <a:cubicBezTo>
                                  <a:pt x="47" y="16"/>
                                  <a:pt x="45" y="15"/>
                                  <a:pt x="46" y="15"/>
                                </a:cubicBezTo>
                                <a:cubicBezTo>
                                  <a:pt x="48" y="13"/>
                                  <a:pt x="49" y="17"/>
                                  <a:pt x="51" y="17"/>
                                </a:cubicBezTo>
                                <a:cubicBezTo>
                                  <a:pt x="52" y="18"/>
                                  <a:pt x="53" y="20"/>
                                  <a:pt x="54" y="20"/>
                                </a:cubicBezTo>
                                <a:cubicBezTo>
                                  <a:pt x="56" y="24"/>
                                  <a:pt x="58" y="25"/>
                                  <a:pt x="61" y="29"/>
                                </a:cubicBezTo>
                                <a:cubicBezTo>
                                  <a:pt x="64" y="33"/>
                                  <a:pt x="67" y="35"/>
                                  <a:pt x="69" y="40"/>
                                </a:cubicBezTo>
                                <a:cubicBezTo>
                                  <a:pt x="71" y="40"/>
                                  <a:pt x="71" y="44"/>
                                  <a:pt x="73" y="44"/>
                                </a:cubicBezTo>
                                <a:cubicBezTo>
                                  <a:pt x="74" y="47"/>
                                  <a:pt x="76" y="48"/>
                                  <a:pt x="77" y="50"/>
                                </a:cubicBezTo>
                                <a:cubicBezTo>
                                  <a:pt x="78" y="51"/>
                                  <a:pt x="77" y="51"/>
                                  <a:pt x="78" y="52"/>
                                </a:cubicBezTo>
                                <a:cubicBezTo>
                                  <a:pt x="79" y="54"/>
                                  <a:pt x="79" y="53"/>
                                  <a:pt x="79" y="55"/>
                                </a:cubicBezTo>
                                <a:cubicBezTo>
                                  <a:pt x="80" y="54"/>
                                  <a:pt x="80" y="57"/>
                                  <a:pt x="81" y="57"/>
                                </a:cubicBezTo>
                                <a:cubicBezTo>
                                  <a:pt x="81" y="58"/>
                                  <a:pt x="82" y="58"/>
                                  <a:pt x="83" y="59"/>
                                </a:cubicBezTo>
                                <a:cubicBezTo>
                                  <a:pt x="84" y="64"/>
                                  <a:pt x="87" y="70"/>
                                  <a:pt x="89" y="77"/>
                                </a:cubicBezTo>
                                <a:cubicBezTo>
                                  <a:pt x="92" y="76"/>
                                  <a:pt x="88" y="73"/>
                                  <a:pt x="89" y="72"/>
                                </a:cubicBezTo>
                                <a:cubicBezTo>
                                  <a:pt x="88" y="70"/>
                                  <a:pt x="89" y="69"/>
                                  <a:pt x="88" y="67"/>
                                </a:cubicBezTo>
                                <a:cubicBezTo>
                                  <a:pt x="88" y="65"/>
                                  <a:pt x="86" y="61"/>
                                  <a:pt x="85" y="58"/>
                                </a:cubicBezTo>
                                <a:cubicBezTo>
                                  <a:pt x="83" y="54"/>
                                  <a:pt x="81" y="49"/>
                                  <a:pt x="79" y="45"/>
                                </a:cubicBezTo>
                                <a:cubicBezTo>
                                  <a:pt x="77" y="40"/>
                                  <a:pt x="75" y="36"/>
                                  <a:pt x="74" y="34"/>
                                </a:cubicBezTo>
                                <a:cubicBezTo>
                                  <a:pt x="73" y="34"/>
                                  <a:pt x="73" y="32"/>
                                  <a:pt x="72" y="31"/>
                                </a:cubicBezTo>
                                <a:cubicBezTo>
                                  <a:pt x="71" y="31"/>
                                  <a:pt x="71" y="30"/>
                                  <a:pt x="70" y="29"/>
                                </a:cubicBezTo>
                                <a:cubicBezTo>
                                  <a:pt x="69" y="28"/>
                                  <a:pt x="68" y="25"/>
                                  <a:pt x="67" y="24"/>
                                </a:cubicBezTo>
                                <a:cubicBezTo>
                                  <a:pt x="65" y="20"/>
                                  <a:pt x="62" y="19"/>
                                  <a:pt x="60" y="15"/>
                                </a:cubicBezTo>
                                <a:cubicBezTo>
                                  <a:pt x="57" y="12"/>
                                  <a:pt x="54" y="10"/>
                                  <a:pt x="52" y="6"/>
                                </a:cubicBezTo>
                                <a:cubicBezTo>
                                  <a:pt x="54" y="6"/>
                                  <a:pt x="54" y="9"/>
                                  <a:pt x="56" y="9"/>
                                </a:cubicBezTo>
                                <a:cubicBezTo>
                                  <a:pt x="57" y="11"/>
                                  <a:pt x="59" y="11"/>
                                  <a:pt x="60" y="13"/>
                                </a:cubicBezTo>
                                <a:cubicBezTo>
                                  <a:pt x="62" y="16"/>
                                  <a:pt x="64" y="18"/>
                                  <a:pt x="67" y="21"/>
                                </a:cubicBezTo>
                                <a:cubicBezTo>
                                  <a:pt x="69" y="24"/>
                                  <a:pt x="71" y="27"/>
                                  <a:pt x="74" y="30"/>
                                </a:cubicBezTo>
                                <a:cubicBezTo>
                                  <a:pt x="73" y="30"/>
                                  <a:pt x="74" y="32"/>
                                  <a:pt x="74" y="31"/>
                                </a:cubicBezTo>
                                <a:cubicBezTo>
                                  <a:pt x="75" y="32"/>
                                  <a:pt x="74" y="33"/>
                                  <a:pt x="75" y="33"/>
                                </a:cubicBezTo>
                                <a:cubicBezTo>
                                  <a:pt x="76" y="35"/>
                                  <a:pt x="77" y="37"/>
                                  <a:pt x="78" y="38"/>
                                </a:cubicBezTo>
                                <a:cubicBezTo>
                                  <a:pt x="82" y="46"/>
                                  <a:pt x="85" y="53"/>
                                  <a:pt x="89" y="61"/>
                                </a:cubicBezTo>
                                <a:cubicBezTo>
                                  <a:pt x="91" y="67"/>
                                  <a:pt x="92" y="72"/>
                                  <a:pt x="93" y="77"/>
                                </a:cubicBezTo>
                                <a:cubicBezTo>
                                  <a:pt x="95" y="83"/>
                                  <a:pt x="94" y="88"/>
                                  <a:pt x="98" y="93"/>
                                </a:cubicBezTo>
                                <a:cubicBezTo>
                                  <a:pt x="99" y="91"/>
                                  <a:pt x="98" y="90"/>
                                  <a:pt x="98" y="88"/>
                                </a:cubicBezTo>
                                <a:cubicBezTo>
                                  <a:pt x="98" y="86"/>
                                  <a:pt x="98" y="85"/>
                                  <a:pt x="97" y="83"/>
                                </a:cubicBezTo>
                                <a:cubicBezTo>
                                  <a:pt x="96" y="80"/>
                                  <a:pt x="96" y="77"/>
                                  <a:pt x="95" y="73"/>
                                </a:cubicBezTo>
                                <a:cubicBezTo>
                                  <a:pt x="95" y="73"/>
                                  <a:pt x="94" y="72"/>
                                  <a:pt x="94" y="71"/>
                                </a:cubicBezTo>
                                <a:cubicBezTo>
                                  <a:pt x="94" y="70"/>
                                  <a:pt x="94" y="69"/>
                                  <a:pt x="94" y="68"/>
                                </a:cubicBezTo>
                                <a:cubicBezTo>
                                  <a:pt x="94" y="66"/>
                                  <a:pt x="93" y="67"/>
                                  <a:pt x="93" y="64"/>
                                </a:cubicBezTo>
                                <a:cubicBezTo>
                                  <a:pt x="93" y="61"/>
                                  <a:pt x="91" y="60"/>
                                  <a:pt x="91" y="56"/>
                                </a:cubicBezTo>
                                <a:cubicBezTo>
                                  <a:pt x="89" y="52"/>
                                  <a:pt x="87" y="48"/>
                                  <a:pt x="86" y="44"/>
                                </a:cubicBezTo>
                                <a:cubicBezTo>
                                  <a:pt x="85" y="42"/>
                                  <a:pt x="84" y="41"/>
                                  <a:pt x="83" y="40"/>
                                </a:cubicBezTo>
                                <a:cubicBezTo>
                                  <a:pt x="82" y="38"/>
                                  <a:pt x="82" y="36"/>
                                  <a:pt x="81" y="34"/>
                                </a:cubicBezTo>
                                <a:cubicBezTo>
                                  <a:pt x="79" y="32"/>
                                  <a:pt x="78" y="31"/>
                                  <a:pt x="77" y="28"/>
                                </a:cubicBezTo>
                                <a:cubicBezTo>
                                  <a:pt x="76" y="29"/>
                                  <a:pt x="76" y="26"/>
                                  <a:pt x="75" y="26"/>
                                </a:cubicBezTo>
                                <a:cubicBezTo>
                                  <a:pt x="74" y="26"/>
                                  <a:pt x="75" y="25"/>
                                  <a:pt x="74" y="24"/>
                                </a:cubicBezTo>
                                <a:cubicBezTo>
                                  <a:pt x="72" y="21"/>
                                  <a:pt x="70" y="19"/>
                                  <a:pt x="68" y="15"/>
                                </a:cubicBezTo>
                                <a:cubicBezTo>
                                  <a:pt x="68" y="15"/>
                                  <a:pt x="67" y="14"/>
                                  <a:pt x="66" y="13"/>
                                </a:cubicBezTo>
                                <a:cubicBezTo>
                                  <a:pt x="65" y="13"/>
                                  <a:pt x="65" y="12"/>
                                  <a:pt x="64" y="11"/>
                                </a:cubicBezTo>
                                <a:cubicBezTo>
                                  <a:pt x="63" y="9"/>
                                  <a:pt x="62" y="8"/>
                                  <a:pt x="60" y="7"/>
                                </a:cubicBezTo>
                                <a:cubicBezTo>
                                  <a:pt x="58" y="4"/>
                                  <a:pt x="54" y="4"/>
                                  <a:pt x="52" y="0"/>
                                </a:cubicBezTo>
                                <a:cubicBezTo>
                                  <a:pt x="54" y="0"/>
                                  <a:pt x="56" y="2"/>
                                  <a:pt x="58" y="3"/>
                                </a:cubicBezTo>
                                <a:cubicBezTo>
                                  <a:pt x="59" y="5"/>
                                  <a:pt x="61" y="5"/>
                                  <a:pt x="63" y="8"/>
                                </a:cubicBezTo>
                                <a:cubicBezTo>
                                  <a:pt x="64" y="9"/>
                                  <a:pt x="66" y="11"/>
                                  <a:pt x="68" y="12"/>
                                </a:cubicBezTo>
                                <a:cubicBezTo>
                                  <a:pt x="68" y="14"/>
                                  <a:pt x="69" y="13"/>
                                  <a:pt x="70" y="15"/>
                                </a:cubicBezTo>
                                <a:cubicBezTo>
                                  <a:pt x="71" y="15"/>
                                  <a:pt x="71" y="18"/>
                                  <a:pt x="72" y="17"/>
                                </a:cubicBezTo>
                                <a:cubicBezTo>
                                  <a:pt x="76" y="25"/>
                                  <a:pt x="80" y="30"/>
                                  <a:pt x="85" y="38"/>
                                </a:cubicBezTo>
                                <a:cubicBezTo>
                                  <a:pt x="88" y="43"/>
                                  <a:pt x="90" y="49"/>
                                  <a:pt x="93" y="55"/>
                                </a:cubicBezTo>
                                <a:cubicBezTo>
                                  <a:pt x="94" y="58"/>
                                  <a:pt x="94" y="60"/>
                                  <a:pt x="95" y="62"/>
                                </a:cubicBezTo>
                                <a:cubicBezTo>
                                  <a:pt x="95" y="63"/>
                                  <a:pt x="96" y="65"/>
                                  <a:pt x="95" y="66"/>
                                </a:cubicBezTo>
                                <a:cubicBezTo>
                                  <a:pt x="96" y="67"/>
                                  <a:pt x="97" y="69"/>
                                  <a:pt x="96" y="69"/>
                                </a:cubicBezTo>
                                <a:cubicBezTo>
                                  <a:pt x="98" y="74"/>
                                  <a:pt x="98" y="78"/>
                                  <a:pt x="100" y="83"/>
                                </a:cubicBezTo>
                                <a:cubicBezTo>
                                  <a:pt x="101" y="82"/>
                                  <a:pt x="100" y="79"/>
                                  <a:pt x="100" y="77"/>
                                </a:cubicBezTo>
                                <a:cubicBezTo>
                                  <a:pt x="100" y="76"/>
                                  <a:pt x="98" y="74"/>
                                  <a:pt x="99" y="74"/>
                                </a:cubicBezTo>
                                <a:cubicBezTo>
                                  <a:pt x="99" y="73"/>
                                  <a:pt x="97" y="71"/>
                                  <a:pt x="98" y="71"/>
                                </a:cubicBezTo>
                                <a:cubicBezTo>
                                  <a:pt x="98" y="70"/>
                                  <a:pt x="97" y="68"/>
                                  <a:pt x="97" y="67"/>
                                </a:cubicBezTo>
                                <a:cubicBezTo>
                                  <a:pt x="99" y="67"/>
                                  <a:pt x="95" y="65"/>
                                  <a:pt x="97" y="64"/>
                                </a:cubicBezTo>
                                <a:cubicBezTo>
                                  <a:pt x="96" y="63"/>
                                  <a:pt x="96" y="62"/>
                                  <a:pt x="96" y="61"/>
                                </a:cubicBezTo>
                                <a:cubicBezTo>
                                  <a:pt x="97" y="61"/>
                                  <a:pt x="95" y="59"/>
                                  <a:pt x="96" y="58"/>
                                </a:cubicBezTo>
                                <a:cubicBezTo>
                                  <a:pt x="94" y="53"/>
                                  <a:pt x="92" y="47"/>
                                  <a:pt x="90" y="42"/>
                                </a:cubicBezTo>
                                <a:cubicBezTo>
                                  <a:pt x="88" y="37"/>
                                  <a:pt x="86" y="33"/>
                                  <a:pt x="85" y="29"/>
                                </a:cubicBezTo>
                                <a:cubicBezTo>
                                  <a:pt x="83" y="26"/>
                                  <a:pt x="81" y="24"/>
                                  <a:pt x="81" y="21"/>
                                </a:cubicBezTo>
                                <a:cubicBezTo>
                                  <a:pt x="80" y="21"/>
                                  <a:pt x="80" y="21"/>
                                  <a:pt x="80" y="20"/>
                                </a:cubicBezTo>
                                <a:cubicBezTo>
                                  <a:pt x="79" y="20"/>
                                  <a:pt x="79" y="19"/>
                                  <a:pt x="79" y="19"/>
                                </a:cubicBezTo>
                                <a:cubicBezTo>
                                  <a:pt x="78" y="19"/>
                                  <a:pt x="78" y="18"/>
                                  <a:pt x="78" y="17"/>
                                </a:cubicBezTo>
                                <a:cubicBezTo>
                                  <a:pt x="78" y="17"/>
                                  <a:pt x="77" y="16"/>
                                  <a:pt x="77" y="16"/>
                                </a:cubicBezTo>
                                <a:cubicBezTo>
                                  <a:pt x="76" y="16"/>
                                  <a:pt x="74" y="13"/>
                                  <a:pt x="72" y="11"/>
                                </a:cubicBezTo>
                                <a:cubicBezTo>
                                  <a:pt x="69" y="8"/>
                                  <a:pt x="67" y="6"/>
                                  <a:pt x="64" y="3"/>
                                </a:cubicBezTo>
                                <a:cubicBezTo>
                                  <a:pt x="65" y="2"/>
                                  <a:pt x="66" y="3"/>
                                  <a:pt x="67" y="4"/>
                                </a:cubicBezTo>
                                <a:cubicBezTo>
                                  <a:pt x="68" y="4"/>
                                  <a:pt x="68" y="5"/>
                                  <a:pt x="69" y="6"/>
                                </a:cubicBezTo>
                                <a:cubicBezTo>
                                  <a:pt x="70" y="7"/>
                                  <a:pt x="72" y="9"/>
                                  <a:pt x="74" y="10"/>
                                </a:cubicBezTo>
                                <a:cubicBezTo>
                                  <a:pt x="74" y="11"/>
                                  <a:pt x="75" y="11"/>
                                  <a:pt x="76" y="13"/>
                                </a:cubicBezTo>
                                <a:cubicBezTo>
                                  <a:pt x="76" y="14"/>
                                  <a:pt x="78" y="13"/>
                                  <a:pt x="78" y="15"/>
                                </a:cubicBezTo>
                                <a:cubicBezTo>
                                  <a:pt x="79" y="16"/>
                                  <a:pt x="80" y="19"/>
                                  <a:pt x="82" y="20"/>
                                </a:cubicBezTo>
                                <a:cubicBezTo>
                                  <a:pt x="88" y="29"/>
                                  <a:pt x="89" y="34"/>
                                  <a:pt x="94" y="45"/>
                                </a:cubicBezTo>
                                <a:cubicBezTo>
                                  <a:pt x="96" y="50"/>
                                  <a:pt x="97" y="55"/>
                                  <a:pt x="99" y="59"/>
                                </a:cubicBezTo>
                                <a:cubicBezTo>
                                  <a:pt x="100" y="61"/>
                                  <a:pt x="98" y="62"/>
                                  <a:pt x="99" y="63"/>
                                </a:cubicBezTo>
                                <a:cubicBezTo>
                                  <a:pt x="99" y="65"/>
                                  <a:pt x="100" y="66"/>
                                  <a:pt x="99" y="67"/>
                                </a:cubicBezTo>
                                <a:cubicBezTo>
                                  <a:pt x="103" y="74"/>
                                  <a:pt x="102" y="80"/>
                                  <a:pt x="104" y="87"/>
                                </a:cubicBezTo>
                                <a:cubicBezTo>
                                  <a:pt x="104" y="90"/>
                                  <a:pt x="105" y="94"/>
                                  <a:pt x="106" y="97"/>
                                </a:cubicBezTo>
                                <a:cubicBezTo>
                                  <a:pt x="105" y="98"/>
                                  <a:pt x="107" y="101"/>
                                  <a:pt x="107" y="102"/>
                                </a:cubicBezTo>
                                <a:cubicBezTo>
                                  <a:pt x="106" y="103"/>
                                  <a:pt x="107" y="103"/>
                                  <a:pt x="108" y="104"/>
                                </a:cubicBezTo>
                                <a:cubicBezTo>
                                  <a:pt x="107" y="104"/>
                                  <a:pt x="108" y="105"/>
                                  <a:pt x="108" y="106"/>
                                </a:cubicBezTo>
                                <a:cubicBezTo>
                                  <a:pt x="109" y="104"/>
                                  <a:pt x="106" y="100"/>
                                  <a:pt x="107" y="97"/>
                                </a:cubicBezTo>
                                <a:cubicBezTo>
                                  <a:pt x="107" y="95"/>
                                  <a:pt x="107" y="92"/>
                                  <a:pt x="106" y="89"/>
                                </a:cubicBezTo>
                                <a:cubicBezTo>
                                  <a:pt x="107" y="84"/>
                                  <a:pt x="106" y="79"/>
                                  <a:pt x="105" y="73"/>
                                </a:cubicBezTo>
                                <a:cubicBezTo>
                                  <a:pt x="106" y="71"/>
                                  <a:pt x="104" y="67"/>
                                  <a:pt x="105" y="65"/>
                                </a:cubicBezTo>
                                <a:cubicBezTo>
                                  <a:pt x="104" y="62"/>
                                  <a:pt x="104" y="60"/>
                                  <a:pt x="103" y="57"/>
                                </a:cubicBezTo>
                                <a:cubicBezTo>
                                  <a:pt x="104" y="56"/>
                                  <a:pt x="102" y="54"/>
                                  <a:pt x="102" y="52"/>
                                </a:cubicBezTo>
                                <a:cubicBezTo>
                                  <a:pt x="102" y="51"/>
                                  <a:pt x="102" y="50"/>
                                  <a:pt x="101" y="48"/>
                                </a:cubicBezTo>
                                <a:cubicBezTo>
                                  <a:pt x="102" y="47"/>
                                  <a:pt x="100" y="47"/>
                                  <a:pt x="101" y="45"/>
                                </a:cubicBezTo>
                                <a:cubicBezTo>
                                  <a:pt x="100" y="44"/>
                                  <a:pt x="100" y="43"/>
                                  <a:pt x="100" y="41"/>
                                </a:cubicBezTo>
                                <a:cubicBezTo>
                                  <a:pt x="99" y="39"/>
                                  <a:pt x="98" y="37"/>
                                  <a:pt x="98" y="36"/>
                                </a:cubicBezTo>
                                <a:cubicBezTo>
                                  <a:pt x="97" y="32"/>
                                  <a:pt x="95" y="29"/>
                                  <a:pt x="94" y="26"/>
                                </a:cubicBezTo>
                                <a:cubicBezTo>
                                  <a:pt x="92" y="23"/>
                                  <a:pt x="90" y="20"/>
                                  <a:pt x="88" y="16"/>
                                </a:cubicBezTo>
                                <a:cubicBezTo>
                                  <a:pt x="87" y="14"/>
                                  <a:pt x="85" y="14"/>
                                  <a:pt x="84" y="12"/>
                                </a:cubicBezTo>
                                <a:cubicBezTo>
                                  <a:pt x="86" y="11"/>
                                  <a:pt x="87" y="13"/>
                                  <a:pt x="88" y="14"/>
                                </a:cubicBezTo>
                                <a:cubicBezTo>
                                  <a:pt x="89" y="14"/>
                                  <a:pt x="89" y="16"/>
                                  <a:pt x="90" y="17"/>
                                </a:cubicBezTo>
                                <a:cubicBezTo>
                                  <a:pt x="91" y="17"/>
                                  <a:pt x="92" y="18"/>
                                  <a:pt x="92" y="18"/>
                                </a:cubicBezTo>
                                <a:cubicBezTo>
                                  <a:pt x="96" y="25"/>
                                  <a:pt x="97" y="28"/>
                                  <a:pt x="100" y="36"/>
                                </a:cubicBezTo>
                                <a:cubicBezTo>
                                  <a:pt x="103" y="42"/>
                                  <a:pt x="103" y="48"/>
                                  <a:pt x="105" y="54"/>
                                </a:cubicBezTo>
                                <a:cubicBezTo>
                                  <a:pt x="105" y="55"/>
                                  <a:pt x="106" y="57"/>
                                  <a:pt x="106" y="59"/>
                                </a:cubicBezTo>
                                <a:cubicBezTo>
                                  <a:pt x="106" y="60"/>
                                  <a:pt x="107" y="62"/>
                                  <a:pt x="107" y="63"/>
                                </a:cubicBezTo>
                                <a:cubicBezTo>
                                  <a:pt x="108" y="64"/>
                                  <a:pt x="107" y="65"/>
                                  <a:pt x="107" y="67"/>
                                </a:cubicBezTo>
                                <a:cubicBezTo>
                                  <a:pt x="108" y="68"/>
                                  <a:pt x="108" y="70"/>
                                  <a:pt x="108" y="71"/>
                                </a:cubicBezTo>
                                <a:cubicBezTo>
                                  <a:pt x="109" y="73"/>
                                  <a:pt x="108" y="74"/>
                                  <a:pt x="107" y="75"/>
                                </a:cubicBezTo>
                                <a:cubicBezTo>
                                  <a:pt x="108" y="76"/>
                                  <a:pt x="108" y="78"/>
                                  <a:pt x="108" y="79"/>
                                </a:cubicBezTo>
                                <a:cubicBezTo>
                                  <a:pt x="109" y="81"/>
                                  <a:pt x="108" y="82"/>
                                  <a:pt x="109" y="83"/>
                                </a:cubicBezTo>
                                <a:cubicBezTo>
                                  <a:pt x="108" y="84"/>
                                  <a:pt x="110" y="86"/>
                                  <a:pt x="109" y="87"/>
                                </a:cubicBezTo>
                                <a:cubicBezTo>
                                  <a:pt x="109" y="90"/>
                                  <a:pt x="109" y="93"/>
                                  <a:pt x="110" y="96"/>
                                </a:cubicBezTo>
                                <a:cubicBezTo>
                                  <a:pt x="110" y="98"/>
                                  <a:pt x="111" y="101"/>
                                  <a:pt x="110" y="103"/>
                                </a:cubicBezTo>
                                <a:cubicBezTo>
                                  <a:pt x="112" y="108"/>
                                  <a:pt x="111" y="112"/>
                                  <a:pt x="115" y="117"/>
                                </a:cubicBezTo>
                                <a:cubicBezTo>
                                  <a:pt x="117" y="117"/>
                                  <a:pt x="114" y="114"/>
                                  <a:pt x="115" y="113"/>
                                </a:cubicBezTo>
                                <a:cubicBezTo>
                                  <a:pt x="114" y="112"/>
                                  <a:pt x="115" y="111"/>
                                  <a:pt x="114" y="109"/>
                                </a:cubicBezTo>
                                <a:cubicBezTo>
                                  <a:pt x="115" y="108"/>
                                  <a:pt x="114" y="106"/>
                                  <a:pt x="114" y="105"/>
                                </a:cubicBezTo>
                                <a:cubicBezTo>
                                  <a:pt x="113" y="103"/>
                                  <a:pt x="115" y="102"/>
                                  <a:pt x="115" y="101"/>
                                </a:cubicBezTo>
                                <a:cubicBezTo>
                                  <a:pt x="114" y="99"/>
                                  <a:pt x="114" y="96"/>
                                  <a:pt x="114" y="94"/>
                                </a:cubicBezTo>
                                <a:cubicBezTo>
                                  <a:pt x="114" y="92"/>
                                  <a:pt x="113" y="89"/>
                                  <a:pt x="114" y="87"/>
                                </a:cubicBezTo>
                                <a:cubicBezTo>
                                  <a:pt x="114" y="85"/>
                                  <a:pt x="113" y="83"/>
                                  <a:pt x="114" y="81"/>
                                </a:cubicBezTo>
                                <a:cubicBezTo>
                                  <a:pt x="112" y="78"/>
                                  <a:pt x="114" y="77"/>
                                  <a:pt x="113" y="74"/>
                                </a:cubicBezTo>
                                <a:cubicBezTo>
                                  <a:pt x="115" y="70"/>
                                  <a:pt x="111" y="65"/>
                                  <a:pt x="113" y="61"/>
                                </a:cubicBezTo>
                                <a:cubicBezTo>
                                  <a:pt x="112" y="58"/>
                                  <a:pt x="112" y="56"/>
                                  <a:pt x="111" y="53"/>
                                </a:cubicBezTo>
                                <a:cubicBezTo>
                                  <a:pt x="113" y="53"/>
                                  <a:pt x="110" y="51"/>
                                  <a:pt x="111" y="50"/>
                                </a:cubicBezTo>
                                <a:cubicBezTo>
                                  <a:pt x="112" y="49"/>
                                  <a:pt x="110" y="48"/>
                                  <a:pt x="111" y="47"/>
                                </a:cubicBezTo>
                                <a:cubicBezTo>
                                  <a:pt x="111" y="46"/>
                                  <a:pt x="110" y="44"/>
                                  <a:pt x="110" y="44"/>
                                </a:cubicBezTo>
                                <a:cubicBezTo>
                                  <a:pt x="108" y="40"/>
                                  <a:pt x="107" y="36"/>
                                  <a:pt x="105" y="32"/>
                                </a:cubicBezTo>
                                <a:cubicBezTo>
                                  <a:pt x="103" y="29"/>
                                  <a:pt x="101" y="27"/>
                                  <a:pt x="100" y="24"/>
                                </a:cubicBezTo>
                                <a:cubicBezTo>
                                  <a:pt x="99" y="23"/>
                                  <a:pt x="97" y="23"/>
                                  <a:pt x="97" y="20"/>
                                </a:cubicBezTo>
                                <a:cubicBezTo>
                                  <a:pt x="96" y="20"/>
                                  <a:pt x="94" y="20"/>
                                  <a:pt x="95" y="18"/>
                                </a:cubicBezTo>
                                <a:cubicBezTo>
                                  <a:pt x="97" y="17"/>
                                  <a:pt x="97" y="20"/>
                                  <a:pt x="99" y="20"/>
                                </a:cubicBezTo>
                                <a:cubicBezTo>
                                  <a:pt x="99" y="23"/>
                                  <a:pt x="101" y="23"/>
                                  <a:pt x="101" y="25"/>
                                </a:cubicBezTo>
                                <a:cubicBezTo>
                                  <a:pt x="103" y="24"/>
                                  <a:pt x="103" y="28"/>
                                  <a:pt x="104" y="28"/>
                                </a:cubicBezTo>
                                <a:cubicBezTo>
                                  <a:pt x="105" y="30"/>
                                  <a:pt x="106" y="31"/>
                                  <a:pt x="107" y="32"/>
                                </a:cubicBezTo>
                                <a:cubicBezTo>
                                  <a:pt x="109" y="36"/>
                                  <a:pt x="110" y="39"/>
                                  <a:pt x="112" y="43"/>
                                </a:cubicBezTo>
                                <a:cubicBezTo>
                                  <a:pt x="113" y="45"/>
                                  <a:pt x="113" y="49"/>
                                  <a:pt x="115" y="53"/>
                                </a:cubicBezTo>
                                <a:cubicBezTo>
                                  <a:pt x="114" y="55"/>
                                  <a:pt x="114" y="57"/>
                                  <a:pt x="115" y="60"/>
                                </a:cubicBezTo>
                                <a:cubicBezTo>
                                  <a:pt x="114" y="61"/>
                                  <a:pt x="116" y="64"/>
                                  <a:pt x="115" y="66"/>
                                </a:cubicBezTo>
                                <a:cubicBezTo>
                                  <a:pt x="115" y="69"/>
                                  <a:pt x="116" y="71"/>
                                  <a:pt x="115" y="73"/>
                                </a:cubicBezTo>
                                <a:cubicBezTo>
                                  <a:pt x="116" y="75"/>
                                  <a:pt x="115" y="77"/>
                                  <a:pt x="116" y="79"/>
                                </a:cubicBezTo>
                                <a:cubicBezTo>
                                  <a:pt x="116" y="81"/>
                                  <a:pt x="115" y="82"/>
                                  <a:pt x="116" y="83"/>
                                </a:cubicBezTo>
                                <a:cubicBezTo>
                                  <a:pt x="114" y="83"/>
                                  <a:pt x="118" y="86"/>
                                  <a:pt x="116" y="86"/>
                                </a:cubicBezTo>
                                <a:cubicBezTo>
                                  <a:pt x="117" y="88"/>
                                  <a:pt x="116" y="89"/>
                                  <a:pt x="116" y="90"/>
                                </a:cubicBezTo>
                                <a:cubicBezTo>
                                  <a:pt x="117" y="91"/>
                                  <a:pt x="117" y="92"/>
                                  <a:pt x="117" y="93"/>
                                </a:cubicBezTo>
                                <a:cubicBezTo>
                                  <a:pt x="118" y="96"/>
                                  <a:pt x="116" y="97"/>
                                  <a:pt x="117" y="100"/>
                                </a:cubicBezTo>
                                <a:cubicBezTo>
                                  <a:pt x="116" y="102"/>
                                  <a:pt x="118" y="104"/>
                                  <a:pt x="116" y="106"/>
                                </a:cubicBezTo>
                                <a:cubicBezTo>
                                  <a:pt x="118" y="109"/>
                                  <a:pt x="118" y="112"/>
                                  <a:pt x="117" y="114"/>
                                </a:cubicBezTo>
                                <a:cubicBezTo>
                                  <a:pt x="119" y="119"/>
                                  <a:pt x="118" y="120"/>
                                  <a:pt x="121" y="124"/>
                                </a:cubicBezTo>
                                <a:cubicBezTo>
                                  <a:pt x="124" y="123"/>
                                  <a:pt x="121" y="120"/>
                                  <a:pt x="122" y="119"/>
                                </a:cubicBezTo>
                                <a:cubicBezTo>
                                  <a:pt x="120" y="117"/>
                                  <a:pt x="121" y="115"/>
                                  <a:pt x="121" y="114"/>
                                </a:cubicBezTo>
                                <a:cubicBezTo>
                                  <a:pt x="120" y="112"/>
                                  <a:pt x="121" y="111"/>
                                  <a:pt x="120" y="109"/>
                                </a:cubicBezTo>
                                <a:cubicBezTo>
                                  <a:pt x="121" y="107"/>
                                  <a:pt x="120" y="106"/>
                                  <a:pt x="119" y="104"/>
                                </a:cubicBezTo>
                                <a:cubicBezTo>
                                  <a:pt x="120" y="101"/>
                                  <a:pt x="120" y="97"/>
                                  <a:pt x="120" y="94"/>
                                </a:cubicBezTo>
                                <a:cubicBezTo>
                                  <a:pt x="120" y="93"/>
                                  <a:pt x="119" y="92"/>
                                  <a:pt x="120" y="92"/>
                                </a:cubicBezTo>
                                <a:cubicBezTo>
                                  <a:pt x="120" y="91"/>
                                  <a:pt x="119" y="89"/>
                                  <a:pt x="120" y="89"/>
                                </a:cubicBezTo>
                                <a:cubicBezTo>
                                  <a:pt x="119" y="87"/>
                                  <a:pt x="120" y="86"/>
                                  <a:pt x="119" y="84"/>
                                </a:cubicBezTo>
                                <a:cubicBezTo>
                                  <a:pt x="120" y="81"/>
                                  <a:pt x="120" y="77"/>
                                  <a:pt x="121" y="74"/>
                                </a:cubicBezTo>
                                <a:cubicBezTo>
                                  <a:pt x="121" y="71"/>
                                  <a:pt x="121" y="68"/>
                                  <a:pt x="122" y="65"/>
                                </a:cubicBezTo>
                                <a:cubicBezTo>
                                  <a:pt x="120" y="62"/>
                                  <a:pt x="122" y="59"/>
                                  <a:pt x="121" y="55"/>
                                </a:cubicBezTo>
                                <a:cubicBezTo>
                                  <a:pt x="123" y="53"/>
                                  <a:pt x="120" y="49"/>
                                  <a:pt x="120" y="46"/>
                                </a:cubicBezTo>
                                <a:cubicBezTo>
                                  <a:pt x="122" y="46"/>
                                  <a:pt x="122" y="49"/>
                                  <a:pt x="122" y="51"/>
                                </a:cubicBezTo>
                                <a:cubicBezTo>
                                  <a:pt x="123" y="52"/>
                                  <a:pt x="123" y="54"/>
                                  <a:pt x="123" y="56"/>
                                </a:cubicBezTo>
                                <a:cubicBezTo>
                                  <a:pt x="123" y="59"/>
                                  <a:pt x="123" y="62"/>
                                  <a:pt x="123" y="65"/>
                                </a:cubicBezTo>
                                <a:cubicBezTo>
                                  <a:pt x="123" y="69"/>
                                  <a:pt x="123" y="72"/>
                                  <a:pt x="123" y="75"/>
                                </a:cubicBezTo>
                                <a:cubicBezTo>
                                  <a:pt x="122" y="77"/>
                                  <a:pt x="123" y="78"/>
                                  <a:pt x="122" y="80"/>
                                </a:cubicBezTo>
                                <a:cubicBezTo>
                                  <a:pt x="122" y="82"/>
                                  <a:pt x="121" y="83"/>
                                  <a:pt x="123" y="85"/>
                                </a:cubicBezTo>
                                <a:cubicBezTo>
                                  <a:pt x="122" y="88"/>
                                  <a:pt x="123" y="92"/>
                                  <a:pt x="122" y="95"/>
                                </a:cubicBezTo>
                                <a:cubicBezTo>
                                  <a:pt x="123" y="96"/>
                                  <a:pt x="123" y="96"/>
                                  <a:pt x="123" y="97"/>
                                </a:cubicBezTo>
                                <a:cubicBezTo>
                                  <a:pt x="122" y="98"/>
                                  <a:pt x="123" y="99"/>
                                  <a:pt x="122" y="100"/>
                                </a:cubicBezTo>
                                <a:cubicBezTo>
                                  <a:pt x="123" y="101"/>
                                  <a:pt x="122" y="101"/>
                                  <a:pt x="123" y="102"/>
                                </a:cubicBezTo>
                                <a:cubicBezTo>
                                  <a:pt x="122" y="103"/>
                                  <a:pt x="124" y="104"/>
                                  <a:pt x="123" y="104"/>
                                </a:cubicBezTo>
                                <a:cubicBezTo>
                                  <a:pt x="124" y="106"/>
                                  <a:pt x="122" y="106"/>
                                  <a:pt x="122" y="107"/>
                                </a:cubicBezTo>
                                <a:cubicBezTo>
                                  <a:pt x="123" y="108"/>
                                  <a:pt x="124" y="109"/>
                                  <a:pt x="123" y="110"/>
                                </a:cubicBezTo>
                                <a:cubicBezTo>
                                  <a:pt x="124" y="111"/>
                                  <a:pt x="123" y="111"/>
                                  <a:pt x="123" y="112"/>
                                </a:cubicBezTo>
                                <a:cubicBezTo>
                                  <a:pt x="123" y="113"/>
                                  <a:pt x="124" y="114"/>
                                  <a:pt x="123" y="115"/>
                                </a:cubicBezTo>
                                <a:cubicBezTo>
                                  <a:pt x="125" y="118"/>
                                  <a:pt x="124" y="121"/>
                                  <a:pt x="125" y="125"/>
                                </a:cubicBezTo>
                                <a:cubicBezTo>
                                  <a:pt x="127" y="129"/>
                                  <a:pt x="128" y="129"/>
                                  <a:pt x="129" y="133"/>
                                </a:cubicBezTo>
                                <a:cubicBezTo>
                                  <a:pt x="130" y="132"/>
                                  <a:pt x="128" y="129"/>
                                  <a:pt x="128" y="127"/>
                                </a:cubicBezTo>
                                <a:cubicBezTo>
                                  <a:pt x="127" y="126"/>
                                  <a:pt x="128" y="125"/>
                                  <a:pt x="127" y="124"/>
                                </a:cubicBezTo>
                                <a:cubicBezTo>
                                  <a:pt x="129" y="124"/>
                                  <a:pt x="126" y="121"/>
                                  <a:pt x="128" y="121"/>
                                </a:cubicBezTo>
                                <a:cubicBezTo>
                                  <a:pt x="127" y="117"/>
                                  <a:pt x="127" y="113"/>
                                  <a:pt x="126" y="110"/>
                                </a:cubicBezTo>
                                <a:cubicBezTo>
                                  <a:pt x="127" y="108"/>
                                  <a:pt x="126" y="106"/>
                                  <a:pt x="127" y="104"/>
                                </a:cubicBezTo>
                                <a:cubicBezTo>
                                  <a:pt x="125" y="102"/>
                                  <a:pt x="127" y="100"/>
                                  <a:pt x="126" y="99"/>
                                </a:cubicBezTo>
                                <a:cubicBezTo>
                                  <a:pt x="125" y="97"/>
                                  <a:pt x="127" y="97"/>
                                  <a:pt x="126" y="96"/>
                                </a:cubicBezTo>
                                <a:cubicBezTo>
                                  <a:pt x="127" y="95"/>
                                  <a:pt x="125" y="93"/>
                                  <a:pt x="126" y="93"/>
                                </a:cubicBezTo>
                                <a:cubicBezTo>
                                  <a:pt x="127" y="91"/>
                                  <a:pt x="126" y="89"/>
                                  <a:pt x="127" y="88"/>
                                </a:cubicBezTo>
                                <a:cubicBezTo>
                                  <a:pt x="125" y="85"/>
                                  <a:pt x="126" y="84"/>
                                  <a:pt x="127" y="82"/>
                                </a:cubicBezTo>
                                <a:cubicBezTo>
                                  <a:pt x="126" y="80"/>
                                  <a:pt x="127" y="79"/>
                                  <a:pt x="126" y="77"/>
                                </a:cubicBezTo>
                                <a:cubicBezTo>
                                  <a:pt x="127" y="73"/>
                                  <a:pt x="126" y="69"/>
                                  <a:pt x="126" y="66"/>
                                </a:cubicBezTo>
                                <a:cubicBezTo>
                                  <a:pt x="126" y="64"/>
                                  <a:pt x="126" y="62"/>
                                  <a:pt x="125" y="60"/>
                                </a:cubicBezTo>
                                <a:cubicBezTo>
                                  <a:pt x="126" y="58"/>
                                  <a:pt x="125" y="56"/>
                                  <a:pt x="126" y="54"/>
                                </a:cubicBezTo>
                                <a:cubicBezTo>
                                  <a:pt x="124" y="52"/>
                                  <a:pt x="127" y="51"/>
                                  <a:pt x="125" y="48"/>
                                </a:cubicBezTo>
                                <a:cubicBezTo>
                                  <a:pt x="126" y="47"/>
                                  <a:pt x="125" y="45"/>
                                  <a:pt x="126" y="43"/>
                                </a:cubicBezTo>
                                <a:cubicBezTo>
                                  <a:pt x="124" y="39"/>
                                  <a:pt x="124" y="36"/>
                                  <a:pt x="123" y="32"/>
                                </a:cubicBezTo>
                                <a:cubicBezTo>
                                  <a:pt x="121" y="27"/>
                                  <a:pt x="120" y="23"/>
                                  <a:pt x="117" y="17"/>
                                </a:cubicBezTo>
                                <a:cubicBezTo>
                                  <a:pt x="118" y="17"/>
                                  <a:pt x="118" y="20"/>
                                  <a:pt x="119" y="20"/>
                                </a:cubicBezTo>
                                <a:cubicBezTo>
                                  <a:pt x="121" y="23"/>
                                  <a:pt x="123" y="27"/>
                                  <a:pt x="125" y="31"/>
                                </a:cubicBezTo>
                                <a:cubicBezTo>
                                  <a:pt x="125" y="34"/>
                                  <a:pt x="125" y="36"/>
                                  <a:pt x="127" y="39"/>
                                </a:cubicBezTo>
                                <a:cubicBezTo>
                                  <a:pt x="126" y="40"/>
                                  <a:pt x="128" y="43"/>
                                  <a:pt x="127" y="45"/>
                                </a:cubicBezTo>
                                <a:cubicBezTo>
                                  <a:pt x="128" y="49"/>
                                  <a:pt x="127" y="53"/>
                                  <a:pt x="128" y="58"/>
                                </a:cubicBezTo>
                                <a:cubicBezTo>
                                  <a:pt x="127" y="59"/>
                                  <a:pt x="129" y="62"/>
                                  <a:pt x="128" y="64"/>
                                </a:cubicBezTo>
                                <a:cubicBezTo>
                                  <a:pt x="130" y="66"/>
                                  <a:pt x="128" y="68"/>
                                  <a:pt x="129" y="70"/>
                                </a:cubicBezTo>
                                <a:cubicBezTo>
                                  <a:pt x="128" y="74"/>
                                  <a:pt x="130" y="79"/>
                                  <a:pt x="129" y="83"/>
                                </a:cubicBezTo>
                                <a:cubicBezTo>
                                  <a:pt x="129" y="87"/>
                                  <a:pt x="129" y="91"/>
                                  <a:pt x="128" y="95"/>
                                </a:cubicBezTo>
                                <a:cubicBezTo>
                                  <a:pt x="130" y="97"/>
                                  <a:pt x="128" y="98"/>
                                  <a:pt x="128" y="99"/>
                                </a:cubicBezTo>
                                <a:cubicBezTo>
                                  <a:pt x="130" y="100"/>
                                  <a:pt x="128" y="101"/>
                                  <a:pt x="129" y="102"/>
                                </a:cubicBezTo>
                                <a:cubicBezTo>
                                  <a:pt x="128" y="104"/>
                                  <a:pt x="129" y="106"/>
                                  <a:pt x="129" y="108"/>
                                </a:cubicBezTo>
                                <a:cubicBezTo>
                                  <a:pt x="129" y="117"/>
                                  <a:pt x="130" y="125"/>
                                  <a:pt x="132" y="134"/>
                                </a:cubicBezTo>
                                <a:cubicBezTo>
                                  <a:pt x="134" y="135"/>
                                  <a:pt x="133" y="136"/>
                                  <a:pt x="134" y="138"/>
                                </a:cubicBezTo>
                                <a:cubicBezTo>
                                  <a:pt x="136" y="137"/>
                                  <a:pt x="134" y="137"/>
                                  <a:pt x="134" y="136"/>
                                </a:cubicBezTo>
                                <a:cubicBezTo>
                                  <a:pt x="134" y="135"/>
                                  <a:pt x="134" y="134"/>
                                  <a:pt x="134" y="133"/>
                                </a:cubicBezTo>
                                <a:cubicBezTo>
                                  <a:pt x="134" y="131"/>
                                  <a:pt x="134" y="129"/>
                                  <a:pt x="132" y="127"/>
                                </a:cubicBezTo>
                                <a:cubicBezTo>
                                  <a:pt x="134" y="126"/>
                                  <a:pt x="131" y="124"/>
                                  <a:pt x="133" y="123"/>
                                </a:cubicBezTo>
                                <a:cubicBezTo>
                                  <a:pt x="131" y="121"/>
                                  <a:pt x="134" y="121"/>
                                  <a:pt x="132" y="119"/>
                                </a:cubicBezTo>
                                <a:cubicBezTo>
                                  <a:pt x="133" y="117"/>
                                  <a:pt x="132" y="115"/>
                                  <a:pt x="132" y="112"/>
                                </a:cubicBezTo>
                                <a:cubicBezTo>
                                  <a:pt x="132" y="110"/>
                                  <a:pt x="132" y="107"/>
                                  <a:pt x="133" y="105"/>
                                </a:cubicBezTo>
                                <a:cubicBezTo>
                                  <a:pt x="133" y="102"/>
                                  <a:pt x="133" y="100"/>
                                  <a:pt x="133" y="98"/>
                                </a:cubicBezTo>
                                <a:cubicBezTo>
                                  <a:pt x="134" y="95"/>
                                  <a:pt x="133" y="92"/>
                                  <a:pt x="133" y="90"/>
                                </a:cubicBezTo>
                                <a:cubicBezTo>
                                  <a:pt x="133" y="88"/>
                                  <a:pt x="134" y="86"/>
                                  <a:pt x="133" y="83"/>
                                </a:cubicBezTo>
                                <a:cubicBezTo>
                                  <a:pt x="134" y="82"/>
                                  <a:pt x="134" y="81"/>
                                  <a:pt x="133" y="80"/>
                                </a:cubicBezTo>
                                <a:cubicBezTo>
                                  <a:pt x="134" y="80"/>
                                  <a:pt x="134" y="79"/>
                                  <a:pt x="133" y="78"/>
                                </a:cubicBezTo>
                                <a:cubicBezTo>
                                  <a:pt x="134" y="77"/>
                                  <a:pt x="134" y="75"/>
                                  <a:pt x="134" y="74"/>
                                </a:cubicBezTo>
                                <a:cubicBezTo>
                                  <a:pt x="133" y="70"/>
                                  <a:pt x="134" y="66"/>
                                  <a:pt x="133" y="61"/>
                                </a:cubicBezTo>
                                <a:cubicBezTo>
                                  <a:pt x="134" y="57"/>
                                  <a:pt x="133" y="53"/>
                                  <a:pt x="132" y="49"/>
                                </a:cubicBezTo>
                                <a:cubicBezTo>
                                  <a:pt x="131" y="40"/>
                                  <a:pt x="129" y="31"/>
                                  <a:pt x="125" y="22"/>
                                </a:cubicBezTo>
                                <a:cubicBezTo>
                                  <a:pt x="128" y="22"/>
                                  <a:pt x="128" y="25"/>
                                  <a:pt x="129" y="27"/>
                                </a:cubicBezTo>
                                <a:cubicBezTo>
                                  <a:pt x="130" y="30"/>
                                  <a:pt x="129" y="31"/>
                                  <a:pt x="131" y="34"/>
                                </a:cubicBezTo>
                                <a:cubicBezTo>
                                  <a:pt x="130" y="34"/>
                                  <a:pt x="132" y="36"/>
                                  <a:pt x="132" y="38"/>
                                </a:cubicBezTo>
                                <a:cubicBezTo>
                                  <a:pt x="131" y="38"/>
                                  <a:pt x="133" y="40"/>
                                  <a:pt x="133" y="41"/>
                                </a:cubicBezTo>
                                <a:cubicBezTo>
                                  <a:pt x="131" y="41"/>
                                  <a:pt x="133" y="43"/>
                                  <a:pt x="134" y="44"/>
                                </a:cubicBezTo>
                                <a:cubicBezTo>
                                  <a:pt x="132" y="44"/>
                                  <a:pt x="134" y="46"/>
                                  <a:pt x="134" y="47"/>
                                </a:cubicBezTo>
                                <a:cubicBezTo>
                                  <a:pt x="134" y="48"/>
                                  <a:pt x="134" y="49"/>
                                  <a:pt x="135" y="50"/>
                                </a:cubicBezTo>
                                <a:cubicBezTo>
                                  <a:pt x="135" y="51"/>
                                  <a:pt x="134" y="53"/>
                                  <a:pt x="135" y="53"/>
                                </a:cubicBezTo>
                                <a:cubicBezTo>
                                  <a:pt x="135" y="55"/>
                                  <a:pt x="135" y="58"/>
                                  <a:pt x="135" y="60"/>
                                </a:cubicBezTo>
                                <a:cubicBezTo>
                                  <a:pt x="135" y="64"/>
                                  <a:pt x="135" y="69"/>
                                  <a:pt x="137" y="74"/>
                                </a:cubicBezTo>
                                <a:cubicBezTo>
                                  <a:pt x="136" y="77"/>
                                  <a:pt x="136" y="80"/>
                                  <a:pt x="136" y="83"/>
                                </a:cubicBezTo>
                                <a:cubicBezTo>
                                  <a:pt x="137" y="85"/>
                                  <a:pt x="135" y="86"/>
                                  <a:pt x="136" y="88"/>
                                </a:cubicBezTo>
                                <a:cubicBezTo>
                                  <a:pt x="136" y="89"/>
                                  <a:pt x="136" y="91"/>
                                  <a:pt x="136" y="92"/>
                                </a:cubicBezTo>
                                <a:cubicBezTo>
                                  <a:pt x="136" y="95"/>
                                  <a:pt x="136" y="98"/>
                                  <a:pt x="135" y="101"/>
                                </a:cubicBezTo>
                                <a:cubicBezTo>
                                  <a:pt x="136" y="103"/>
                                  <a:pt x="135" y="105"/>
                                  <a:pt x="134" y="106"/>
                                </a:cubicBezTo>
                                <a:cubicBezTo>
                                  <a:pt x="135" y="108"/>
                                  <a:pt x="135" y="109"/>
                                  <a:pt x="134" y="110"/>
                                </a:cubicBezTo>
                                <a:cubicBezTo>
                                  <a:pt x="137" y="115"/>
                                  <a:pt x="134" y="117"/>
                                  <a:pt x="135" y="122"/>
                                </a:cubicBezTo>
                                <a:cubicBezTo>
                                  <a:pt x="134" y="122"/>
                                  <a:pt x="136" y="124"/>
                                  <a:pt x="135" y="124"/>
                                </a:cubicBezTo>
                                <a:cubicBezTo>
                                  <a:pt x="135" y="125"/>
                                  <a:pt x="135" y="126"/>
                                  <a:pt x="136" y="127"/>
                                </a:cubicBezTo>
                                <a:cubicBezTo>
                                  <a:pt x="136" y="129"/>
                                  <a:pt x="136" y="131"/>
                                  <a:pt x="136" y="132"/>
                                </a:cubicBezTo>
                                <a:cubicBezTo>
                                  <a:pt x="138" y="136"/>
                                  <a:pt x="138" y="140"/>
                                  <a:pt x="140" y="145"/>
                                </a:cubicBezTo>
                                <a:cubicBezTo>
                                  <a:pt x="142" y="147"/>
                                  <a:pt x="141" y="148"/>
                                  <a:pt x="142" y="151"/>
                                </a:cubicBezTo>
                                <a:cubicBezTo>
                                  <a:pt x="141" y="153"/>
                                  <a:pt x="144" y="154"/>
                                  <a:pt x="145" y="155"/>
                                </a:cubicBezTo>
                                <a:cubicBezTo>
                                  <a:pt x="147" y="155"/>
                                  <a:pt x="143" y="152"/>
                                  <a:pt x="145" y="152"/>
                                </a:cubicBezTo>
                                <a:cubicBezTo>
                                  <a:pt x="144" y="150"/>
                                  <a:pt x="143" y="149"/>
                                  <a:pt x="143" y="148"/>
                                </a:cubicBezTo>
                                <a:cubicBezTo>
                                  <a:pt x="144" y="145"/>
                                  <a:pt x="142" y="142"/>
                                  <a:pt x="142" y="139"/>
                                </a:cubicBezTo>
                                <a:cubicBezTo>
                                  <a:pt x="142" y="136"/>
                                  <a:pt x="142" y="134"/>
                                  <a:pt x="141" y="131"/>
                                </a:cubicBezTo>
                                <a:cubicBezTo>
                                  <a:pt x="142" y="127"/>
                                  <a:pt x="142" y="123"/>
                                  <a:pt x="141" y="119"/>
                                </a:cubicBezTo>
                                <a:cubicBezTo>
                                  <a:pt x="142" y="118"/>
                                  <a:pt x="141" y="117"/>
                                  <a:pt x="141" y="116"/>
                                </a:cubicBezTo>
                                <a:cubicBezTo>
                                  <a:pt x="142" y="115"/>
                                  <a:pt x="142" y="114"/>
                                  <a:pt x="141" y="113"/>
                                </a:cubicBezTo>
                                <a:cubicBezTo>
                                  <a:pt x="142" y="111"/>
                                  <a:pt x="142" y="110"/>
                                  <a:pt x="142" y="107"/>
                                </a:cubicBezTo>
                                <a:cubicBezTo>
                                  <a:pt x="143" y="106"/>
                                  <a:pt x="140" y="103"/>
                                  <a:pt x="142" y="101"/>
                                </a:cubicBezTo>
                                <a:cubicBezTo>
                                  <a:pt x="142" y="100"/>
                                  <a:pt x="142" y="98"/>
                                  <a:pt x="142" y="96"/>
                                </a:cubicBezTo>
                                <a:cubicBezTo>
                                  <a:pt x="142" y="94"/>
                                  <a:pt x="142" y="92"/>
                                  <a:pt x="143" y="90"/>
                                </a:cubicBezTo>
                                <a:cubicBezTo>
                                  <a:pt x="142" y="88"/>
                                  <a:pt x="143" y="86"/>
                                  <a:pt x="143" y="84"/>
                                </a:cubicBezTo>
                                <a:cubicBezTo>
                                  <a:pt x="143" y="80"/>
                                  <a:pt x="142" y="76"/>
                                  <a:pt x="142" y="72"/>
                                </a:cubicBezTo>
                                <a:cubicBezTo>
                                  <a:pt x="143" y="71"/>
                                  <a:pt x="142" y="69"/>
                                  <a:pt x="142" y="67"/>
                                </a:cubicBezTo>
                                <a:cubicBezTo>
                                  <a:pt x="143" y="66"/>
                                  <a:pt x="141" y="64"/>
                                  <a:pt x="142" y="64"/>
                                </a:cubicBezTo>
                                <a:cubicBezTo>
                                  <a:pt x="142" y="63"/>
                                  <a:pt x="142" y="62"/>
                                  <a:pt x="141" y="61"/>
                                </a:cubicBezTo>
                                <a:cubicBezTo>
                                  <a:pt x="142" y="60"/>
                                  <a:pt x="141" y="58"/>
                                  <a:pt x="141" y="58"/>
                                </a:cubicBezTo>
                                <a:cubicBezTo>
                                  <a:pt x="141" y="57"/>
                                  <a:pt x="139" y="55"/>
                                  <a:pt x="141" y="55"/>
                                </a:cubicBezTo>
                                <a:cubicBezTo>
                                  <a:pt x="139" y="52"/>
                                  <a:pt x="141" y="50"/>
                                  <a:pt x="139" y="49"/>
                                </a:cubicBezTo>
                                <a:cubicBezTo>
                                  <a:pt x="138" y="45"/>
                                  <a:pt x="136" y="40"/>
                                  <a:pt x="135" y="36"/>
                                </a:cubicBezTo>
                                <a:cubicBezTo>
                                  <a:pt x="133" y="33"/>
                                  <a:pt x="132" y="30"/>
                                  <a:pt x="130" y="26"/>
                                </a:cubicBezTo>
                                <a:cubicBezTo>
                                  <a:pt x="128" y="22"/>
                                  <a:pt x="124" y="19"/>
                                  <a:pt x="122" y="13"/>
                                </a:cubicBezTo>
                                <a:cubicBezTo>
                                  <a:pt x="124" y="13"/>
                                  <a:pt x="124" y="15"/>
                                  <a:pt x="125" y="17"/>
                                </a:cubicBezTo>
                                <a:cubicBezTo>
                                  <a:pt x="127" y="16"/>
                                  <a:pt x="126" y="21"/>
                                  <a:pt x="128" y="20"/>
                                </a:cubicBezTo>
                                <a:cubicBezTo>
                                  <a:pt x="130" y="23"/>
                                  <a:pt x="131" y="26"/>
                                  <a:pt x="133" y="28"/>
                                </a:cubicBezTo>
                                <a:cubicBezTo>
                                  <a:pt x="134" y="30"/>
                                  <a:pt x="134" y="30"/>
                                  <a:pt x="135" y="33"/>
                                </a:cubicBezTo>
                                <a:cubicBezTo>
                                  <a:pt x="134" y="34"/>
                                  <a:pt x="137" y="36"/>
                                  <a:pt x="137" y="38"/>
                                </a:cubicBezTo>
                                <a:cubicBezTo>
                                  <a:pt x="139" y="42"/>
                                  <a:pt x="139" y="43"/>
                                  <a:pt x="141" y="47"/>
                                </a:cubicBezTo>
                                <a:cubicBezTo>
                                  <a:pt x="141" y="51"/>
                                  <a:pt x="143" y="55"/>
                                  <a:pt x="143" y="58"/>
                                </a:cubicBezTo>
                                <a:cubicBezTo>
                                  <a:pt x="144" y="60"/>
                                  <a:pt x="144" y="62"/>
                                  <a:pt x="144" y="64"/>
                                </a:cubicBezTo>
                                <a:cubicBezTo>
                                  <a:pt x="144" y="66"/>
                                  <a:pt x="145" y="68"/>
                                  <a:pt x="145" y="69"/>
                                </a:cubicBezTo>
                                <a:cubicBezTo>
                                  <a:pt x="146" y="73"/>
                                  <a:pt x="144" y="75"/>
                                  <a:pt x="145" y="79"/>
                                </a:cubicBezTo>
                                <a:cubicBezTo>
                                  <a:pt x="144" y="80"/>
                                  <a:pt x="145" y="83"/>
                                  <a:pt x="145" y="84"/>
                                </a:cubicBezTo>
                                <a:cubicBezTo>
                                  <a:pt x="146" y="86"/>
                                  <a:pt x="144" y="87"/>
                                  <a:pt x="145" y="89"/>
                                </a:cubicBezTo>
                                <a:cubicBezTo>
                                  <a:pt x="144" y="90"/>
                                  <a:pt x="146" y="93"/>
                                  <a:pt x="144" y="94"/>
                                </a:cubicBezTo>
                                <a:cubicBezTo>
                                  <a:pt x="144" y="96"/>
                                  <a:pt x="145" y="97"/>
                                  <a:pt x="145" y="99"/>
                                </a:cubicBezTo>
                                <a:cubicBezTo>
                                  <a:pt x="145" y="101"/>
                                  <a:pt x="144" y="102"/>
                                  <a:pt x="144" y="104"/>
                                </a:cubicBezTo>
                                <a:cubicBezTo>
                                  <a:pt x="144" y="106"/>
                                  <a:pt x="145" y="108"/>
                                  <a:pt x="144" y="109"/>
                                </a:cubicBezTo>
                                <a:cubicBezTo>
                                  <a:pt x="144" y="116"/>
                                  <a:pt x="144" y="122"/>
                                  <a:pt x="145" y="129"/>
                                </a:cubicBezTo>
                                <a:cubicBezTo>
                                  <a:pt x="146" y="128"/>
                                  <a:pt x="144" y="126"/>
                                  <a:pt x="145" y="124"/>
                                </a:cubicBezTo>
                                <a:cubicBezTo>
                                  <a:pt x="146" y="123"/>
                                  <a:pt x="146" y="121"/>
                                  <a:pt x="146" y="120"/>
                                </a:cubicBezTo>
                                <a:cubicBezTo>
                                  <a:pt x="146" y="116"/>
                                  <a:pt x="146" y="113"/>
                                  <a:pt x="146" y="110"/>
                                </a:cubicBezTo>
                                <a:cubicBezTo>
                                  <a:pt x="146" y="107"/>
                                  <a:pt x="148" y="104"/>
                                  <a:pt x="147" y="100"/>
                                </a:cubicBezTo>
                                <a:cubicBezTo>
                                  <a:pt x="148" y="98"/>
                                  <a:pt x="147" y="94"/>
                                  <a:pt x="149" y="91"/>
                                </a:cubicBezTo>
                                <a:cubicBezTo>
                                  <a:pt x="148" y="88"/>
                                  <a:pt x="150" y="85"/>
                                  <a:pt x="149" y="81"/>
                                </a:cubicBezTo>
                                <a:cubicBezTo>
                                  <a:pt x="151" y="81"/>
                                  <a:pt x="149" y="78"/>
                                  <a:pt x="150" y="77"/>
                                </a:cubicBezTo>
                                <a:cubicBezTo>
                                  <a:pt x="150" y="76"/>
                                  <a:pt x="149" y="75"/>
                                  <a:pt x="150" y="75"/>
                                </a:cubicBezTo>
                                <a:cubicBezTo>
                                  <a:pt x="150" y="74"/>
                                  <a:pt x="150" y="73"/>
                                  <a:pt x="150" y="72"/>
                                </a:cubicBezTo>
                                <a:cubicBezTo>
                                  <a:pt x="150" y="71"/>
                                  <a:pt x="150" y="69"/>
                                  <a:pt x="150" y="68"/>
                                </a:cubicBezTo>
                                <a:cubicBezTo>
                                  <a:pt x="150" y="66"/>
                                  <a:pt x="149" y="64"/>
                                  <a:pt x="150" y="63"/>
                                </a:cubicBezTo>
                                <a:cubicBezTo>
                                  <a:pt x="149" y="61"/>
                                  <a:pt x="151" y="60"/>
                                  <a:pt x="149" y="58"/>
                                </a:cubicBezTo>
                                <a:cubicBezTo>
                                  <a:pt x="150" y="56"/>
                                  <a:pt x="149" y="54"/>
                                  <a:pt x="150" y="53"/>
                                </a:cubicBezTo>
                                <a:cubicBezTo>
                                  <a:pt x="147" y="45"/>
                                  <a:pt x="145" y="38"/>
                                  <a:pt x="142" y="32"/>
                                </a:cubicBezTo>
                                <a:cubicBezTo>
                                  <a:pt x="143" y="31"/>
                                  <a:pt x="143" y="33"/>
                                  <a:pt x="144" y="34"/>
                                </a:cubicBezTo>
                                <a:cubicBezTo>
                                  <a:pt x="144" y="36"/>
                                  <a:pt x="145" y="35"/>
                                  <a:pt x="146" y="37"/>
                                </a:cubicBezTo>
                                <a:cubicBezTo>
                                  <a:pt x="147" y="39"/>
                                  <a:pt x="148" y="41"/>
                                  <a:pt x="149" y="44"/>
                                </a:cubicBezTo>
                                <a:cubicBezTo>
                                  <a:pt x="150" y="47"/>
                                  <a:pt x="150" y="49"/>
                                  <a:pt x="152" y="53"/>
                                </a:cubicBezTo>
                                <a:cubicBezTo>
                                  <a:pt x="151" y="54"/>
                                  <a:pt x="153" y="56"/>
                                  <a:pt x="151" y="57"/>
                                </a:cubicBezTo>
                                <a:cubicBezTo>
                                  <a:pt x="153" y="58"/>
                                  <a:pt x="151" y="59"/>
                                  <a:pt x="152" y="61"/>
                                </a:cubicBezTo>
                                <a:cubicBezTo>
                                  <a:pt x="152" y="62"/>
                                  <a:pt x="152" y="63"/>
                                  <a:pt x="152" y="65"/>
                                </a:cubicBezTo>
                                <a:cubicBezTo>
                                  <a:pt x="151" y="65"/>
                                  <a:pt x="153" y="67"/>
                                  <a:pt x="152" y="68"/>
                                </a:cubicBezTo>
                                <a:cubicBezTo>
                                  <a:pt x="153" y="71"/>
                                  <a:pt x="152" y="73"/>
                                  <a:pt x="152" y="76"/>
                                </a:cubicBezTo>
                                <a:cubicBezTo>
                                  <a:pt x="152" y="78"/>
                                  <a:pt x="153" y="81"/>
                                  <a:pt x="151" y="83"/>
                                </a:cubicBezTo>
                                <a:cubicBezTo>
                                  <a:pt x="152" y="85"/>
                                  <a:pt x="153" y="86"/>
                                  <a:pt x="151" y="87"/>
                                </a:cubicBezTo>
                                <a:cubicBezTo>
                                  <a:pt x="151" y="88"/>
                                  <a:pt x="151" y="90"/>
                                  <a:pt x="151" y="91"/>
                                </a:cubicBezTo>
                                <a:cubicBezTo>
                                  <a:pt x="151" y="93"/>
                                  <a:pt x="150" y="96"/>
                                  <a:pt x="150" y="98"/>
                                </a:cubicBezTo>
                                <a:cubicBezTo>
                                  <a:pt x="150" y="101"/>
                                  <a:pt x="150" y="103"/>
                                  <a:pt x="149" y="105"/>
                                </a:cubicBezTo>
                                <a:cubicBezTo>
                                  <a:pt x="149" y="107"/>
                                  <a:pt x="150" y="108"/>
                                  <a:pt x="149" y="109"/>
                                </a:cubicBezTo>
                                <a:cubicBezTo>
                                  <a:pt x="149" y="110"/>
                                  <a:pt x="150" y="112"/>
                                  <a:pt x="148" y="112"/>
                                </a:cubicBezTo>
                                <a:cubicBezTo>
                                  <a:pt x="149" y="114"/>
                                  <a:pt x="148" y="116"/>
                                  <a:pt x="149" y="118"/>
                                </a:cubicBezTo>
                                <a:cubicBezTo>
                                  <a:pt x="149" y="120"/>
                                  <a:pt x="148" y="122"/>
                                  <a:pt x="148" y="124"/>
                                </a:cubicBezTo>
                                <a:cubicBezTo>
                                  <a:pt x="147" y="127"/>
                                  <a:pt x="148" y="131"/>
                                  <a:pt x="147" y="135"/>
                                </a:cubicBezTo>
                                <a:cubicBezTo>
                                  <a:pt x="148" y="137"/>
                                  <a:pt x="148" y="139"/>
                                  <a:pt x="148" y="141"/>
                                </a:cubicBezTo>
                                <a:cubicBezTo>
                                  <a:pt x="149" y="142"/>
                                  <a:pt x="149" y="143"/>
                                  <a:pt x="149" y="144"/>
                                </a:cubicBezTo>
                                <a:cubicBezTo>
                                  <a:pt x="148" y="145"/>
                                  <a:pt x="150" y="146"/>
                                  <a:pt x="149" y="147"/>
                                </a:cubicBezTo>
                                <a:cubicBezTo>
                                  <a:pt x="150" y="151"/>
                                  <a:pt x="151" y="155"/>
                                  <a:pt x="152" y="159"/>
                                </a:cubicBezTo>
                                <a:cubicBezTo>
                                  <a:pt x="153" y="162"/>
                                  <a:pt x="153" y="162"/>
                                  <a:pt x="154" y="165"/>
                                </a:cubicBezTo>
                                <a:cubicBezTo>
                                  <a:pt x="156" y="167"/>
                                  <a:pt x="154" y="170"/>
                                  <a:pt x="157" y="171"/>
                                </a:cubicBezTo>
                                <a:cubicBezTo>
                                  <a:pt x="158" y="171"/>
                                  <a:pt x="156" y="169"/>
                                  <a:pt x="156" y="168"/>
                                </a:cubicBezTo>
                                <a:cubicBezTo>
                                  <a:pt x="158" y="168"/>
                                  <a:pt x="154" y="166"/>
                                  <a:pt x="156" y="165"/>
                                </a:cubicBezTo>
                                <a:cubicBezTo>
                                  <a:pt x="156" y="164"/>
                                  <a:pt x="154" y="163"/>
                                  <a:pt x="155" y="162"/>
                                </a:cubicBezTo>
                                <a:cubicBezTo>
                                  <a:pt x="155" y="161"/>
                                  <a:pt x="154" y="160"/>
                                  <a:pt x="155" y="160"/>
                                </a:cubicBezTo>
                                <a:cubicBezTo>
                                  <a:pt x="153" y="155"/>
                                  <a:pt x="154" y="152"/>
                                  <a:pt x="152" y="148"/>
                                </a:cubicBezTo>
                                <a:cubicBezTo>
                                  <a:pt x="154" y="147"/>
                                  <a:pt x="152" y="144"/>
                                  <a:pt x="153" y="142"/>
                                </a:cubicBezTo>
                                <a:cubicBezTo>
                                  <a:pt x="151" y="141"/>
                                  <a:pt x="153" y="140"/>
                                  <a:pt x="153" y="139"/>
                                </a:cubicBezTo>
                                <a:cubicBezTo>
                                  <a:pt x="152" y="137"/>
                                  <a:pt x="153" y="137"/>
                                  <a:pt x="153" y="136"/>
                                </a:cubicBezTo>
                                <a:cubicBezTo>
                                  <a:pt x="153" y="132"/>
                                  <a:pt x="153" y="128"/>
                                  <a:pt x="153" y="124"/>
                                </a:cubicBezTo>
                                <a:cubicBezTo>
                                  <a:pt x="154" y="122"/>
                                  <a:pt x="154" y="120"/>
                                  <a:pt x="154" y="118"/>
                                </a:cubicBezTo>
                                <a:cubicBezTo>
                                  <a:pt x="155" y="116"/>
                                  <a:pt x="155" y="114"/>
                                  <a:pt x="155" y="112"/>
                                </a:cubicBezTo>
                                <a:cubicBezTo>
                                  <a:pt x="156" y="110"/>
                                  <a:pt x="155" y="108"/>
                                  <a:pt x="156" y="106"/>
                                </a:cubicBezTo>
                                <a:cubicBezTo>
                                  <a:pt x="157" y="104"/>
                                  <a:pt x="157" y="103"/>
                                  <a:pt x="157" y="100"/>
                                </a:cubicBezTo>
                                <a:cubicBezTo>
                                  <a:pt x="157" y="99"/>
                                  <a:pt x="157" y="97"/>
                                  <a:pt x="157" y="94"/>
                                </a:cubicBezTo>
                                <a:cubicBezTo>
                                  <a:pt x="158" y="93"/>
                                  <a:pt x="158" y="91"/>
                                  <a:pt x="158" y="89"/>
                                </a:cubicBezTo>
                                <a:cubicBezTo>
                                  <a:pt x="159" y="85"/>
                                  <a:pt x="159" y="81"/>
                                  <a:pt x="159" y="77"/>
                                </a:cubicBezTo>
                                <a:cubicBezTo>
                                  <a:pt x="161" y="76"/>
                                  <a:pt x="159" y="74"/>
                                  <a:pt x="160" y="74"/>
                                </a:cubicBezTo>
                                <a:cubicBezTo>
                                  <a:pt x="161" y="73"/>
                                  <a:pt x="161" y="72"/>
                                  <a:pt x="160" y="71"/>
                                </a:cubicBezTo>
                                <a:cubicBezTo>
                                  <a:pt x="161" y="70"/>
                                  <a:pt x="160" y="68"/>
                                  <a:pt x="161" y="68"/>
                                </a:cubicBezTo>
                                <a:cubicBezTo>
                                  <a:pt x="161" y="67"/>
                                  <a:pt x="160" y="65"/>
                                  <a:pt x="161" y="65"/>
                                </a:cubicBezTo>
                                <a:cubicBezTo>
                                  <a:pt x="161" y="63"/>
                                  <a:pt x="160" y="60"/>
                                  <a:pt x="161" y="58"/>
                                </a:cubicBezTo>
                                <a:cubicBezTo>
                                  <a:pt x="160" y="56"/>
                                  <a:pt x="159" y="54"/>
                                  <a:pt x="160" y="52"/>
                                </a:cubicBezTo>
                                <a:cubicBezTo>
                                  <a:pt x="158" y="48"/>
                                  <a:pt x="157" y="44"/>
                                  <a:pt x="156" y="40"/>
                                </a:cubicBezTo>
                                <a:cubicBezTo>
                                  <a:pt x="155" y="37"/>
                                  <a:pt x="154" y="34"/>
                                  <a:pt x="152" y="32"/>
                                </a:cubicBezTo>
                                <a:cubicBezTo>
                                  <a:pt x="152" y="29"/>
                                  <a:pt x="150" y="28"/>
                                  <a:pt x="150" y="25"/>
                                </a:cubicBezTo>
                                <a:cubicBezTo>
                                  <a:pt x="151" y="25"/>
                                  <a:pt x="152" y="27"/>
                                  <a:pt x="152" y="28"/>
                                </a:cubicBezTo>
                                <a:cubicBezTo>
                                  <a:pt x="154" y="31"/>
                                  <a:pt x="156" y="36"/>
                                  <a:pt x="158" y="40"/>
                                </a:cubicBezTo>
                                <a:cubicBezTo>
                                  <a:pt x="158" y="43"/>
                                  <a:pt x="160" y="47"/>
                                  <a:pt x="161" y="51"/>
                                </a:cubicBezTo>
                                <a:cubicBezTo>
                                  <a:pt x="161" y="54"/>
                                  <a:pt x="163" y="57"/>
                                  <a:pt x="162" y="60"/>
                                </a:cubicBezTo>
                                <a:cubicBezTo>
                                  <a:pt x="163" y="63"/>
                                  <a:pt x="163" y="67"/>
                                  <a:pt x="162" y="70"/>
                                </a:cubicBezTo>
                                <a:cubicBezTo>
                                  <a:pt x="162" y="73"/>
                                  <a:pt x="162" y="76"/>
                                  <a:pt x="162" y="78"/>
                                </a:cubicBezTo>
                                <a:cubicBezTo>
                                  <a:pt x="161" y="82"/>
                                  <a:pt x="161" y="85"/>
                                  <a:pt x="160" y="87"/>
                                </a:cubicBezTo>
                                <a:cubicBezTo>
                                  <a:pt x="161" y="89"/>
                                  <a:pt x="160" y="91"/>
                                  <a:pt x="160" y="92"/>
                                </a:cubicBezTo>
                                <a:cubicBezTo>
                                  <a:pt x="160" y="94"/>
                                  <a:pt x="160" y="95"/>
                                  <a:pt x="159" y="96"/>
                                </a:cubicBezTo>
                                <a:cubicBezTo>
                                  <a:pt x="160" y="98"/>
                                  <a:pt x="160" y="99"/>
                                  <a:pt x="159" y="101"/>
                                </a:cubicBezTo>
                                <a:cubicBezTo>
                                  <a:pt x="159" y="103"/>
                                  <a:pt x="159" y="104"/>
                                  <a:pt x="158" y="105"/>
                                </a:cubicBezTo>
                                <a:cubicBezTo>
                                  <a:pt x="159" y="106"/>
                                  <a:pt x="158" y="107"/>
                                  <a:pt x="158" y="108"/>
                                </a:cubicBezTo>
                                <a:cubicBezTo>
                                  <a:pt x="157" y="108"/>
                                  <a:pt x="158" y="109"/>
                                  <a:pt x="157" y="110"/>
                                </a:cubicBezTo>
                                <a:cubicBezTo>
                                  <a:pt x="158" y="112"/>
                                  <a:pt x="157" y="113"/>
                                  <a:pt x="157" y="114"/>
                                </a:cubicBezTo>
                                <a:cubicBezTo>
                                  <a:pt x="158" y="115"/>
                                  <a:pt x="158" y="114"/>
                                  <a:pt x="158" y="113"/>
                                </a:cubicBezTo>
                                <a:cubicBezTo>
                                  <a:pt x="158" y="113"/>
                                  <a:pt x="158" y="112"/>
                                  <a:pt x="158" y="112"/>
                                </a:cubicBezTo>
                                <a:cubicBezTo>
                                  <a:pt x="159" y="111"/>
                                  <a:pt x="159" y="110"/>
                                  <a:pt x="159" y="109"/>
                                </a:cubicBezTo>
                                <a:cubicBezTo>
                                  <a:pt x="159" y="107"/>
                                  <a:pt x="160" y="105"/>
                                  <a:pt x="160" y="103"/>
                                </a:cubicBezTo>
                                <a:cubicBezTo>
                                  <a:pt x="160" y="100"/>
                                  <a:pt x="162" y="99"/>
                                  <a:pt x="162" y="97"/>
                                </a:cubicBezTo>
                                <a:cubicBezTo>
                                  <a:pt x="162" y="96"/>
                                  <a:pt x="163" y="95"/>
                                  <a:pt x="162" y="93"/>
                                </a:cubicBezTo>
                                <a:cubicBezTo>
                                  <a:pt x="163" y="93"/>
                                  <a:pt x="164" y="92"/>
                                  <a:pt x="163" y="90"/>
                                </a:cubicBezTo>
                                <a:cubicBezTo>
                                  <a:pt x="165" y="87"/>
                                  <a:pt x="166" y="83"/>
                                  <a:pt x="166" y="78"/>
                                </a:cubicBezTo>
                                <a:cubicBezTo>
                                  <a:pt x="168" y="78"/>
                                  <a:pt x="167" y="76"/>
                                  <a:pt x="167" y="75"/>
                                </a:cubicBezTo>
                                <a:cubicBezTo>
                                  <a:pt x="168" y="74"/>
                                  <a:pt x="169" y="73"/>
                                  <a:pt x="168" y="72"/>
                                </a:cubicBezTo>
                                <a:cubicBezTo>
                                  <a:pt x="169" y="70"/>
                                  <a:pt x="168" y="68"/>
                                  <a:pt x="170" y="66"/>
                                </a:cubicBezTo>
                                <a:cubicBezTo>
                                  <a:pt x="169" y="63"/>
                                  <a:pt x="170" y="60"/>
                                  <a:pt x="169" y="57"/>
                                </a:cubicBezTo>
                                <a:cubicBezTo>
                                  <a:pt x="171" y="55"/>
                                  <a:pt x="168" y="51"/>
                                  <a:pt x="169" y="49"/>
                                </a:cubicBezTo>
                                <a:cubicBezTo>
                                  <a:pt x="167" y="45"/>
                                  <a:pt x="166" y="41"/>
                                  <a:pt x="165" y="38"/>
                                </a:cubicBezTo>
                                <a:cubicBezTo>
                                  <a:pt x="168" y="37"/>
                                  <a:pt x="167" y="41"/>
                                  <a:pt x="168" y="42"/>
                                </a:cubicBezTo>
                                <a:cubicBezTo>
                                  <a:pt x="169" y="44"/>
                                  <a:pt x="169" y="46"/>
                                  <a:pt x="170" y="48"/>
                                </a:cubicBezTo>
                                <a:cubicBezTo>
                                  <a:pt x="171" y="51"/>
                                  <a:pt x="170" y="52"/>
                                  <a:pt x="172" y="55"/>
                                </a:cubicBezTo>
                                <a:cubicBezTo>
                                  <a:pt x="170" y="56"/>
                                  <a:pt x="172" y="58"/>
                                  <a:pt x="171" y="58"/>
                                </a:cubicBezTo>
                                <a:cubicBezTo>
                                  <a:pt x="172" y="60"/>
                                  <a:pt x="171" y="61"/>
                                  <a:pt x="172" y="62"/>
                                </a:cubicBezTo>
                                <a:cubicBezTo>
                                  <a:pt x="172" y="65"/>
                                  <a:pt x="171" y="67"/>
                                  <a:pt x="171" y="69"/>
                                </a:cubicBezTo>
                                <a:cubicBezTo>
                                  <a:pt x="172" y="71"/>
                                  <a:pt x="170" y="72"/>
                                  <a:pt x="170" y="73"/>
                                </a:cubicBezTo>
                                <a:cubicBezTo>
                                  <a:pt x="170" y="74"/>
                                  <a:pt x="170" y="76"/>
                                  <a:pt x="169" y="76"/>
                                </a:cubicBezTo>
                                <a:cubicBezTo>
                                  <a:pt x="170" y="79"/>
                                  <a:pt x="168" y="81"/>
                                  <a:pt x="168" y="83"/>
                                </a:cubicBezTo>
                                <a:cubicBezTo>
                                  <a:pt x="167" y="84"/>
                                  <a:pt x="168" y="86"/>
                                  <a:pt x="167" y="87"/>
                                </a:cubicBezTo>
                                <a:cubicBezTo>
                                  <a:pt x="167" y="88"/>
                                  <a:pt x="166" y="89"/>
                                  <a:pt x="166" y="90"/>
                                </a:cubicBezTo>
                                <a:cubicBezTo>
                                  <a:pt x="164" y="92"/>
                                  <a:pt x="166" y="95"/>
                                  <a:pt x="164" y="96"/>
                                </a:cubicBezTo>
                                <a:cubicBezTo>
                                  <a:pt x="164" y="98"/>
                                  <a:pt x="164" y="99"/>
                                  <a:pt x="163" y="100"/>
                                </a:cubicBezTo>
                                <a:cubicBezTo>
                                  <a:pt x="163" y="101"/>
                                  <a:pt x="163" y="103"/>
                                  <a:pt x="162" y="103"/>
                                </a:cubicBezTo>
                                <a:cubicBezTo>
                                  <a:pt x="163" y="105"/>
                                  <a:pt x="162" y="106"/>
                                  <a:pt x="162" y="107"/>
                                </a:cubicBezTo>
                                <a:cubicBezTo>
                                  <a:pt x="162" y="108"/>
                                  <a:pt x="162" y="109"/>
                                  <a:pt x="161" y="110"/>
                                </a:cubicBezTo>
                                <a:cubicBezTo>
                                  <a:pt x="161" y="111"/>
                                  <a:pt x="161" y="113"/>
                                  <a:pt x="161" y="114"/>
                                </a:cubicBezTo>
                                <a:cubicBezTo>
                                  <a:pt x="160" y="115"/>
                                  <a:pt x="160" y="116"/>
                                  <a:pt x="160" y="118"/>
                                </a:cubicBezTo>
                                <a:cubicBezTo>
                                  <a:pt x="159" y="120"/>
                                  <a:pt x="160" y="122"/>
                                  <a:pt x="159" y="124"/>
                                </a:cubicBezTo>
                                <a:cubicBezTo>
                                  <a:pt x="159" y="127"/>
                                  <a:pt x="159" y="129"/>
                                  <a:pt x="159" y="132"/>
                                </a:cubicBezTo>
                                <a:cubicBezTo>
                                  <a:pt x="160" y="133"/>
                                  <a:pt x="158" y="133"/>
                                  <a:pt x="158" y="135"/>
                                </a:cubicBezTo>
                                <a:cubicBezTo>
                                  <a:pt x="159" y="135"/>
                                  <a:pt x="159" y="135"/>
                                  <a:pt x="159" y="136"/>
                                </a:cubicBezTo>
                                <a:cubicBezTo>
                                  <a:pt x="159" y="136"/>
                                  <a:pt x="158" y="137"/>
                                  <a:pt x="158" y="137"/>
                                </a:cubicBezTo>
                                <a:cubicBezTo>
                                  <a:pt x="158" y="138"/>
                                  <a:pt x="159" y="139"/>
                                  <a:pt x="158" y="139"/>
                                </a:cubicBezTo>
                                <a:cubicBezTo>
                                  <a:pt x="159" y="144"/>
                                  <a:pt x="159" y="149"/>
                                  <a:pt x="159" y="154"/>
                                </a:cubicBezTo>
                                <a:cubicBezTo>
                                  <a:pt x="159" y="155"/>
                                  <a:pt x="160" y="157"/>
                                  <a:pt x="160" y="158"/>
                                </a:cubicBezTo>
                                <a:cubicBezTo>
                                  <a:pt x="159" y="159"/>
                                  <a:pt x="159" y="159"/>
                                  <a:pt x="160" y="160"/>
                                </a:cubicBezTo>
                                <a:cubicBezTo>
                                  <a:pt x="160" y="161"/>
                                  <a:pt x="160" y="161"/>
                                  <a:pt x="160" y="161"/>
                                </a:cubicBezTo>
                                <a:cubicBezTo>
                                  <a:pt x="161" y="163"/>
                                  <a:pt x="159" y="163"/>
                                  <a:pt x="161" y="165"/>
                                </a:cubicBezTo>
                                <a:cubicBezTo>
                                  <a:pt x="162" y="166"/>
                                  <a:pt x="161" y="167"/>
                                  <a:pt x="161" y="169"/>
                                </a:cubicBezTo>
                                <a:cubicBezTo>
                                  <a:pt x="163" y="170"/>
                                  <a:pt x="161" y="171"/>
                                  <a:pt x="163" y="173"/>
                                </a:cubicBezTo>
                                <a:cubicBezTo>
                                  <a:pt x="164" y="171"/>
                                  <a:pt x="162" y="168"/>
                                  <a:pt x="163" y="166"/>
                                </a:cubicBezTo>
                                <a:cubicBezTo>
                                  <a:pt x="161" y="163"/>
                                  <a:pt x="162" y="161"/>
                                  <a:pt x="161" y="159"/>
                                </a:cubicBezTo>
                                <a:cubicBezTo>
                                  <a:pt x="162" y="158"/>
                                  <a:pt x="162" y="156"/>
                                  <a:pt x="161" y="155"/>
                                </a:cubicBezTo>
                                <a:cubicBezTo>
                                  <a:pt x="161" y="153"/>
                                  <a:pt x="162" y="153"/>
                                  <a:pt x="161" y="151"/>
                                </a:cubicBezTo>
                                <a:cubicBezTo>
                                  <a:pt x="162" y="150"/>
                                  <a:pt x="160" y="149"/>
                                  <a:pt x="161" y="148"/>
                                </a:cubicBezTo>
                                <a:cubicBezTo>
                                  <a:pt x="162" y="147"/>
                                  <a:pt x="160" y="145"/>
                                  <a:pt x="162" y="145"/>
                                </a:cubicBezTo>
                                <a:cubicBezTo>
                                  <a:pt x="161" y="141"/>
                                  <a:pt x="161" y="138"/>
                                  <a:pt x="162" y="135"/>
                                </a:cubicBezTo>
                                <a:cubicBezTo>
                                  <a:pt x="162" y="133"/>
                                  <a:pt x="162" y="132"/>
                                  <a:pt x="163" y="130"/>
                                </a:cubicBezTo>
                                <a:cubicBezTo>
                                  <a:pt x="162" y="129"/>
                                  <a:pt x="162" y="127"/>
                                  <a:pt x="164" y="126"/>
                                </a:cubicBezTo>
                                <a:cubicBezTo>
                                  <a:pt x="163" y="122"/>
                                  <a:pt x="165" y="120"/>
                                  <a:pt x="165" y="117"/>
                                </a:cubicBezTo>
                                <a:cubicBezTo>
                                  <a:pt x="166" y="114"/>
                                  <a:pt x="166" y="111"/>
                                  <a:pt x="168" y="108"/>
                                </a:cubicBezTo>
                                <a:cubicBezTo>
                                  <a:pt x="168" y="108"/>
                                  <a:pt x="168" y="107"/>
                                  <a:pt x="169" y="106"/>
                                </a:cubicBezTo>
                                <a:cubicBezTo>
                                  <a:pt x="169" y="106"/>
                                  <a:pt x="170" y="105"/>
                                  <a:pt x="169" y="104"/>
                                </a:cubicBezTo>
                                <a:cubicBezTo>
                                  <a:pt x="169" y="102"/>
                                  <a:pt x="171" y="102"/>
                                  <a:pt x="171" y="100"/>
                                </a:cubicBezTo>
                                <a:cubicBezTo>
                                  <a:pt x="172" y="97"/>
                                  <a:pt x="173" y="94"/>
                                  <a:pt x="174" y="92"/>
                                </a:cubicBezTo>
                                <a:cubicBezTo>
                                  <a:pt x="176" y="89"/>
                                  <a:pt x="176" y="86"/>
                                  <a:pt x="178" y="83"/>
                                </a:cubicBezTo>
                                <a:cubicBezTo>
                                  <a:pt x="179" y="81"/>
                                  <a:pt x="179" y="77"/>
                                  <a:pt x="181" y="75"/>
                                </a:cubicBezTo>
                                <a:cubicBezTo>
                                  <a:pt x="181" y="71"/>
                                  <a:pt x="183" y="67"/>
                                  <a:pt x="182" y="62"/>
                                </a:cubicBezTo>
                                <a:cubicBezTo>
                                  <a:pt x="183" y="61"/>
                                  <a:pt x="182" y="58"/>
                                  <a:pt x="183" y="56"/>
                                </a:cubicBezTo>
                                <a:cubicBezTo>
                                  <a:pt x="183" y="54"/>
                                  <a:pt x="183" y="52"/>
                                  <a:pt x="184" y="51"/>
                                </a:cubicBezTo>
                                <a:cubicBezTo>
                                  <a:pt x="185" y="50"/>
                                  <a:pt x="184" y="52"/>
                                  <a:pt x="184" y="52"/>
                                </a:cubicBezTo>
                                <a:cubicBezTo>
                                  <a:pt x="184" y="53"/>
                                  <a:pt x="184" y="54"/>
                                  <a:pt x="184" y="55"/>
                                </a:cubicBezTo>
                                <a:cubicBezTo>
                                  <a:pt x="185" y="56"/>
                                  <a:pt x="184" y="57"/>
                                  <a:pt x="184" y="59"/>
                                </a:cubicBezTo>
                                <a:cubicBezTo>
                                  <a:pt x="185" y="61"/>
                                  <a:pt x="183" y="62"/>
                                  <a:pt x="184" y="64"/>
                                </a:cubicBezTo>
                                <a:cubicBezTo>
                                  <a:pt x="183" y="65"/>
                                  <a:pt x="184" y="67"/>
                                  <a:pt x="183" y="68"/>
                                </a:cubicBezTo>
                                <a:cubicBezTo>
                                  <a:pt x="184" y="71"/>
                                  <a:pt x="182" y="73"/>
                                  <a:pt x="182" y="76"/>
                                </a:cubicBezTo>
                                <a:cubicBezTo>
                                  <a:pt x="180" y="78"/>
                                  <a:pt x="182" y="82"/>
                                  <a:pt x="180" y="84"/>
                                </a:cubicBezTo>
                                <a:cubicBezTo>
                                  <a:pt x="178" y="90"/>
                                  <a:pt x="176" y="95"/>
                                  <a:pt x="174" y="100"/>
                                </a:cubicBezTo>
                                <a:cubicBezTo>
                                  <a:pt x="174" y="101"/>
                                  <a:pt x="173" y="101"/>
                                  <a:pt x="173" y="102"/>
                                </a:cubicBezTo>
                                <a:cubicBezTo>
                                  <a:pt x="173" y="102"/>
                                  <a:pt x="173" y="103"/>
                                  <a:pt x="173" y="103"/>
                                </a:cubicBezTo>
                                <a:cubicBezTo>
                                  <a:pt x="173" y="104"/>
                                  <a:pt x="172" y="104"/>
                                  <a:pt x="172" y="104"/>
                                </a:cubicBezTo>
                                <a:cubicBezTo>
                                  <a:pt x="172" y="105"/>
                                  <a:pt x="172" y="106"/>
                                  <a:pt x="171" y="106"/>
                                </a:cubicBezTo>
                                <a:cubicBezTo>
                                  <a:pt x="172" y="107"/>
                                  <a:pt x="171" y="108"/>
                                  <a:pt x="171" y="108"/>
                                </a:cubicBezTo>
                                <a:cubicBezTo>
                                  <a:pt x="170" y="109"/>
                                  <a:pt x="170" y="111"/>
                                  <a:pt x="170" y="112"/>
                                </a:cubicBezTo>
                                <a:cubicBezTo>
                                  <a:pt x="168" y="113"/>
                                  <a:pt x="169" y="115"/>
                                  <a:pt x="168" y="116"/>
                                </a:cubicBezTo>
                                <a:cubicBezTo>
                                  <a:pt x="167" y="120"/>
                                  <a:pt x="167" y="124"/>
                                  <a:pt x="165" y="128"/>
                                </a:cubicBezTo>
                                <a:cubicBezTo>
                                  <a:pt x="165" y="132"/>
                                  <a:pt x="164" y="136"/>
                                  <a:pt x="164" y="140"/>
                                </a:cubicBezTo>
                                <a:cubicBezTo>
                                  <a:pt x="164" y="143"/>
                                  <a:pt x="163" y="144"/>
                                  <a:pt x="164" y="147"/>
                                </a:cubicBezTo>
                                <a:cubicBezTo>
                                  <a:pt x="162" y="148"/>
                                  <a:pt x="164" y="150"/>
                                  <a:pt x="164" y="150"/>
                                </a:cubicBezTo>
                                <a:cubicBezTo>
                                  <a:pt x="164" y="151"/>
                                  <a:pt x="164" y="152"/>
                                  <a:pt x="164" y="153"/>
                                </a:cubicBezTo>
                                <a:cubicBezTo>
                                  <a:pt x="165" y="158"/>
                                  <a:pt x="164" y="162"/>
                                  <a:pt x="166" y="167"/>
                                </a:cubicBezTo>
                                <a:cubicBezTo>
                                  <a:pt x="167" y="168"/>
                                  <a:pt x="165" y="169"/>
                                  <a:pt x="166" y="170"/>
                                </a:cubicBezTo>
                                <a:cubicBezTo>
                                  <a:pt x="165" y="171"/>
                                  <a:pt x="167" y="172"/>
                                  <a:pt x="166" y="173"/>
                                </a:cubicBezTo>
                                <a:cubicBezTo>
                                  <a:pt x="168" y="177"/>
                                  <a:pt x="167" y="180"/>
                                  <a:pt x="170" y="185"/>
                                </a:cubicBezTo>
                                <a:cubicBezTo>
                                  <a:pt x="172" y="185"/>
                                  <a:pt x="171" y="184"/>
                                  <a:pt x="170" y="183"/>
                                </a:cubicBezTo>
                                <a:cubicBezTo>
                                  <a:pt x="170" y="182"/>
                                  <a:pt x="170" y="181"/>
                                  <a:pt x="170" y="180"/>
                                </a:cubicBezTo>
                                <a:cubicBezTo>
                                  <a:pt x="171" y="180"/>
                                  <a:pt x="169" y="178"/>
                                  <a:pt x="170" y="178"/>
                                </a:cubicBezTo>
                                <a:cubicBezTo>
                                  <a:pt x="171" y="177"/>
                                  <a:pt x="169" y="175"/>
                                  <a:pt x="170" y="175"/>
                                </a:cubicBezTo>
                                <a:cubicBezTo>
                                  <a:pt x="168" y="170"/>
                                  <a:pt x="170" y="167"/>
                                  <a:pt x="168" y="163"/>
                                </a:cubicBezTo>
                                <a:cubicBezTo>
                                  <a:pt x="169" y="160"/>
                                  <a:pt x="169" y="156"/>
                                  <a:pt x="169" y="153"/>
                                </a:cubicBezTo>
                                <a:cubicBezTo>
                                  <a:pt x="170" y="151"/>
                                  <a:pt x="169" y="149"/>
                                  <a:pt x="170" y="148"/>
                                </a:cubicBezTo>
                                <a:cubicBezTo>
                                  <a:pt x="170" y="146"/>
                                  <a:pt x="169" y="144"/>
                                  <a:pt x="170" y="143"/>
                                </a:cubicBezTo>
                                <a:cubicBezTo>
                                  <a:pt x="169" y="142"/>
                                  <a:pt x="172" y="141"/>
                                  <a:pt x="170" y="139"/>
                                </a:cubicBezTo>
                                <a:cubicBezTo>
                                  <a:pt x="172" y="138"/>
                                  <a:pt x="171" y="137"/>
                                  <a:pt x="172" y="136"/>
                                </a:cubicBezTo>
                                <a:cubicBezTo>
                                  <a:pt x="172" y="133"/>
                                  <a:pt x="173" y="131"/>
                                  <a:pt x="173" y="128"/>
                                </a:cubicBezTo>
                                <a:cubicBezTo>
                                  <a:pt x="173" y="127"/>
                                  <a:pt x="174" y="126"/>
                                  <a:pt x="174" y="125"/>
                                </a:cubicBezTo>
                                <a:cubicBezTo>
                                  <a:pt x="175" y="123"/>
                                  <a:pt x="174" y="122"/>
                                  <a:pt x="175" y="121"/>
                                </a:cubicBezTo>
                                <a:cubicBezTo>
                                  <a:pt x="174" y="118"/>
                                  <a:pt x="177" y="116"/>
                                  <a:pt x="176" y="114"/>
                                </a:cubicBezTo>
                                <a:cubicBezTo>
                                  <a:pt x="178" y="112"/>
                                  <a:pt x="177" y="110"/>
                                  <a:pt x="179" y="109"/>
                                </a:cubicBezTo>
                                <a:cubicBezTo>
                                  <a:pt x="180" y="107"/>
                                  <a:pt x="180" y="105"/>
                                  <a:pt x="182" y="103"/>
                                </a:cubicBezTo>
                                <a:cubicBezTo>
                                  <a:pt x="182" y="100"/>
                                  <a:pt x="185" y="96"/>
                                  <a:pt x="186" y="93"/>
                                </a:cubicBezTo>
                                <a:cubicBezTo>
                                  <a:pt x="187" y="91"/>
                                  <a:pt x="187" y="89"/>
                                  <a:pt x="189" y="88"/>
                                </a:cubicBezTo>
                                <a:cubicBezTo>
                                  <a:pt x="188" y="87"/>
                                  <a:pt x="191" y="86"/>
                                  <a:pt x="190" y="85"/>
                                </a:cubicBezTo>
                                <a:cubicBezTo>
                                  <a:pt x="192" y="85"/>
                                  <a:pt x="191" y="83"/>
                                  <a:pt x="192" y="83"/>
                                </a:cubicBezTo>
                                <a:cubicBezTo>
                                  <a:pt x="192" y="81"/>
                                  <a:pt x="194" y="79"/>
                                  <a:pt x="194" y="77"/>
                                </a:cubicBezTo>
                                <a:cubicBezTo>
                                  <a:pt x="195" y="77"/>
                                  <a:pt x="195" y="76"/>
                                  <a:pt x="196" y="75"/>
                                </a:cubicBezTo>
                                <a:cubicBezTo>
                                  <a:pt x="195" y="74"/>
                                  <a:pt x="199" y="74"/>
                                  <a:pt x="197" y="73"/>
                                </a:cubicBezTo>
                                <a:cubicBezTo>
                                  <a:pt x="199" y="72"/>
                                  <a:pt x="197" y="74"/>
                                  <a:pt x="197" y="75"/>
                                </a:cubicBezTo>
                                <a:cubicBezTo>
                                  <a:pt x="196" y="76"/>
                                  <a:pt x="196" y="77"/>
                                  <a:pt x="196" y="78"/>
                                </a:cubicBezTo>
                                <a:cubicBezTo>
                                  <a:pt x="193" y="79"/>
                                  <a:pt x="194" y="82"/>
                                  <a:pt x="193" y="83"/>
                                </a:cubicBezTo>
                                <a:cubicBezTo>
                                  <a:pt x="191" y="85"/>
                                  <a:pt x="191" y="87"/>
                                  <a:pt x="190" y="89"/>
                                </a:cubicBezTo>
                                <a:cubicBezTo>
                                  <a:pt x="189" y="91"/>
                                  <a:pt x="188" y="93"/>
                                  <a:pt x="187" y="95"/>
                                </a:cubicBezTo>
                                <a:cubicBezTo>
                                  <a:pt x="186" y="99"/>
                                  <a:pt x="183" y="102"/>
                                  <a:pt x="182" y="106"/>
                                </a:cubicBezTo>
                                <a:cubicBezTo>
                                  <a:pt x="182" y="107"/>
                                  <a:pt x="182" y="108"/>
                                  <a:pt x="180" y="109"/>
                                </a:cubicBezTo>
                                <a:cubicBezTo>
                                  <a:pt x="181" y="110"/>
                                  <a:pt x="180" y="111"/>
                                  <a:pt x="180" y="112"/>
                                </a:cubicBezTo>
                                <a:cubicBezTo>
                                  <a:pt x="179" y="114"/>
                                  <a:pt x="178" y="116"/>
                                  <a:pt x="177" y="117"/>
                                </a:cubicBezTo>
                                <a:cubicBezTo>
                                  <a:pt x="177" y="120"/>
                                  <a:pt x="177" y="122"/>
                                  <a:pt x="176" y="124"/>
                                </a:cubicBezTo>
                                <a:cubicBezTo>
                                  <a:pt x="176" y="125"/>
                                  <a:pt x="177" y="126"/>
                                  <a:pt x="175" y="127"/>
                                </a:cubicBezTo>
                                <a:cubicBezTo>
                                  <a:pt x="175" y="128"/>
                                  <a:pt x="176" y="129"/>
                                  <a:pt x="175" y="130"/>
                                </a:cubicBezTo>
                                <a:cubicBezTo>
                                  <a:pt x="173" y="133"/>
                                  <a:pt x="174" y="137"/>
                                  <a:pt x="173" y="141"/>
                                </a:cubicBezTo>
                                <a:cubicBezTo>
                                  <a:pt x="172" y="145"/>
                                  <a:pt x="172" y="149"/>
                                  <a:pt x="171" y="153"/>
                                </a:cubicBezTo>
                                <a:cubicBezTo>
                                  <a:pt x="172" y="155"/>
                                  <a:pt x="172" y="157"/>
                                  <a:pt x="171" y="159"/>
                                </a:cubicBezTo>
                                <a:cubicBezTo>
                                  <a:pt x="171" y="161"/>
                                  <a:pt x="172" y="164"/>
                                  <a:pt x="171" y="165"/>
                                </a:cubicBezTo>
                                <a:cubicBezTo>
                                  <a:pt x="174" y="173"/>
                                  <a:pt x="171" y="178"/>
                                  <a:pt x="175" y="186"/>
                                </a:cubicBezTo>
                                <a:cubicBezTo>
                                  <a:pt x="174" y="187"/>
                                  <a:pt x="175" y="188"/>
                                  <a:pt x="175" y="189"/>
                                </a:cubicBezTo>
                                <a:cubicBezTo>
                                  <a:pt x="175" y="190"/>
                                  <a:pt x="173" y="190"/>
                                  <a:pt x="174" y="191"/>
                                </a:cubicBezTo>
                                <a:cubicBezTo>
                                  <a:pt x="175" y="192"/>
                                  <a:pt x="176" y="194"/>
                                  <a:pt x="178" y="195"/>
                                </a:cubicBezTo>
                                <a:cubicBezTo>
                                  <a:pt x="179" y="194"/>
                                  <a:pt x="177" y="192"/>
                                  <a:pt x="177" y="190"/>
                                </a:cubicBezTo>
                                <a:cubicBezTo>
                                  <a:pt x="177" y="189"/>
                                  <a:pt x="176" y="187"/>
                                  <a:pt x="176" y="185"/>
                                </a:cubicBezTo>
                                <a:cubicBezTo>
                                  <a:pt x="175" y="182"/>
                                  <a:pt x="176" y="179"/>
                                  <a:pt x="176" y="176"/>
                                </a:cubicBezTo>
                                <a:cubicBezTo>
                                  <a:pt x="176" y="174"/>
                                  <a:pt x="175" y="172"/>
                                  <a:pt x="175" y="171"/>
                                </a:cubicBezTo>
                                <a:cubicBezTo>
                                  <a:pt x="176" y="170"/>
                                  <a:pt x="174" y="167"/>
                                  <a:pt x="176" y="167"/>
                                </a:cubicBezTo>
                                <a:cubicBezTo>
                                  <a:pt x="175" y="166"/>
                                  <a:pt x="176" y="165"/>
                                  <a:pt x="175" y="164"/>
                                </a:cubicBezTo>
                                <a:cubicBezTo>
                                  <a:pt x="176" y="164"/>
                                  <a:pt x="174" y="162"/>
                                  <a:pt x="175" y="162"/>
                                </a:cubicBezTo>
                                <a:cubicBezTo>
                                  <a:pt x="175" y="160"/>
                                  <a:pt x="176" y="159"/>
                                  <a:pt x="175" y="158"/>
                                </a:cubicBezTo>
                                <a:cubicBezTo>
                                  <a:pt x="176" y="156"/>
                                  <a:pt x="176" y="154"/>
                                  <a:pt x="176" y="153"/>
                                </a:cubicBezTo>
                                <a:cubicBezTo>
                                  <a:pt x="177" y="152"/>
                                  <a:pt x="177" y="150"/>
                                  <a:pt x="177" y="149"/>
                                </a:cubicBezTo>
                                <a:cubicBezTo>
                                  <a:pt x="178" y="146"/>
                                  <a:pt x="178" y="143"/>
                                  <a:pt x="179" y="141"/>
                                </a:cubicBezTo>
                                <a:cubicBezTo>
                                  <a:pt x="179" y="135"/>
                                  <a:pt x="182" y="130"/>
                                  <a:pt x="182" y="124"/>
                                </a:cubicBezTo>
                                <a:cubicBezTo>
                                  <a:pt x="184" y="118"/>
                                  <a:pt x="186" y="113"/>
                                  <a:pt x="188" y="107"/>
                                </a:cubicBezTo>
                                <a:cubicBezTo>
                                  <a:pt x="190" y="102"/>
                                  <a:pt x="192" y="96"/>
                                  <a:pt x="194" y="91"/>
                                </a:cubicBezTo>
                                <a:cubicBezTo>
                                  <a:pt x="196" y="90"/>
                                  <a:pt x="195" y="88"/>
                                  <a:pt x="197" y="87"/>
                                </a:cubicBezTo>
                                <a:cubicBezTo>
                                  <a:pt x="197" y="86"/>
                                  <a:pt x="197" y="86"/>
                                  <a:pt x="198" y="85"/>
                                </a:cubicBezTo>
                                <a:cubicBezTo>
                                  <a:pt x="197" y="84"/>
                                  <a:pt x="198" y="84"/>
                                  <a:pt x="198" y="84"/>
                                </a:cubicBezTo>
                                <a:cubicBezTo>
                                  <a:pt x="199" y="82"/>
                                  <a:pt x="199" y="81"/>
                                  <a:pt x="200" y="79"/>
                                </a:cubicBezTo>
                                <a:cubicBezTo>
                                  <a:pt x="200" y="79"/>
                                  <a:pt x="201" y="78"/>
                                  <a:pt x="201" y="77"/>
                                </a:cubicBezTo>
                                <a:cubicBezTo>
                                  <a:pt x="201" y="77"/>
                                  <a:pt x="201" y="76"/>
                                  <a:pt x="202" y="76"/>
                                </a:cubicBezTo>
                                <a:cubicBezTo>
                                  <a:pt x="202" y="74"/>
                                  <a:pt x="202" y="73"/>
                                  <a:pt x="203" y="72"/>
                                </a:cubicBezTo>
                                <a:cubicBezTo>
                                  <a:pt x="203" y="70"/>
                                  <a:pt x="204" y="69"/>
                                  <a:pt x="204" y="68"/>
                                </a:cubicBezTo>
                                <a:cubicBezTo>
                                  <a:pt x="204" y="66"/>
                                  <a:pt x="205" y="65"/>
                                  <a:pt x="206" y="63"/>
                                </a:cubicBezTo>
                                <a:cubicBezTo>
                                  <a:pt x="206" y="62"/>
                                  <a:pt x="206" y="61"/>
                                  <a:pt x="208" y="60"/>
                                </a:cubicBezTo>
                                <a:cubicBezTo>
                                  <a:pt x="208" y="61"/>
                                  <a:pt x="207" y="62"/>
                                  <a:pt x="207" y="64"/>
                                </a:cubicBezTo>
                                <a:cubicBezTo>
                                  <a:pt x="206" y="65"/>
                                  <a:pt x="207" y="67"/>
                                  <a:pt x="206" y="68"/>
                                </a:cubicBezTo>
                                <a:cubicBezTo>
                                  <a:pt x="205" y="70"/>
                                  <a:pt x="204" y="72"/>
                                  <a:pt x="204" y="75"/>
                                </a:cubicBezTo>
                                <a:cubicBezTo>
                                  <a:pt x="202" y="76"/>
                                  <a:pt x="203" y="78"/>
                                  <a:pt x="202" y="79"/>
                                </a:cubicBezTo>
                                <a:cubicBezTo>
                                  <a:pt x="202" y="79"/>
                                  <a:pt x="202" y="80"/>
                                  <a:pt x="201" y="80"/>
                                </a:cubicBezTo>
                                <a:cubicBezTo>
                                  <a:pt x="201" y="81"/>
                                  <a:pt x="201" y="82"/>
                                  <a:pt x="200" y="82"/>
                                </a:cubicBezTo>
                                <a:cubicBezTo>
                                  <a:pt x="200" y="85"/>
                                  <a:pt x="198" y="87"/>
                                  <a:pt x="197" y="89"/>
                                </a:cubicBezTo>
                                <a:cubicBezTo>
                                  <a:pt x="195" y="94"/>
                                  <a:pt x="193" y="99"/>
                                  <a:pt x="192" y="104"/>
                                </a:cubicBezTo>
                                <a:cubicBezTo>
                                  <a:pt x="191" y="106"/>
                                  <a:pt x="189" y="108"/>
                                  <a:pt x="189" y="111"/>
                                </a:cubicBezTo>
                                <a:cubicBezTo>
                                  <a:pt x="188" y="112"/>
                                  <a:pt x="189" y="114"/>
                                  <a:pt x="188" y="115"/>
                                </a:cubicBezTo>
                                <a:cubicBezTo>
                                  <a:pt x="188" y="115"/>
                                  <a:pt x="188" y="116"/>
                                  <a:pt x="187" y="116"/>
                                </a:cubicBezTo>
                                <a:cubicBezTo>
                                  <a:pt x="187" y="117"/>
                                  <a:pt x="187" y="118"/>
                                  <a:pt x="186" y="118"/>
                                </a:cubicBezTo>
                                <a:cubicBezTo>
                                  <a:pt x="186" y="121"/>
                                  <a:pt x="185" y="125"/>
                                  <a:pt x="184" y="128"/>
                                </a:cubicBezTo>
                                <a:cubicBezTo>
                                  <a:pt x="183" y="129"/>
                                  <a:pt x="183" y="131"/>
                                  <a:pt x="183" y="133"/>
                                </a:cubicBezTo>
                                <a:cubicBezTo>
                                  <a:pt x="181" y="133"/>
                                  <a:pt x="184" y="135"/>
                                  <a:pt x="182" y="136"/>
                                </a:cubicBezTo>
                                <a:cubicBezTo>
                                  <a:pt x="183" y="136"/>
                                  <a:pt x="182" y="137"/>
                                  <a:pt x="182" y="138"/>
                                </a:cubicBezTo>
                                <a:cubicBezTo>
                                  <a:pt x="181" y="141"/>
                                  <a:pt x="180" y="145"/>
                                  <a:pt x="180" y="148"/>
                                </a:cubicBezTo>
                                <a:cubicBezTo>
                                  <a:pt x="180" y="149"/>
                                  <a:pt x="179" y="150"/>
                                  <a:pt x="179" y="151"/>
                                </a:cubicBezTo>
                                <a:cubicBezTo>
                                  <a:pt x="179" y="152"/>
                                  <a:pt x="178" y="152"/>
                                  <a:pt x="179" y="153"/>
                                </a:cubicBezTo>
                                <a:cubicBezTo>
                                  <a:pt x="179" y="155"/>
                                  <a:pt x="178" y="156"/>
                                  <a:pt x="179" y="158"/>
                                </a:cubicBezTo>
                                <a:cubicBezTo>
                                  <a:pt x="178" y="159"/>
                                  <a:pt x="179" y="160"/>
                                  <a:pt x="179" y="161"/>
                                </a:cubicBezTo>
                                <a:cubicBezTo>
                                  <a:pt x="178" y="162"/>
                                  <a:pt x="178" y="163"/>
                                  <a:pt x="178" y="164"/>
                                </a:cubicBezTo>
                                <a:cubicBezTo>
                                  <a:pt x="177" y="164"/>
                                  <a:pt x="178" y="165"/>
                                  <a:pt x="178" y="167"/>
                                </a:cubicBezTo>
                                <a:cubicBezTo>
                                  <a:pt x="178" y="167"/>
                                  <a:pt x="178" y="168"/>
                                  <a:pt x="178" y="169"/>
                                </a:cubicBezTo>
                                <a:cubicBezTo>
                                  <a:pt x="178" y="171"/>
                                  <a:pt x="178" y="173"/>
                                  <a:pt x="178" y="174"/>
                                </a:cubicBezTo>
                                <a:cubicBezTo>
                                  <a:pt x="177" y="176"/>
                                  <a:pt x="179" y="178"/>
                                  <a:pt x="178" y="179"/>
                                </a:cubicBezTo>
                                <a:cubicBezTo>
                                  <a:pt x="180" y="180"/>
                                  <a:pt x="179" y="183"/>
                                  <a:pt x="179" y="185"/>
                                </a:cubicBezTo>
                                <a:cubicBezTo>
                                  <a:pt x="179" y="187"/>
                                  <a:pt x="179" y="188"/>
                                  <a:pt x="180" y="189"/>
                                </a:cubicBezTo>
                                <a:cubicBezTo>
                                  <a:pt x="180" y="193"/>
                                  <a:pt x="183" y="197"/>
                                  <a:pt x="183" y="201"/>
                                </a:cubicBezTo>
                                <a:cubicBezTo>
                                  <a:pt x="185" y="200"/>
                                  <a:pt x="183" y="198"/>
                                  <a:pt x="183" y="197"/>
                                </a:cubicBezTo>
                                <a:cubicBezTo>
                                  <a:pt x="182" y="195"/>
                                  <a:pt x="183" y="194"/>
                                  <a:pt x="183" y="192"/>
                                </a:cubicBezTo>
                                <a:cubicBezTo>
                                  <a:pt x="181" y="190"/>
                                  <a:pt x="183" y="190"/>
                                  <a:pt x="182" y="188"/>
                                </a:cubicBezTo>
                                <a:cubicBezTo>
                                  <a:pt x="182" y="186"/>
                                  <a:pt x="181" y="185"/>
                                  <a:pt x="181" y="184"/>
                                </a:cubicBezTo>
                                <a:cubicBezTo>
                                  <a:pt x="180" y="178"/>
                                  <a:pt x="181" y="172"/>
                                  <a:pt x="180" y="166"/>
                                </a:cubicBezTo>
                                <a:cubicBezTo>
                                  <a:pt x="181" y="165"/>
                                  <a:pt x="180" y="163"/>
                                  <a:pt x="180" y="162"/>
                                </a:cubicBezTo>
                                <a:cubicBezTo>
                                  <a:pt x="180" y="161"/>
                                  <a:pt x="181" y="160"/>
                                  <a:pt x="181" y="158"/>
                                </a:cubicBezTo>
                                <a:cubicBezTo>
                                  <a:pt x="182" y="156"/>
                                  <a:pt x="181" y="153"/>
                                  <a:pt x="182" y="150"/>
                                </a:cubicBezTo>
                                <a:cubicBezTo>
                                  <a:pt x="183" y="148"/>
                                  <a:pt x="182" y="145"/>
                                  <a:pt x="183" y="143"/>
                                </a:cubicBezTo>
                                <a:cubicBezTo>
                                  <a:pt x="183" y="140"/>
                                  <a:pt x="185" y="138"/>
                                  <a:pt x="184" y="135"/>
                                </a:cubicBezTo>
                                <a:cubicBezTo>
                                  <a:pt x="186" y="134"/>
                                  <a:pt x="184" y="131"/>
                                  <a:pt x="186" y="130"/>
                                </a:cubicBezTo>
                                <a:cubicBezTo>
                                  <a:pt x="184" y="129"/>
                                  <a:pt x="188" y="129"/>
                                  <a:pt x="186" y="127"/>
                                </a:cubicBezTo>
                                <a:cubicBezTo>
                                  <a:pt x="186" y="127"/>
                                  <a:pt x="187" y="126"/>
                                  <a:pt x="187" y="125"/>
                                </a:cubicBezTo>
                                <a:cubicBezTo>
                                  <a:pt x="188" y="122"/>
                                  <a:pt x="189" y="120"/>
                                  <a:pt x="190" y="116"/>
                                </a:cubicBezTo>
                                <a:cubicBezTo>
                                  <a:pt x="191" y="113"/>
                                  <a:pt x="193" y="111"/>
                                  <a:pt x="194" y="108"/>
                                </a:cubicBezTo>
                                <a:cubicBezTo>
                                  <a:pt x="195" y="105"/>
                                  <a:pt x="195" y="102"/>
                                  <a:pt x="197" y="99"/>
                                </a:cubicBezTo>
                                <a:cubicBezTo>
                                  <a:pt x="199" y="96"/>
                                  <a:pt x="201" y="93"/>
                                  <a:pt x="201" y="90"/>
                                </a:cubicBezTo>
                                <a:cubicBezTo>
                                  <a:pt x="204" y="87"/>
                                  <a:pt x="203" y="84"/>
                                  <a:pt x="206" y="82"/>
                                </a:cubicBezTo>
                                <a:cubicBezTo>
                                  <a:pt x="205" y="80"/>
                                  <a:pt x="208" y="79"/>
                                  <a:pt x="207" y="77"/>
                                </a:cubicBezTo>
                                <a:cubicBezTo>
                                  <a:pt x="208" y="75"/>
                                  <a:pt x="209" y="74"/>
                                  <a:pt x="209" y="73"/>
                                </a:cubicBezTo>
                                <a:cubicBezTo>
                                  <a:pt x="210" y="72"/>
                                  <a:pt x="209" y="71"/>
                                  <a:pt x="210" y="70"/>
                                </a:cubicBezTo>
                                <a:cubicBezTo>
                                  <a:pt x="210" y="69"/>
                                  <a:pt x="211" y="69"/>
                                  <a:pt x="210" y="68"/>
                                </a:cubicBezTo>
                                <a:cubicBezTo>
                                  <a:pt x="211" y="66"/>
                                  <a:pt x="211" y="65"/>
                                  <a:pt x="212" y="64"/>
                                </a:cubicBezTo>
                                <a:cubicBezTo>
                                  <a:pt x="213" y="63"/>
                                  <a:pt x="212" y="65"/>
                                  <a:pt x="212" y="65"/>
                                </a:cubicBezTo>
                                <a:cubicBezTo>
                                  <a:pt x="212" y="66"/>
                                  <a:pt x="212" y="66"/>
                                  <a:pt x="212" y="67"/>
                                </a:cubicBezTo>
                                <a:cubicBezTo>
                                  <a:pt x="212" y="68"/>
                                  <a:pt x="211" y="69"/>
                                  <a:pt x="211" y="71"/>
                                </a:cubicBezTo>
                                <a:cubicBezTo>
                                  <a:pt x="210" y="71"/>
                                  <a:pt x="212" y="74"/>
                                  <a:pt x="210" y="74"/>
                                </a:cubicBezTo>
                                <a:cubicBezTo>
                                  <a:pt x="209" y="76"/>
                                  <a:pt x="209" y="77"/>
                                  <a:pt x="209" y="78"/>
                                </a:cubicBezTo>
                                <a:cubicBezTo>
                                  <a:pt x="208" y="79"/>
                                  <a:pt x="208" y="81"/>
                                  <a:pt x="207" y="82"/>
                                </a:cubicBezTo>
                                <a:cubicBezTo>
                                  <a:pt x="208" y="83"/>
                                  <a:pt x="205" y="83"/>
                                  <a:pt x="206" y="85"/>
                                </a:cubicBezTo>
                                <a:cubicBezTo>
                                  <a:pt x="205" y="87"/>
                                  <a:pt x="204" y="89"/>
                                  <a:pt x="203" y="92"/>
                                </a:cubicBezTo>
                                <a:cubicBezTo>
                                  <a:pt x="201" y="96"/>
                                  <a:pt x="199" y="101"/>
                                  <a:pt x="197" y="106"/>
                                </a:cubicBezTo>
                                <a:cubicBezTo>
                                  <a:pt x="195" y="107"/>
                                  <a:pt x="198" y="109"/>
                                  <a:pt x="195" y="110"/>
                                </a:cubicBezTo>
                                <a:cubicBezTo>
                                  <a:pt x="195" y="111"/>
                                  <a:pt x="194" y="112"/>
                                  <a:pt x="194" y="113"/>
                                </a:cubicBezTo>
                                <a:cubicBezTo>
                                  <a:pt x="193" y="115"/>
                                  <a:pt x="192" y="117"/>
                                  <a:pt x="192" y="120"/>
                                </a:cubicBezTo>
                                <a:cubicBezTo>
                                  <a:pt x="191" y="122"/>
                                  <a:pt x="189" y="124"/>
                                  <a:pt x="189" y="127"/>
                                </a:cubicBezTo>
                                <a:cubicBezTo>
                                  <a:pt x="187" y="128"/>
                                  <a:pt x="189" y="130"/>
                                  <a:pt x="188" y="131"/>
                                </a:cubicBezTo>
                                <a:cubicBezTo>
                                  <a:pt x="188" y="132"/>
                                  <a:pt x="187" y="133"/>
                                  <a:pt x="187" y="135"/>
                                </a:cubicBezTo>
                                <a:cubicBezTo>
                                  <a:pt x="187" y="135"/>
                                  <a:pt x="186" y="136"/>
                                  <a:pt x="187" y="137"/>
                                </a:cubicBezTo>
                                <a:cubicBezTo>
                                  <a:pt x="187" y="137"/>
                                  <a:pt x="187" y="138"/>
                                  <a:pt x="186" y="138"/>
                                </a:cubicBezTo>
                                <a:cubicBezTo>
                                  <a:pt x="186" y="139"/>
                                  <a:pt x="186" y="140"/>
                                  <a:pt x="186" y="140"/>
                                </a:cubicBezTo>
                                <a:cubicBezTo>
                                  <a:pt x="185" y="141"/>
                                  <a:pt x="186" y="141"/>
                                  <a:pt x="185" y="142"/>
                                </a:cubicBezTo>
                                <a:cubicBezTo>
                                  <a:pt x="185" y="145"/>
                                  <a:pt x="184" y="147"/>
                                  <a:pt x="184" y="150"/>
                                </a:cubicBezTo>
                                <a:cubicBezTo>
                                  <a:pt x="184" y="151"/>
                                  <a:pt x="184" y="152"/>
                                  <a:pt x="184" y="154"/>
                                </a:cubicBezTo>
                                <a:cubicBezTo>
                                  <a:pt x="183" y="155"/>
                                  <a:pt x="184" y="157"/>
                                  <a:pt x="184" y="158"/>
                                </a:cubicBezTo>
                                <a:cubicBezTo>
                                  <a:pt x="183" y="159"/>
                                  <a:pt x="184" y="161"/>
                                  <a:pt x="183" y="162"/>
                                </a:cubicBezTo>
                                <a:cubicBezTo>
                                  <a:pt x="183" y="163"/>
                                  <a:pt x="184" y="165"/>
                                  <a:pt x="183" y="165"/>
                                </a:cubicBezTo>
                                <a:cubicBezTo>
                                  <a:pt x="184" y="167"/>
                                  <a:pt x="184" y="169"/>
                                  <a:pt x="183" y="170"/>
                                </a:cubicBezTo>
                                <a:cubicBezTo>
                                  <a:pt x="183" y="171"/>
                                  <a:pt x="184" y="173"/>
                                  <a:pt x="183" y="174"/>
                                </a:cubicBezTo>
                                <a:cubicBezTo>
                                  <a:pt x="183" y="176"/>
                                  <a:pt x="184" y="179"/>
                                  <a:pt x="183" y="181"/>
                                </a:cubicBezTo>
                                <a:cubicBezTo>
                                  <a:pt x="185" y="187"/>
                                  <a:pt x="184" y="192"/>
                                  <a:pt x="186" y="197"/>
                                </a:cubicBezTo>
                                <a:cubicBezTo>
                                  <a:pt x="187" y="200"/>
                                  <a:pt x="188" y="202"/>
                                  <a:pt x="188" y="204"/>
                                </a:cubicBezTo>
                                <a:cubicBezTo>
                                  <a:pt x="190" y="205"/>
                                  <a:pt x="188" y="208"/>
                                  <a:pt x="190" y="210"/>
                                </a:cubicBezTo>
                                <a:cubicBezTo>
                                  <a:pt x="192" y="208"/>
                                  <a:pt x="189" y="205"/>
                                  <a:pt x="190" y="203"/>
                                </a:cubicBezTo>
                                <a:cubicBezTo>
                                  <a:pt x="190" y="202"/>
                                  <a:pt x="189" y="200"/>
                                  <a:pt x="190" y="200"/>
                                </a:cubicBezTo>
                                <a:cubicBezTo>
                                  <a:pt x="190" y="198"/>
                                  <a:pt x="189" y="197"/>
                                  <a:pt x="189" y="196"/>
                                </a:cubicBezTo>
                                <a:cubicBezTo>
                                  <a:pt x="189" y="194"/>
                                  <a:pt x="190" y="192"/>
                                  <a:pt x="190" y="190"/>
                                </a:cubicBezTo>
                                <a:cubicBezTo>
                                  <a:pt x="188" y="189"/>
                                  <a:pt x="191" y="187"/>
                                  <a:pt x="189" y="187"/>
                                </a:cubicBezTo>
                                <a:cubicBezTo>
                                  <a:pt x="189" y="186"/>
                                  <a:pt x="189" y="186"/>
                                  <a:pt x="190" y="185"/>
                                </a:cubicBezTo>
                                <a:cubicBezTo>
                                  <a:pt x="189" y="185"/>
                                  <a:pt x="189" y="184"/>
                                  <a:pt x="190" y="184"/>
                                </a:cubicBezTo>
                                <a:cubicBezTo>
                                  <a:pt x="189" y="181"/>
                                  <a:pt x="190" y="179"/>
                                  <a:pt x="190" y="177"/>
                                </a:cubicBezTo>
                                <a:cubicBezTo>
                                  <a:pt x="189" y="174"/>
                                  <a:pt x="192" y="173"/>
                                  <a:pt x="191" y="170"/>
                                </a:cubicBezTo>
                                <a:cubicBezTo>
                                  <a:pt x="190" y="169"/>
                                  <a:pt x="193" y="169"/>
                                  <a:pt x="191" y="167"/>
                                </a:cubicBezTo>
                                <a:cubicBezTo>
                                  <a:pt x="191" y="166"/>
                                  <a:pt x="192" y="165"/>
                                  <a:pt x="191" y="164"/>
                                </a:cubicBezTo>
                                <a:cubicBezTo>
                                  <a:pt x="192" y="161"/>
                                  <a:pt x="192" y="159"/>
                                  <a:pt x="193" y="156"/>
                                </a:cubicBezTo>
                                <a:cubicBezTo>
                                  <a:pt x="194" y="154"/>
                                  <a:pt x="193" y="151"/>
                                  <a:pt x="195" y="149"/>
                                </a:cubicBezTo>
                                <a:cubicBezTo>
                                  <a:pt x="194" y="148"/>
                                  <a:pt x="195" y="147"/>
                                  <a:pt x="196" y="146"/>
                                </a:cubicBezTo>
                                <a:cubicBezTo>
                                  <a:pt x="195" y="144"/>
                                  <a:pt x="198" y="143"/>
                                  <a:pt x="197" y="141"/>
                                </a:cubicBezTo>
                                <a:cubicBezTo>
                                  <a:pt x="198" y="140"/>
                                  <a:pt x="197" y="138"/>
                                  <a:pt x="198" y="137"/>
                                </a:cubicBezTo>
                                <a:cubicBezTo>
                                  <a:pt x="199" y="135"/>
                                  <a:pt x="199" y="133"/>
                                  <a:pt x="200" y="132"/>
                                </a:cubicBezTo>
                                <a:cubicBezTo>
                                  <a:pt x="200" y="130"/>
                                  <a:pt x="201" y="129"/>
                                  <a:pt x="201" y="127"/>
                                </a:cubicBezTo>
                                <a:cubicBezTo>
                                  <a:pt x="202" y="126"/>
                                  <a:pt x="200" y="124"/>
                                  <a:pt x="203" y="123"/>
                                </a:cubicBezTo>
                                <a:cubicBezTo>
                                  <a:pt x="201" y="121"/>
                                  <a:pt x="205" y="120"/>
                                  <a:pt x="204" y="118"/>
                                </a:cubicBezTo>
                                <a:cubicBezTo>
                                  <a:pt x="205" y="117"/>
                                  <a:pt x="204" y="115"/>
                                  <a:pt x="205" y="114"/>
                                </a:cubicBezTo>
                                <a:cubicBezTo>
                                  <a:pt x="205" y="113"/>
                                  <a:pt x="205" y="112"/>
                                  <a:pt x="206" y="112"/>
                                </a:cubicBezTo>
                                <a:cubicBezTo>
                                  <a:pt x="205" y="111"/>
                                  <a:pt x="206" y="110"/>
                                  <a:pt x="206" y="109"/>
                                </a:cubicBezTo>
                                <a:cubicBezTo>
                                  <a:pt x="206" y="106"/>
                                  <a:pt x="208" y="103"/>
                                  <a:pt x="208" y="100"/>
                                </a:cubicBezTo>
                                <a:cubicBezTo>
                                  <a:pt x="210" y="97"/>
                                  <a:pt x="210" y="93"/>
                                  <a:pt x="211" y="90"/>
                                </a:cubicBezTo>
                                <a:cubicBezTo>
                                  <a:pt x="212" y="87"/>
                                  <a:pt x="212" y="84"/>
                                  <a:pt x="213" y="81"/>
                                </a:cubicBezTo>
                                <a:cubicBezTo>
                                  <a:pt x="214" y="80"/>
                                  <a:pt x="213" y="78"/>
                                  <a:pt x="214" y="76"/>
                                </a:cubicBezTo>
                                <a:cubicBezTo>
                                  <a:pt x="215" y="75"/>
                                  <a:pt x="214" y="73"/>
                                  <a:pt x="216" y="72"/>
                                </a:cubicBezTo>
                                <a:cubicBezTo>
                                  <a:pt x="215" y="75"/>
                                  <a:pt x="216" y="78"/>
                                  <a:pt x="214" y="81"/>
                                </a:cubicBezTo>
                                <a:cubicBezTo>
                                  <a:pt x="215" y="83"/>
                                  <a:pt x="213" y="83"/>
                                  <a:pt x="214" y="85"/>
                                </a:cubicBezTo>
                                <a:cubicBezTo>
                                  <a:pt x="213" y="86"/>
                                  <a:pt x="214" y="88"/>
                                  <a:pt x="213" y="89"/>
                                </a:cubicBezTo>
                                <a:cubicBezTo>
                                  <a:pt x="213" y="95"/>
                                  <a:pt x="210" y="100"/>
                                  <a:pt x="209" y="105"/>
                                </a:cubicBezTo>
                                <a:cubicBezTo>
                                  <a:pt x="208" y="106"/>
                                  <a:pt x="208" y="108"/>
                                  <a:pt x="208" y="109"/>
                                </a:cubicBezTo>
                                <a:cubicBezTo>
                                  <a:pt x="208" y="111"/>
                                  <a:pt x="207" y="112"/>
                                  <a:pt x="208" y="114"/>
                                </a:cubicBezTo>
                                <a:cubicBezTo>
                                  <a:pt x="207" y="115"/>
                                  <a:pt x="207" y="116"/>
                                  <a:pt x="207" y="118"/>
                                </a:cubicBezTo>
                                <a:cubicBezTo>
                                  <a:pt x="206" y="119"/>
                                  <a:pt x="205" y="120"/>
                                  <a:pt x="206" y="122"/>
                                </a:cubicBezTo>
                                <a:cubicBezTo>
                                  <a:pt x="203" y="122"/>
                                  <a:pt x="205" y="124"/>
                                  <a:pt x="204" y="125"/>
                                </a:cubicBezTo>
                                <a:cubicBezTo>
                                  <a:pt x="204" y="127"/>
                                  <a:pt x="203" y="128"/>
                                  <a:pt x="203" y="129"/>
                                </a:cubicBezTo>
                                <a:cubicBezTo>
                                  <a:pt x="202" y="132"/>
                                  <a:pt x="201" y="134"/>
                                  <a:pt x="200" y="137"/>
                                </a:cubicBezTo>
                                <a:cubicBezTo>
                                  <a:pt x="201" y="139"/>
                                  <a:pt x="200" y="140"/>
                                  <a:pt x="200" y="143"/>
                                </a:cubicBezTo>
                                <a:cubicBezTo>
                                  <a:pt x="198" y="144"/>
                                  <a:pt x="199" y="147"/>
                                  <a:pt x="197" y="149"/>
                                </a:cubicBezTo>
                                <a:cubicBezTo>
                                  <a:pt x="197" y="151"/>
                                  <a:pt x="196" y="153"/>
                                  <a:pt x="196" y="156"/>
                                </a:cubicBezTo>
                                <a:cubicBezTo>
                                  <a:pt x="194" y="160"/>
                                  <a:pt x="195" y="164"/>
                                  <a:pt x="193" y="169"/>
                                </a:cubicBezTo>
                                <a:cubicBezTo>
                                  <a:pt x="194" y="171"/>
                                  <a:pt x="193" y="173"/>
                                  <a:pt x="193" y="176"/>
                                </a:cubicBezTo>
                                <a:cubicBezTo>
                                  <a:pt x="193" y="178"/>
                                  <a:pt x="193" y="180"/>
                                  <a:pt x="192" y="183"/>
                                </a:cubicBezTo>
                                <a:cubicBezTo>
                                  <a:pt x="194" y="186"/>
                                  <a:pt x="191" y="187"/>
                                  <a:pt x="193" y="190"/>
                                </a:cubicBezTo>
                                <a:cubicBezTo>
                                  <a:pt x="192" y="192"/>
                                  <a:pt x="192" y="195"/>
                                  <a:pt x="192" y="197"/>
                                </a:cubicBezTo>
                                <a:cubicBezTo>
                                  <a:pt x="193" y="200"/>
                                  <a:pt x="194" y="203"/>
                                  <a:pt x="193" y="205"/>
                                </a:cubicBezTo>
                                <a:cubicBezTo>
                                  <a:pt x="195" y="209"/>
                                  <a:pt x="194" y="213"/>
                                  <a:pt x="197" y="216"/>
                                </a:cubicBezTo>
                                <a:cubicBezTo>
                                  <a:pt x="196" y="216"/>
                                  <a:pt x="196" y="215"/>
                                  <a:pt x="196" y="215"/>
                                </a:cubicBezTo>
                                <a:cubicBezTo>
                                  <a:pt x="195" y="215"/>
                                  <a:pt x="196" y="215"/>
                                  <a:pt x="195" y="216"/>
                                </a:cubicBezTo>
                                <a:cubicBezTo>
                                  <a:pt x="196" y="218"/>
                                  <a:pt x="198" y="217"/>
                                  <a:pt x="198" y="220"/>
                                </a:cubicBezTo>
                                <a:cubicBezTo>
                                  <a:pt x="199" y="218"/>
                                  <a:pt x="199" y="217"/>
                                  <a:pt x="198" y="214"/>
                                </a:cubicBezTo>
                                <a:cubicBezTo>
                                  <a:pt x="198" y="213"/>
                                  <a:pt x="197" y="210"/>
                                  <a:pt x="197" y="209"/>
                                </a:cubicBezTo>
                                <a:cubicBezTo>
                                  <a:pt x="196" y="207"/>
                                  <a:pt x="196" y="205"/>
                                  <a:pt x="196" y="203"/>
                                </a:cubicBezTo>
                                <a:cubicBezTo>
                                  <a:pt x="196" y="201"/>
                                  <a:pt x="196" y="200"/>
                                  <a:pt x="197" y="198"/>
                                </a:cubicBezTo>
                                <a:cubicBezTo>
                                  <a:pt x="195" y="197"/>
                                  <a:pt x="197" y="196"/>
                                  <a:pt x="196" y="195"/>
                                </a:cubicBezTo>
                                <a:cubicBezTo>
                                  <a:pt x="197" y="195"/>
                                  <a:pt x="195" y="193"/>
                                  <a:pt x="196" y="193"/>
                                </a:cubicBezTo>
                                <a:cubicBezTo>
                                  <a:pt x="195" y="191"/>
                                  <a:pt x="197" y="190"/>
                                  <a:pt x="196" y="187"/>
                                </a:cubicBezTo>
                                <a:cubicBezTo>
                                  <a:pt x="196" y="186"/>
                                  <a:pt x="197" y="184"/>
                                  <a:pt x="196" y="182"/>
                                </a:cubicBezTo>
                                <a:cubicBezTo>
                                  <a:pt x="198" y="181"/>
                                  <a:pt x="195" y="179"/>
                                  <a:pt x="198" y="178"/>
                                </a:cubicBezTo>
                                <a:cubicBezTo>
                                  <a:pt x="196" y="174"/>
                                  <a:pt x="198" y="171"/>
                                  <a:pt x="198" y="167"/>
                                </a:cubicBezTo>
                                <a:cubicBezTo>
                                  <a:pt x="199" y="165"/>
                                  <a:pt x="198" y="161"/>
                                  <a:pt x="200" y="158"/>
                                </a:cubicBezTo>
                                <a:cubicBezTo>
                                  <a:pt x="199" y="155"/>
                                  <a:pt x="201" y="152"/>
                                  <a:pt x="201" y="148"/>
                                </a:cubicBezTo>
                                <a:cubicBezTo>
                                  <a:pt x="202" y="148"/>
                                  <a:pt x="202" y="147"/>
                                  <a:pt x="201" y="145"/>
                                </a:cubicBezTo>
                                <a:cubicBezTo>
                                  <a:pt x="202" y="145"/>
                                  <a:pt x="203" y="144"/>
                                  <a:pt x="203" y="143"/>
                                </a:cubicBezTo>
                                <a:cubicBezTo>
                                  <a:pt x="203" y="142"/>
                                  <a:pt x="203" y="141"/>
                                  <a:pt x="203" y="139"/>
                                </a:cubicBezTo>
                                <a:cubicBezTo>
                                  <a:pt x="205" y="136"/>
                                  <a:pt x="205" y="132"/>
                                  <a:pt x="206" y="129"/>
                                </a:cubicBezTo>
                                <a:cubicBezTo>
                                  <a:pt x="207" y="126"/>
                                  <a:pt x="208" y="123"/>
                                  <a:pt x="209" y="120"/>
                                </a:cubicBezTo>
                                <a:cubicBezTo>
                                  <a:pt x="208" y="118"/>
                                  <a:pt x="209" y="117"/>
                                  <a:pt x="210" y="115"/>
                                </a:cubicBezTo>
                                <a:cubicBezTo>
                                  <a:pt x="210" y="114"/>
                                  <a:pt x="210" y="112"/>
                                  <a:pt x="211" y="111"/>
                                </a:cubicBezTo>
                                <a:cubicBezTo>
                                  <a:pt x="211" y="107"/>
                                  <a:pt x="213" y="105"/>
                                  <a:pt x="213" y="101"/>
                                </a:cubicBezTo>
                                <a:cubicBezTo>
                                  <a:pt x="214" y="100"/>
                                  <a:pt x="214" y="98"/>
                                  <a:pt x="214" y="97"/>
                                </a:cubicBezTo>
                                <a:cubicBezTo>
                                  <a:pt x="216" y="95"/>
                                  <a:pt x="215" y="93"/>
                                  <a:pt x="216" y="92"/>
                                </a:cubicBezTo>
                                <a:cubicBezTo>
                                  <a:pt x="217" y="89"/>
                                  <a:pt x="217" y="85"/>
                                  <a:pt x="218" y="82"/>
                                </a:cubicBezTo>
                                <a:cubicBezTo>
                                  <a:pt x="217" y="80"/>
                                  <a:pt x="219" y="79"/>
                                  <a:pt x="218" y="77"/>
                                </a:cubicBezTo>
                                <a:cubicBezTo>
                                  <a:pt x="219" y="76"/>
                                  <a:pt x="217" y="73"/>
                                  <a:pt x="218" y="72"/>
                                </a:cubicBezTo>
                                <a:cubicBezTo>
                                  <a:pt x="217" y="70"/>
                                  <a:pt x="218" y="69"/>
                                  <a:pt x="218" y="67"/>
                                </a:cubicBezTo>
                                <a:cubicBezTo>
                                  <a:pt x="218" y="65"/>
                                  <a:pt x="218" y="64"/>
                                  <a:pt x="218" y="62"/>
                                </a:cubicBezTo>
                                <a:cubicBezTo>
                                  <a:pt x="220" y="62"/>
                                  <a:pt x="218" y="64"/>
                                  <a:pt x="219" y="65"/>
                                </a:cubicBezTo>
                                <a:cubicBezTo>
                                  <a:pt x="218" y="65"/>
                                  <a:pt x="220" y="67"/>
                                  <a:pt x="219" y="68"/>
                                </a:cubicBezTo>
                                <a:cubicBezTo>
                                  <a:pt x="219" y="69"/>
                                  <a:pt x="219" y="70"/>
                                  <a:pt x="219" y="71"/>
                                </a:cubicBezTo>
                                <a:cubicBezTo>
                                  <a:pt x="219" y="72"/>
                                  <a:pt x="220" y="73"/>
                                  <a:pt x="219" y="74"/>
                                </a:cubicBezTo>
                                <a:cubicBezTo>
                                  <a:pt x="220" y="76"/>
                                  <a:pt x="219" y="78"/>
                                  <a:pt x="219" y="80"/>
                                </a:cubicBezTo>
                                <a:cubicBezTo>
                                  <a:pt x="219" y="82"/>
                                  <a:pt x="219" y="84"/>
                                  <a:pt x="218" y="86"/>
                                </a:cubicBezTo>
                                <a:cubicBezTo>
                                  <a:pt x="219" y="88"/>
                                  <a:pt x="218" y="89"/>
                                  <a:pt x="218" y="92"/>
                                </a:cubicBezTo>
                                <a:cubicBezTo>
                                  <a:pt x="218" y="94"/>
                                  <a:pt x="216" y="95"/>
                                  <a:pt x="217" y="97"/>
                                </a:cubicBezTo>
                                <a:cubicBezTo>
                                  <a:pt x="215" y="99"/>
                                  <a:pt x="216" y="101"/>
                                  <a:pt x="215" y="103"/>
                                </a:cubicBezTo>
                                <a:cubicBezTo>
                                  <a:pt x="214" y="104"/>
                                  <a:pt x="215" y="107"/>
                                  <a:pt x="213" y="108"/>
                                </a:cubicBezTo>
                                <a:cubicBezTo>
                                  <a:pt x="213" y="112"/>
                                  <a:pt x="212" y="116"/>
                                  <a:pt x="211" y="120"/>
                                </a:cubicBezTo>
                                <a:cubicBezTo>
                                  <a:pt x="209" y="123"/>
                                  <a:pt x="209" y="127"/>
                                  <a:pt x="208" y="131"/>
                                </a:cubicBezTo>
                                <a:cubicBezTo>
                                  <a:pt x="208" y="133"/>
                                  <a:pt x="206" y="134"/>
                                  <a:pt x="207" y="136"/>
                                </a:cubicBezTo>
                                <a:cubicBezTo>
                                  <a:pt x="205" y="137"/>
                                  <a:pt x="206" y="138"/>
                                  <a:pt x="206" y="140"/>
                                </a:cubicBezTo>
                                <a:cubicBezTo>
                                  <a:pt x="205" y="140"/>
                                  <a:pt x="205" y="141"/>
                                  <a:pt x="205" y="142"/>
                                </a:cubicBezTo>
                                <a:cubicBezTo>
                                  <a:pt x="204" y="144"/>
                                  <a:pt x="204" y="146"/>
                                  <a:pt x="204" y="148"/>
                                </a:cubicBezTo>
                                <a:cubicBezTo>
                                  <a:pt x="204" y="149"/>
                                  <a:pt x="204" y="150"/>
                                  <a:pt x="203" y="150"/>
                                </a:cubicBezTo>
                                <a:cubicBezTo>
                                  <a:pt x="203" y="151"/>
                                  <a:pt x="204" y="152"/>
                                  <a:pt x="202" y="153"/>
                                </a:cubicBezTo>
                                <a:cubicBezTo>
                                  <a:pt x="203" y="155"/>
                                  <a:pt x="202" y="157"/>
                                  <a:pt x="202" y="159"/>
                                </a:cubicBezTo>
                                <a:cubicBezTo>
                                  <a:pt x="200" y="159"/>
                                  <a:pt x="203" y="161"/>
                                  <a:pt x="201" y="162"/>
                                </a:cubicBezTo>
                                <a:cubicBezTo>
                                  <a:pt x="202" y="163"/>
                                  <a:pt x="201" y="163"/>
                                  <a:pt x="201" y="164"/>
                                </a:cubicBezTo>
                                <a:cubicBezTo>
                                  <a:pt x="200" y="166"/>
                                  <a:pt x="201" y="169"/>
                                  <a:pt x="200" y="170"/>
                                </a:cubicBezTo>
                                <a:cubicBezTo>
                                  <a:pt x="201" y="172"/>
                                  <a:pt x="200" y="174"/>
                                  <a:pt x="199" y="176"/>
                                </a:cubicBezTo>
                                <a:cubicBezTo>
                                  <a:pt x="200" y="180"/>
                                  <a:pt x="200" y="184"/>
                                  <a:pt x="199" y="187"/>
                                </a:cubicBezTo>
                                <a:cubicBezTo>
                                  <a:pt x="199" y="189"/>
                                  <a:pt x="199" y="190"/>
                                  <a:pt x="199" y="191"/>
                                </a:cubicBezTo>
                                <a:cubicBezTo>
                                  <a:pt x="198" y="192"/>
                                  <a:pt x="200" y="193"/>
                                  <a:pt x="199" y="194"/>
                                </a:cubicBezTo>
                                <a:cubicBezTo>
                                  <a:pt x="199" y="196"/>
                                  <a:pt x="199" y="198"/>
                                  <a:pt x="199" y="199"/>
                                </a:cubicBezTo>
                                <a:cubicBezTo>
                                  <a:pt x="200" y="202"/>
                                  <a:pt x="199" y="203"/>
                                  <a:pt x="200" y="207"/>
                                </a:cubicBezTo>
                                <a:cubicBezTo>
                                  <a:pt x="200" y="209"/>
                                  <a:pt x="199" y="211"/>
                                  <a:pt x="201" y="214"/>
                                </a:cubicBezTo>
                                <a:cubicBezTo>
                                  <a:pt x="200" y="216"/>
                                  <a:pt x="202" y="220"/>
                                  <a:pt x="203" y="221"/>
                                </a:cubicBezTo>
                                <a:cubicBezTo>
                                  <a:pt x="202" y="222"/>
                                  <a:pt x="203" y="222"/>
                                  <a:pt x="203" y="223"/>
                                </a:cubicBezTo>
                                <a:cubicBezTo>
                                  <a:pt x="202" y="223"/>
                                  <a:pt x="203" y="224"/>
                                  <a:pt x="203" y="225"/>
                                </a:cubicBezTo>
                                <a:cubicBezTo>
                                  <a:pt x="204" y="225"/>
                                  <a:pt x="205" y="226"/>
                                  <a:pt x="206" y="227"/>
                                </a:cubicBezTo>
                                <a:cubicBezTo>
                                  <a:pt x="207" y="225"/>
                                  <a:pt x="204" y="221"/>
                                  <a:pt x="205" y="218"/>
                                </a:cubicBezTo>
                                <a:cubicBezTo>
                                  <a:pt x="203" y="215"/>
                                  <a:pt x="204" y="213"/>
                                  <a:pt x="203" y="209"/>
                                </a:cubicBezTo>
                                <a:cubicBezTo>
                                  <a:pt x="203" y="208"/>
                                  <a:pt x="203" y="207"/>
                                  <a:pt x="203" y="205"/>
                                </a:cubicBezTo>
                                <a:cubicBezTo>
                                  <a:pt x="203" y="204"/>
                                  <a:pt x="203" y="202"/>
                                  <a:pt x="203" y="201"/>
                                </a:cubicBezTo>
                                <a:cubicBezTo>
                                  <a:pt x="203" y="200"/>
                                  <a:pt x="203" y="198"/>
                                  <a:pt x="203" y="197"/>
                                </a:cubicBezTo>
                                <a:cubicBezTo>
                                  <a:pt x="203" y="195"/>
                                  <a:pt x="204" y="194"/>
                                  <a:pt x="203" y="193"/>
                                </a:cubicBezTo>
                                <a:cubicBezTo>
                                  <a:pt x="205" y="191"/>
                                  <a:pt x="203" y="187"/>
                                  <a:pt x="205" y="185"/>
                                </a:cubicBezTo>
                                <a:cubicBezTo>
                                  <a:pt x="205" y="183"/>
                                  <a:pt x="205" y="180"/>
                                  <a:pt x="206" y="178"/>
                                </a:cubicBezTo>
                                <a:cubicBezTo>
                                  <a:pt x="207" y="172"/>
                                  <a:pt x="208" y="167"/>
                                  <a:pt x="210" y="162"/>
                                </a:cubicBezTo>
                                <a:cubicBezTo>
                                  <a:pt x="209" y="161"/>
                                  <a:pt x="211" y="161"/>
                                  <a:pt x="210" y="160"/>
                                </a:cubicBezTo>
                                <a:cubicBezTo>
                                  <a:pt x="210" y="160"/>
                                  <a:pt x="210" y="159"/>
                                  <a:pt x="211" y="158"/>
                                </a:cubicBezTo>
                                <a:cubicBezTo>
                                  <a:pt x="212" y="157"/>
                                  <a:pt x="211" y="156"/>
                                  <a:pt x="212" y="155"/>
                                </a:cubicBezTo>
                                <a:cubicBezTo>
                                  <a:pt x="211" y="153"/>
                                  <a:pt x="214" y="153"/>
                                  <a:pt x="213" y="151"/>
                                </a:cubicBezTo>
                                <a:cubicBezTo>
                                  <a:pt x="214" y="150"/>
                                  <a:pt x="213" y="149"/>
                                  <a:pt x="214" y="148"/>
                                </a:cubicBezTo>
                                <a:cubicBezTo>
                                  <a:pt x="216" y="143"/>
                                  <a:pt x="217" y="138"/>
                                  <a:pt x="219" y="133"/>
                                </a:cubicBezTo>
                                <a:cubicBezTo>
                                  <a:pt x="218" y="130"/>
                                  <a:pt x="219" y="127"/>
                                  <a:pt x="221" y="125"/>
                                </a:cubicBezTo>
                                <a:cubicBezTo>
                                  <a:pt x="221" y="122"/>
                                  <a:pt x="221" y="120"/>
                                  <a:pt x="222" y="118"/>
                                </a:cubicBezTo>
                                <a:cubicBezTo>
                                  <a:pt x="222" y="116"/>
                                  <a:pt x="223" y="115"/>
                                  <a:pt x="223" y="114"/>
                                </a:cubicBezTo>
                                <a:cubicBezTo>
                                  <a:pt x="222" y="112"/>
                                  <a:pt x="224" y="112"/>
                                  <a:pt x="223" y="111"/>
                                </a:cubicBezTo>
                                <a:cubicBezTo>
                                  <a:pt x="223" y="111"/>
                                  <a:pt x="223" y="110"/>
                                  <a:pt x="224" y="110"/>
                                </a:cubicBezTo>
                                <a:cubicBezTo>
                                  <a:pt x="223" y="108"/>
                                  <a:pt x="225" y="107"/>
                                  <a:pt x="224" y="105"/>
                                </a:cubicBezTo>
                                <a:cubicBezTo>
                                  <a:pt x="224" y="104"/>
                                  <a:pt x="224" y="103"/>
                                  <a:pt x="224" y="102"/>
                                </a:cubicBezTo>
                                <a:cubicBezTo>
                                  <a:pt x="224" y="96"/>
                                  <a:pt x="225" y="91"/>
                                  <a:pt x="224" y="85"/>
                                </a:cubicBezTo>
                                <a:cubicBezTo>
                                  <a:pt x="225" y="85"/>
                                  <a:pt x="225" y="88"/>
                                  <a:pt x="224" y="88"/>
                                </a:cubicBezTo>
                                <a:cubicBezTo>
                                  <a:pt x="226" y="90"/>
                                  <a:pt x="225" y="91"/>
                                  <a:pt x="226" y="92"/>
                                </a:cubicBezTo>
                                <a:cubicBezTo>
                                  <a:pt x="224" y="93"/>
                                  <a:pt x="227" y="95"/>
                                  <a:pt x="226" y="95"/>
                                </a:cubicBezTo>
                                <a:cubicBezTo>
                                  <a:pt x="225" y="96"/>
                                  <a:pt x="226" y="98"/>
                                  <a:pt x="226" y="99"/>
                                </a:cubicBezTo>
                                <a:cubicBezTo>
                                  <a:pt x="225" y="100"/>
                                  <a:pt x="226" y="101"/>
                                  <a:pt x="225" y="102"/>
                                </a:cubicBezTo>
                                <a:cubicBezTo>
                                  <a:pt x="225" y="103"/>
                                  <a:pt x="226" y="104"/>
                                  <a:pt x="225" y="105"/>
                                </a:cubicBezTo>
                                <a:cubicBezTo>
                                  <a:pt x="225" y="106"/>
                                  <a:pt x="226" y="108"/>
                                  <a:pt x="225" y="108"/>
                                </a:cubicBezTo>
                                <a:cubicBezTo>
                                  <a:pt x="227" y="110"/>
                                  <a:pt x="224" y="110"/>
                                  <a:pt x="225" y="112"/>
                                </a:cubicBezTo>
                                <a:cubicBezTo>
                                  <a:pt x="224" y="113"/>
                                  <a:pt x="225" y="114"/>
                                  <a:pt x="224" y="115"/>
                                </a:cubicBezTo>
                                <a:cubicBezTo>
                                  <a:pt x="224" y="116"/>
                                  <a:pt x="224" y="117"/>
                                  <a:pt x="224" y="118"/>
                                </a:cubicBezTo>
                                <a:cubicBezTo>
                                  <a:pt x="223" y="120"/>
                                  <a:pt x="223" y="122"/>
                                  <a:pt x="222" y="124"/>
                                </a:cubicBezTo>
                                <a:cubicBezTo>
                                  <a:pt x="222" y="126"/>
                                  <a:pt x="222" y="129"/>
                                  <a:pt x="221" y="131"/>
                                </a:cubicBezTo>
                                <a:cubicBezTo>
                                  <a:pt x="221" y="132"/>
                                  <a:pt x="221" y="133"/>
                                  <a:pt x="220" y="134"/>
                                </a:cubicBezTo>
                                <a:cubicBezTo>
                                  <a:pt x="222" y="135"/>
                                  <a:pt x="220" y="136"/>
                                  <a:pt x="220" y="137"/>
                                </a:cubicBezTo>
                                <a:cubicBezTo>
                                  <a:pt x="219" y="139"/>
                                  <a:pt x="219" y="141"/>
                                  <a:pt x="218" y="143"/>
                                </a:cubicBezTo>
                                <a:cubicBezTo>
                                  <a:pt x="219" y="145"/>
                                  <a:pt x="216" y="145"/>
                                  <a:pt x="217" y="146"/>
                                </a:cubicBezTo>
                                <a:cubicBezTo>
                                  <a:pt x="218" y="148"/>
                                  <a:pt x="216" y="148"/>
                                  <a:pt x="217" y="150"/>
                                </a:cubicBezTo>
                                <a:cubicBezTo>
                                  <a:pt x="215" y="150"/>
                                  <a:pt x="217" y="152"/>
                                  <a:pt x="215" y="152"/>
                                </a:cubicBezTo>
                                <a:cubicBezTo>
                                  <a:pt x="216" y="154"/>
                                  <a:pt x="214" y="154"/>
                                  <a:pt x="214" y="155"/>
                                </a:cubicBezTo>
                                <a:cubicBezTo>
                                  <a:pt x="214" y="156"/>
                                  <a:pt x="215" y="157"/>
                                  <a:pt x="214" y="157"/>
                                </a:cubicBezTo>
                                <a:cubicBezTo>
                                  <a:pt x="213" y="157"/>
                                  <a:pt x="214" y="158"/>
                                  <a:pt x="214" y="159"/>
                                </a:cubicBezTo>
                                <a:cubicBezTo>
                                  <a:pt x="212" y="159"/>
                                  <a:pt x="213" y="160"/>
                                  <a:pt x="213" y="162"/>
                                </a:cubicBezTo>
                                <a:cubicBezTo>
                                  <a:pt x="211" y="163"/>
                                  <a:pt x="212" y="166"/>
                                  <a:pt x="211" y="168"/>
                                </a:cubicBezTo>
                                <a:cubicBezTo>
                                  <a:pt x="210" y="168"/>
                                  <a:pt x="210" y="169"/>
                                  <a:pt x="210" y="171"/>
                                </a:cubicBezTo>
                                <a:cubicBezTo>
                                  <a:pt x="209" y="171"/>
                                  <a:pt x="209" y="173"/>
                                  <a:pt x="210" y="174"/>
                                </a:cubicBezTo>
                                <a:cubicBezTo>
                                  <a:pt x="209" y="175"/>
                                  <a:pt x="209" y="176"/>
                                  <a:pt x="208" y="177"/>
                                </a:cubicBezTo>
                                <a:cubicBezTo>
                                  <a:pt x="210" y="178"/>
                                  <a:pt x="207" y="178"/>
                                  <a:pt x="208" y="180"/>
                                </a:cubicBezTo>
                                <a:cubicBezTo>
                                  <a:pt x="207" y="182"/>
                                  <a:pt x="208" y="184"/>
                                  <a:pt x="206" y="186"/>
                                </a:cubicBezTo>
                                <a:cubicBezTo>
                                  <a:pt x="207" y="188"/>
                                  <a:pt x="207" y="190"/>
                                  <a:pt x="206" y="191"/>
                                </a:cubicBezTo>
                                <a:cubicBezTo>
                                  <a:pt x="206" y="193"/>
                                  <a:pt x="207" y="195"/>
                                  <a:pt x="206" y="196"/>
                                </a:cubicBezTo>
                                <a:cubicBezTo>
                                  <a:pt x="206" y="199"/>
                                  <a:pt x="206" y="202"/>
                                  <a:pt x="206" y="206"/>
                                </a:cubicBezTo>
                                <a:cubicBezTo>
                                  <a:pt x="205" y="209"/>
                                  <a:pt x="206" y="213"/>
                                  <a:pt x="207" y="216"/>
                                </a:cubicBezTo>
                                <a:cubicBezTo>
                                  <a:pt x="208" y="221"/>
                                  <a:pt x="209" y="222"/>
                                  <a:pt x="210" y="226"/>
                                </a:cubicBezTo>
                                <a:cubicBezTo>
                                  <a:pt x="211" y="225"/>
                                  <a:pt x="210" y="223"/>
                                  <a:pt x="209" y="220"/>
                                </a:cubicBezTo>
                                <a:cubicBezTo>
                                  <a:pt x="209" y="218"/>
                                  <a:pt x="209" y="217"/>
                                  <a:pt x="209" y="215"/>
                                </a:cubicBezTo>
                                <a:cubicBezTo>
                                  <a:pt x="209" y="213"/>
                                  <a:pt x="210" y="211"/>
                                  <a:pt x="209" y="209"/>
                                </a:cubicBezTo>
                                <a:cubicBezTo>
                                  <a:pt x="209" y="207"/>
                                  <a:pt x="210" y="206"/>
                                  <a:pt x="209" y="204"/>
                                </a:cubicBezTo>
                                <a:cubicBezTo>
                                  <a:pt x="211" y="203"/>
                                  <a:pt x="210" y="201"/>
                                  <a:pt x="210" y="200"/>
                                </a:cubicBezTo>
                                <a:cubicBezTo>
                                  <a:pt x="210" y="199"/>
                                  <a:pt x="212" y="198"/>
                                  <a:pt x="211" y="197"/>
                                </a:cubicBezTo>
                                <a:cubicBezTo>
                                  <a:pt x="211" y="196"/>
                                  <a:pt x="212" y="195"/>
                                  <a:pt x="211" y="193"/>
                                </a:cubicBezTo>
                                <a:cubicBezTo>
                                  <a:pt x="211" y="192"/>
                                  <a:pt x="212" y="191"/>
                                  <a:pt x="211" y="189"/>
                                </a:cubicBezTo>
                                <a:cubicBezTo>
                                  <a:pt x="212" y="188"/>
                                  <a:pt x="213" y="187"/>
                                  <a:pt x="213" y="186"/>
                                </a:cubicBezTo>
                                <a:cubicBezTo>
                                  <a:pt x="214" y="185"/>
                                  <a:pt x="212" y="183"/>
                                  <a:pt x="214" y="183"/>
                                </a:cubicBezTo>
                                <a:cubicBezTo>
                                  <a:pt x="214" y="181"/>
                                  <a:pt x="215" y="179"/>
                                  <a:pt x="215" y="176"/>
                                </a:cubicBezTo>
                                <a:cubicBezTo>
                                  <a:pt x="215" y="176"/>
                                  <a:pt x="216" y="175"/>
                                  <a:pt x="216" y="174"/>
                                </a:cubicBezTo>
                                <a:cubicBezTo>
                                  <a:pt x="216" y="173"/>
                                  <a:pt x="217" y="172"/>
                                  <a:pt x="217" y="171"/>
                                </a:cubicBezTo>
                                <a:cubicBezTo>
                                  <a:pt x="219" y="169"/>
                                  <a:pt x="218" y="167"/>
                                  <a:pt x="219" y="165"/>
                                </a:cubicBezTo>
                                <a:cubicBezTo>
                                  <a:pt x="218" y="163"/>
                                  <a:pt x="220" y="163"/>
                                  <a:pt x="220" y="162"/>
                                </a:cubicBezTo>
                                <a:cubicBezTo>
                                  <a:pt x="219" y="160"/>
                                  <a:pt x="222" y="160"/>
                                  <a:pt x="221" y="159"/>
                                </a:cubicBezTo>
                                <a:cubicBezTo>
                                  <a:pt x="222" y="158"/>
                                  <a:pt x="221" y="157"/>
                                  <a:pt x="222" y="156"/>
                                </a:cubicBezTo>
                                <a:cubicBezTo>
                                  <a:pt x="223" y="155"/>
                                  <a:pt x="222" y="154"/>
                                  <a:pt x="223" y="153"/>
                                </a:cubicBezTo>
                                <a:cubicBezTo>
                                  <a:pt x="224" y="151"/>
                                  <a:pt x="225" y="149"/>
                                  <a:pt x="225" y="147"/>
                                </a:cubicBezTo>
                                <a:cubicBezTo>
                                  <a:pt x="225" y="146"/>
                                  <a:pt x="226" y="145"/>
                                  <a:pt x="226" y="144"/>
                                </a:cubicBezTo>
                                <a:cubicBezTo>
                                  <a:pt x="226" y="143"/>
                                  <a:pt x="226" y="143"/>
                                  <a:pt x="227" y="142"/>
                                </a:cubicBezTo>
                                <a:cubicBezTo>
                                  <a:pt x="227" y="137"/>
                                  <a:pt x="230" y="134"/>
                                  <a:pt x="230" y="130"/>
                                </a:cubicBezTo>
                                <a:cubicBezTo>
                                  <a:pt x="231" y="129"/>
                                  <a:pt x="230" y="128"/>
                                  <a:pt x="231" y="127"/>
                                </a:cubicBezTo>
                                <a:cubicBezTo>
                                  <a:pt x="233" y="126"/>
                                  <a:pt x="230" y="125"/>
                                  <a:pt x="232" y="124"/>
                                </a:cubicBezTo>
                                <a:cubicBezTo>
                                  <a:pt x="231" y="123"/>
                                  <a:pt x="232" y="122"/>
                                  <a:pt x="233" y="121"/>
                                </a:cubicBezTo>
                                <a:cubicBezTo>
                                  <a:pt x="233" y="120"/>
                                  <a:pt x="231" y="118"/>
                                  <a:pt x="233" y="118"/>
                                </a:cubicBezTo>
                                <a:cubicBezTo>
                                  <a:pt x="234" y="117"/>
                                  <a:pt x="232" y="115"/>
                                  <a:pt x="234" y="115"/>
                                </a:cubicBezTo>
                                <a:cubicBezTo>
                                  <a:pt x="234" y="114"/>
                                  <a:pt x="234" y="112"/>
                                  <a:pt x="234" y="111"/>
                                </a:cubicBezTo>
                                <a:cubicBezTo>
                                  <a:pt x="234" y="109"/>
                                  <a:pt x="234" y="107"/>
                                  <a:pt x="235" y="105"/>
                                </a:cubicBezTo>
                                <a:cubicBezTo>
                                  <a:pt x="235" y="104"/>
                                  <a:pt x="235" y="103"/>
                                  <a:pt x="235" y="102"/>
                                </a:cubicBezTo>
                                <a:cubicBezTo>
                                  <a:pt x="235" y="101"/>
                                  <a:pt x="234" y="100"/>
                                  <a:pt x="235" y="99"/>
                                </a:cubicBezTo>
                                <a:cubicBezTo>
                                  <a:pt x="235" y="97"/>
                                  <a:pt x="236" y="95"/>
                                  <a:pt x="235" y="93"/>
                                </a:cubicBezTo>
                                <a:cubicBezTo>
                                  <a:pt x="235" y="92"/>
                                  <a:pt x="235" y="90"/>
                                  <a:pt x="236" y="89"/>
                                </a:cubicBezTo>
                                <a:cubicBezTo>
                                  <a:pt x="235" y="88"/>
                                  <a:pt x="235" y="87"/>
                                  <a:pt x="235" y="86"/>
                                </a:cubicBezTo>
                                <a:cubicBezTo>
                                  <a:pt x="234" y="84"/>
                                  <a:pt x="236" y="82"/>
                                  <a:pt x="234" y="79"/>
                                </a:cubicBezTo>
                                <a:cubicBezTo>
                                  <a:pt x="237" y="80"/>
                                  <a:pt x="235" y="83"/>
                                  <a:pt x="237" y="84"/>
                                </a:cubicBezTo>
                                <a:cubicBezTo>
                                  <a:pt x="236" y="85"/>
                                  <a:pt x="237" y="87"/>
                                  <a:pt x="236" y="89"/>
                                </a:cubicBezTo>
                                <a:cubicBezTo>
                                  <a:pt x="236" y="90"/>
                                  <a:pt x="237" y="92"/>
                                  <a:pt x="236" y="93"/>
                                </a:cubicBezTo>
                                <a:cubicBezTo>
                                  <a:pt x="237" y="95"/>
                                  <a:pt x="237" y="97"/>
                                  <a:pt x="236" y="98"/>
                                </a:cubicBezTo>
                                <a:cubicBezTo>
                                  <a:pt x="237" y="99"/>
                                  <a:pt x="236" y="100"/>
                                  <a:pt x="237" y="101"/>
                                </a:cubicBezTo>
                                <a:cubicBezTo>
                                  <a:pt x="236" y="101"/>
                                  <a:pt x="237" y="103"/>
                                  <a:pt x="236" y="103"/>
                                </a:cubicBezTo>
                                <a:cubicBezTo>
                                  <a:pt x="237" y="106"/>
                                  <a:pt x="236" y="108"/>
                                  <a:pt x="236" y="110"/>
                                </a:cubicBezTo>
                                <a:cubicBezTo>
                                  <a:pt x="236" y="111"/>
                                  <a:pt x="235" y="111"/>
                                  <a:pt x="236" y="112"/>
                                </a:cubicBezTo>
                                <a:cubicBezTo>
                                  <a:pt x="237" y="114"/>
                                  <a:pt x="235" y="114"/>
                                  <a:pt x="235" y="115"/>
                                </a:cubicBezTo>
                                <a:cubicBezTo>
                                  <a:pt x="236" y="116"/>
                                  <a:pt x="236" y="116"/>
                                  <a:pt x="235" y="117"/>
                                </a:cubicBezTo>
                                <a:cubicBezTo>
                                  <a:pt x="237" y="119"/>
                                  <a:pt x="234" y="120"/>
                                  <a:pt x="235" y="122"/>
                                </a:cubicBezTo>
                                <a:cubicBezTo>
                                  <a:pt x="234" y="125"/>
                                  <a:pt x="234" y="128"/>
                                  <a:pt x="233" y="131"/>
                                </a:cubicBezTo>
                                <a:cubicBezTo>
                                  <a:pt x="232" y="133"/>
                                  <a:pt x="231" y="136"/>
                                  <a:pt x="231" y="139"/>
                                </a:cubicBezTo>
                                <a:cubicBezTo>
                                  <a:pt x="230" y="141"/>
                                  <a:pt x="229" y="142"/>
                                  <a:pt x="229" y="144"/>
                                </a:cubicBezTo>
                                <a:cubicBezTo>
                                  <a:pt x="229" y="145"/>
                                  <a:pt x="229" y="147"/>
                                  <a:pt x="228" y="148"/>
                                </a:cubicBezTo>
                                <a:cubicBezTo>
                                  <a:pt x="228" y="149"/>
                                  <a:pt x="227" y="151"/>
                                  <a:pt x="227" y="152"/>
                                </a:cubicBezTo>
                                <a:cubicBezTo>
                                  <a:pt x="226" y="153"/>
                                  <a:pt x="226" y="155"/>
                                  <a:pt x="225" y="156"/>
                                </a:cubicBezTo>
                                <a:cubicBezTo>
                                  <a:pt x="224" y="159"/>
                                  <a:pt x="223" y="162"/>
                                  <a:pt x="222" y="164"/>
                                </a:cubicBezTo>
                                <a:cubicBezTo>
                                  <a:pt x="220" y="167"/>
                                  <a:pt x="220" y="170"/>
                                  <a:pt x="219" y="173"/>
                                </a:cubicBezTo>
                                <a:cubicBezTo>
                                  <a:pt x="219" y="174"/>
                                  <a:pt x="218" y="174"/>
                                  <a:pt x="218" y="175"/>
                                </a:cubicBezTo>
                                <a:cubicBezTo>
                                  <a:pt x="218" y="175"/>
                                  <a:pt x="219" y="176"/>
                                  <a:pt x="218" y="176"/>
                                </a:cubicBezTo>
                                <a:cubicBezTo>
                                  <a:pt x="218" y="176"/>
                                  <a:pt x="217" y="176"/>
                                  <a:pt x="218" y="177"/>
                                </a:cubicBezTo>
                                <a:cubicBezTo>
                                  <a:pt x="217" y="178"/>
                                  <a:pt x="217" y="180"/>
                                  <a:pt x="216" y="181"/>
                                </a:cubicBezTo>
                                <a:cubicBezTo>
                                  <a:pt x="216" y="183"/>
                                  <a:pt x="216" y="184"/>
                                  <a:pt x="215" y="186"/>
                                </a:cubicBezTo>
                                <a:cubicBezTo>
                                  <a:pt x="215" y="187"/>
                                  <a:pt x="215" y="187"/>
                                  <a:pt x="214" y="188"/>
                                </a:cubicBezTo>
                                <a:cubicBezTo>
                                  <a:pt x="215" y="189"/>
                                  <a:pt x="215" y="189"/>
                                  <a:pt x="214" y="190"/>
                                </a:cubicBezTo>
                                <a:cubicBezTo>
                                  <a:pt x="214" y="193"/>
                                  <a:pt x="213" y="196"/>
                                  <a:pt x="213" y="199"/>
                                </a:cubicBezTo>
                                <a:cubicBezTo>
                                  <a:pt x="213" y="202"/>
                                  <a:pt x="211" y="205"/>
                                  <a:pt x="213" y="208"/>
                                </a:cubicBezTo>
                                <a:cubicBezTo>
                                  <a:pt x="212" y="211"/>
                                  <a:pt x="212" y="214"/>
                                  <a:pt x="212" y="218"/>
                                </a:cubicBezTo>
                                <a:cubicBezTo>
                                  <a:pt x="213" y="221"/>
                                  <a:pt x="212" y="224"/>
                                  <a:pt x="214" y="227"/>
                                </a:cubicBezTo>
                                <a:cubicBezTo>
                                  <a:pt x="214" y="228"/>
                                  <a:pt x="214" y="227"/>
                                  <a:pt x="215" y="227"/>
                                </a:cubicBezTo>
                                <a:cubicBezTo>
                                  <a:pt x="214" y="226"/>
                                  <a:pt x="215" y="226"/>
                                  <a:pt x="215" y="225"/>
                                </a:cubicBezTo>
                                <a:cubicBezTo>
                                  <a:pt x="216" y="225"/>
                                  <a:pt x="214" y="223"/>
                                  <a:pt x="215" y="223"/>
                                </a:cubicBezTo>
                                <a:cubicBezTo>
                                  <a:pt x="215" y="220"/>
                                  <a:pt x="216" y="219"/>
                                  <a:pt x="215" y="216"/>
                                </a:cubicBezTo>
                                <a:cubicBezTo>
                                  <a:pt x="216" y="215"/>
                                  <a:pt x="215" y="212"/>
                                  <a:pt x="216" y="210"/>
                                </a:cubicBezTo>
                                <a:cubicBezTo>
                                  <a:pt x="217" y="210"/>
                                  <a:pt x="215" y="208"/>
                                  <a:pt x="216" y="207"/>
                                </a:cubicBezTo>
                                <a:cubicBezTo>
                                  <a:pt x="216" y="206"/>
                                  <a:pt x="217" y="206"/>
                                  <a:pt x="216" y="204"/>
                                </a:cubicBezTo>
                                <a:cubicBezTo>
                                  <a:pt x="218" y="201"/>
                                  <a:pt x="218" y="197"/>
                                  <a:pt x="219" y="193"/>
                                </a:cubicBezTo>
                                <a:cubicBezTo>
                                  <a:pt x="219" y="191"/>
                                  <a:pt x="221" y="190"/>
                                  <a:pt x="221" y="187"/>
                                </a:cubicBezTo>
                                <a:cubicBezTo>
                                  <a:pt x="221" y="187"/>
                                  <a:pt x="222" y="186"/>
                                  <a:pt x="222" y="185"/>
                                </a:cubicBezTo>
                                <a:cubicBezTo>
                                  <a:pt x="223" y="184"/>
                                  <a:pt x="222" y="183"/>
                                  <a:pt x="223" y="182"/>
                                </a:cubicBezTo>
                                <a:cubicBezTo>
                                  <a:pt x="222" y="180"/>
                                  <a:pt x="226" y="179"/>
                                  <a:pt x="224" y="177"/>
                                </a:cubicBezTo>
                                <a:cubicBezTo>
                                  <a:pt x="227" y="176"/>
                                  <a:pt x="225" y="175"/>
                                  <a:pt x="226" y="174"/>
                                </a:cubicBezTo>
                                <a:cubicBezTo>
                                  <a:pt x="225" y="173"/>
                                  <a:pt x="227" y="172"/>
                                  <a:pt x="226" y="171"/>
                                </a:cubicBezTo>
                                <a:cubicBezTo>
                                  <a:pt x="228" y="170"/>
                                  <a:pt x="227" y="167"/>
                                  <a:pt x="228" y="166"/>
                                </a:cubicBezTo>
                                <a:cubicBezTo>
                                  <a:pt x="229" y="164"/>
                                  <a:pt x="229" y="162"/>
                                  <a:pt x="230" y="160"/>
                                </a:cubicBezTo>
                                <a:cubicBezTo>
                                  <a:pt x="231" y="156"/>
                                  <a:pt x="232" y="153"/>
                                  <a:pt x="234" y="149"/>
                                </a:cubicBezTo>
                                <a:cubicBezTo>
                                  <a:pt x="234" y="147"/>
                                  <a:pt x="234" y="145"/>
                                  <a:pt x="236" y="143"/>
                                </a:cubicBezTo>
                                <a:cubicBezTo>
                                  <a:pt x="236" y="142"/>
                                  <a:pt x="236" y="140"/>
                                  <a:pt x="237" y="138"/>
                                </a:cubicBezTo>
                                <a:cubicBezTo>
                                  <a:pt x="237" y="136"/>
                                  <a:pt x="238" y="134"/>
                                  <a:pt x="238" y="132"/>
                                </a:cubicBezTo>
                                <a:cubicBezTo>
                                  <a:pt x="238" y="131"/>
                                  <a:pt x="238" y="129"/>
                                  <a:pt x="239" y="127"/>
                                </a:cubicBezTo>
                                <a:cubicBezTo>
                                  <a:pt x="240" y="124"/>
                                  <a:pt x="240" y="120"/>
                                  <a:pt x="241" y="116"/>
                                </a:cubicBezTo>
                                <a:cubicBezTo>
                                  <a:pt x="241" y="112"/>
                                  <a:pt x="242" y="109"/>
                                  <a:pt x="242" y="105"/>
                                </a:cubicBezTo>
                                <a:cubicBezTo>
                                  <a:pt x="241" y="104"/>
                                  <a:pt x="243" y="104"/>
                                  <a:pt x="242" y="102"/>
                                </a:cubicBezTo>
                                <a:cubicBezTo>
                                  <a:pt x="243" y="102"/>
                                  <a:pt x="241" y="100"/>
                                  <a:pt x="242" y="100"/>
                                </a:cubicBezTo>
                                <a:cubicBezTo>
                                  <a:pt x="242" y="98"/>
                                  <a:pt x="241" y="95"/>
                                  <a:pt x="242" y="94"/>
                                </a:cubicBezTo>
                                <a:cubicBezTo>
                                  <a:pt x="244" y="93"/>
                                  <a:pt x="242" y="95"/>
                                  <a:pt x="243" y="96"/>
                                </a:cubicBezTo>
                                <a:cubicBezTo>
                                  <a:pt x="244" y="97"/>
                                  <a:pt x="243" y="98"/>
                                  <a:pt x="244" y="99"/>
                                </a:cubicBezTo>
                                <a:cubicBezTo>
                                  <a:pt x="243" y="101"/>
                                  <a:pt x="244" y="103"/>
                                  <a:pt x="243" y="104"/>
                                </a:cubicBezTo>
                                <a:cubicBezTo>
                                  <a:pt x="245" y="106"/>
                                  <a:pt x="243" y="107"/>
                                  <a:pt x="244" y="110"/>
                                </a:cubicBezTo>
                                <a:cubicBezTo>
                                  <a:pt x="243" y="111"/>
                                  <a:pt x="243" y="113"/>
                                  <a:pt x="243" y="115"/>
                                </a:cubicBezTo>
                                <a:cubicBezTo>
                                  <a:pt x="242" y="116"/>
                                  <a:pt x="242" y="118"/>
                                  <a:pt x="243" y="120"/>
                                </a:cubicBezTo>
                                <a:cubicBezTo>
                                  <a:pt x="242" y="121"/>
                                  <a:pt x="241" y="123"/>
                                  <a:pt x="242" y="125"/>
                                </a:cubicBezTo>
                                <a:cubicBezTo>
                                  <a:pt x="240" y="126"/>
                                  <a:pt x="242" y="128"/>
                                  <a:pt x="241" y="130"/>
                                </a:cubicBezTo>
                                <a:cubicBezTo>
                                  <a:pt x="240" y="131"/>
                                  <a:pt x="241" y="133"/>
                                  <a:pt x="240" y="134"/>
                                </a:cubicBezTo>
                                <a:cubicBezTo>
                                  <a:pt x="240" y="136"/>
                                  <a:pt x="239" y="138"/>
                                  <a:pt x="239" y="140"/>
                                </a:cubicBezTo>
                                <a:cubicBezTo>
                                  <a:pt x="239" y="141"/>
                                  <a:pt x="237" y="142"/>
                                  <a:pt x="238" y="144"/>
                                </a:cubicBezTo>
                                <a:cubicBezTo>
                                  <a:pt x="236" y="145"/>
                                  <a:pt x="238" y="148"/>
                                  <a:pt x="236" y="149"/>
                                </a:cubicBezTo>
                                <a:cubicBezTo>
                                  <a:pt x="235" y="150"/>
                                  <a:pt x="236" y="152"/>
                                  <a:pt x="235" y="154"/>
                                </a:cubicBezTo>
                                <a:cubicBezTo>
                                  <a:pt x="234" y="155"/>
                                  <a:pt x="234" y="157"/>
                                  <a:pt x="233" y="158"/>
                                </a:cubicBezTo>
                                <a:cubicBezTo>
                                  <a:pt x="232" y="160"/>
                                  <a:pt x="234" y="162"/>
                                  <a:pt x="231" y="163"/>
                                </a:cubicBezTo>
                                <a:cubicBezTo>
                                  <a:pt x="231" y="165"/>
                                  <a:pt x="231" y="166"/>
                                  <a:pt x="230" y="168"/>
                                </a:cubicBezTo>
                                <a:cubicBezTo>
                                  <a:pt x="231" y="170"/>
                                  <a:pt x="229" y="171"/>
                                  <a:pt x="230" y="173"/>
                                </a:cubicBezTo>
                                <a:cubicBezTo>
                                  <a:pt x="229" y="174"/>
                                  <a:pt x="228" y="174"/>
                                  <a:pt x="228" y="176"/>
                                </a:cubicBezTo>
                                <a:cubicBezTo>
                                  <a:pt x="229" y="177"/>
                                  <a:pt x="226" y="177"/>
                                  <a:pt x="227" y="178"/>
                                </a:cubicBezTo>
                                <a:cubicBezTo>
                                  <a:pt x="227" y="179"/>
                                  <a:pt x="227" y="180"/>
                                  <a:pt x="226" y="181"/>
                                </a:cubicBezTo>
                                <a:cubicBezTo>
                                  <a:pt x="227" y="183"/>
                                  <a:pt x="226" y="183"/>
                                  <a:pt x="226" y="184"/>
                                </a:cubicBezTo>
                                <a:cubicBezTo>
                                  <a:pt x="224" y="187"/>
                                  <a:pt x="222" y="191"/>
                                  <a:pt x="222" y="195"/>
                                </a:cubicBezTo>
                                <a:cubicBezTo>
                                  <a:pt x="221" y="196"/>
                                  <a:pt x="221" y="198"/>
                                  <a:pt x="221" y="200"/>
                                </a:cubicBezTo>
                                <a:cubicBezTo>
                                  <a:pt x="220" y="201"/>
                                  <a:pt x="220" y="202"/>
                                  <a:pt x="220" y="203"/>
                                </a:cubicBezTo>
                                <a:cubicBezTo>
                                  <a:pt x="221" y="204"/>
                                  <a:pt x="218" y="204"/>
                                  <a:pt x="220" y="206"/>
                                </a:cubicBezTo>
                                <a:cubicBezTo>
                                  <a:pt x="217" y="209"/>
                                  <a:pt x="219" y="213"/>
                                  <a:pt x="217" y="217"/>
                                </a:cubicBezTo>
                                <a:cubicBezTo>
                                  <a:pt x="219" y="219"/>
                                  <a:pt x="217" y="220"/>
                                  <a:pt x="218" y="222"/>
                                </a:cubicBezTo>
                                <a:cubicBezTo>
                                  <a:pt x="216" y="223"/>
                                  <a:pt x="218" y="225"/>
                                  <a:pt x="217" y="226"/>
                                </a:cubicBezTo>
                                <a:cubicBezTo>
                                  <a:pt x="217" y="227"/>
                                  <a:pt x="219" y="229"/>
                                  <a:pt x="217" y="230"/>
                                </a:cubicBezTo>
                                <a:cubicBezTo>
                                  <a:pt x="219" y="233"/>
                                  <a:pt x="218" y="235"/>
                                  <a:pt x="219" y="237"/>
                                </a:cubicBezTo>
                                <a:cubicBezTo>
                                  <a:pt x="221" y="236"/>
                                  <a:pt x="219" y="233"/>
                                  <a:pt x="221" y="232"/>
                                </a:cubicBezTo>
                                <a:cubicBezTo>
                                  <a:pt x="220" y="229"/>
                                  <a:pt x="221" y="228"/>
                                  <a:pt x="221" y="226"/>
                                </a:cubicBezTo>
                                <a:cubicBezTo>
                                  <a:pt x="220" y="223"/>
                                  <a:pt x="222" y="222"/>
                                  <a:pt x="220" y="219"/>
                                </a:cubicBezTo>
                                <a:cubicBezTo>
                                  <a:pt x="222" y="218"/>
                                  <a:pt x="222" y="216"/>
                                  <a:pt x="222" y="214"/>
                                </a:cubicBezTo>
                                <a:cubicBezTo>
                                  <a:pt x="223" y="212"/>
                                  <a:pt x="223" y="210"/>
                                  <a:pt x="223" y="208"/>
                                </a:cubicBezTo>
                                <a:cubicBezTo>
                                  <a:pt x="223" y="206"/>
                                  <a:pt x="225" y="204"/>
                                  <a:pt x="224" y="202"/>
                                </a:cubicBezTo>
                                <a:cubicBezTo>
                                  <a:pt x="225" y="200"/>
                                  <a:pt x="224" y="198"/>
                                  <a:pt x="225" y="196"/>
                                </a:cubicBezTo>
                                <a:cubicBezTo>
                                  <a:pt x="226" y="194"/>
                                  <a:pt x="225" y="192"/>
                                  <a:pt x="227" y="190"/>
                                </a:cubicBezTo>
                                <a:cubicBezTo>
                                  <a:pt x="225" y="189"/>
                                  <a:pt x="228" y="189"/>
                                  <a:pt x="227" y="187"/>
                                </a:cubicBezTo>
                                <a:cubicBezTo>
                                  <a:pt x="227" y="186"/>
                                  <a:pt x="228" y="185"/>
                                  <a:pt x="228" y="185"/>
                                </a:cubicBezTo>
                                <a:cubicBezTo>
                                  <a:pt x="228" y="183"/>
                                  <a:pt x="230" y="181"/>
                                  <a:pt x="230" y="179"/>
                                </a:cubicBezTo>
                                <a:cubicBezTo>
                                  <a:pt x="231" y="178"/>
                                  <a:pt x="231" y="175"/>
                                  <a:pt x="232" y="174"/>
                                </a:cubicBezTo>
                                <a:cubicBezTo>
                                  <a:pt x="232" y="171"/>
                                  <a:pt x="234" y="170"/>
                                  <a:pt x="233" y="168"/>
                                </a:cubicBezTo>
                                <a:cubicBezTo>
                                  <a:pt x="235" y="167"/>
                                  <a:pt x="233" y="166"/>
                                  <a:pt x="234" y="165"/>
                                </a:cubicBezTo>
                                <a:cubicBezTo>
                                  <a:pt x="234" y="164"/>
                                  <a:pt x="235" y="163"/>
                                  <a:pt x="235" y="162"/>
                                </a:cubicBezTo>
                                <a:cubicBezTo>
                                  <a:pt x="236" y="161"/>
                                  <a:pt x="235" y="160"/>
                                  <a:pt x="236" y="159"/>
                                </a:cubicBezTo>
                                <a:cubicBezTo>
                                  <a:pt x="234" y="158"/>
                                  <a:pt x="238" y="158"/>
                                  <a:pt x="236" y="157"/>
                                </a:cubicBezTo>
                                <a:cubicBezTo>
                                  <a:pt x="237" y="156"/>
                                  <a:pt x="236" y="154"/>
                                  <a:pt x="238" y="154"/>
                                </a:cubicBezTo>
                                <a:cubicBezTo>
                                  <a:pt x="239" y="153"/>
                                  <a:pt x="237" y="152"/>
                                  <a:pt x="238" y="151"/>
                                </a:cubicBezTo>
                                <a:cubicBezTo>
                                  <a:pt x="238" y="149"/>
                                  <a:pt x="241" y="148"/>
                                  <a:pt x="239" y="146"/>
                                </a:cubicBezTo>
                                <a:cubicBezTo>
                                  <a:pt x="239" y="144"/>
                                  <a:pt x="239" y="145"/>
                                  <a:pt x="241" y="144"/>
                                </a:cubicBezTo>
                                <a:cubicBezTo>
                                  <a:pt x="240" y="141"/>
                                  <a:pt x="242" y="139"/>
                                  <a:pt x="242" y="136"/>
                                </a:cubicBezTo>
                                <a:cubicBezTo>
                                  <a:pt x="243" y="134"/>
                                  <a:pt x="243" y="131"/>
                                  <a:pt x="244" y="128"/>
                                </a:cubicBezTo>
                                <a:cubicBezTo>
                                  <a:pt x="244" y="127"/>
                                  <a:pt x="244" y="126"/>
                                  <a:pt x="245" y="124"/>
                                </a:cubicBezTo>
                                <a:cubicBezTo>
                                  <a:pt x="244" y="123"/>
                                  <a:pt x="245" y="122"/>
                                  <a:pt x="245" y="120"/>
                                </a:cubicBezTo>
                                <a:cubicBezTo>
                                  <a:pt x="246" y="118"/>
                                  <a:pt x="246" y="115"/>
                                  <a:pt x="245" y="112"/>
                                </a:cubicBezTo>
                                <a:cubicBezTo>
                                  <a:pt x="247" y="111"/>
                                  <a:pt x="246" y="109"/>
                                  <a:pt x="246" y="108"/>
                                </a:cubicBezTo>
                                <a:cubicBezTo>
                                  <a:pt x="247" y="107"/>
                                  <a:pt x="245" y="105"/>
                                  <a:pt x="246" y="104"/>
                                </a:cubicBezTo>
                                <a:cubicBezTo>
                                  <a:pt x="246" y="101"/>
                                  <a:pt x="245" y="98"/>
                                  <a:pt x="245" y="95"/>
                                </a:cubicBezTo>
                                <a:cubicBezTo>
                                  <a:pt x="245" y="94"/>
                                  <a:pt x="246" y="93"/>
                                  <a:pt x="245" y="91"/>
                                </a:cubicBezTo>
                                <a:cubicBezTo>
                                  <a:pt x="246" y="90"/>
                                  <a:pt x="244" y="88"/>
                                  <a:pt x="245" y="87"/>
                                </a:cubicBezTo>
                                <a:cubicBezTo>
                                  <a:pt x="243" y="85"/>
                                  <a:pt x="244" y="83"/>
                                  <a:pt x="243" y="82"/>
                                </a:cubicBezTo>
                                <a:cubicBezTo>
                                  <a:pt x="244" y="81"/>
                                  <a:pt x="241" y="78"/>
                                  <a:pt x="244" y="78"/>
                                </a:cubicBezTo>
                                <a:cubicBezTo>
                                  <a:pt x="244" y="83"/>
                                  <a:pt x="245" y="87"/>
                                  <a:pt x="247" y="92"/>
                                </a:cubicBezTo>
                                <a:cubicBezTo>
                                  <a:pt x="246" y="94"/>
                                  <a:pt x="247" y="96"/>
                                  <a:pt x="248" y="99"/>
                                </a:cubicBezTo>
                                <a:cubicBezTo>
                                  <a:pt x="246" y="100"/>
                                  <a:pt x="248" y="103"/>
                                  <a:pt x="248" y="105"/>
                                </a:cubicBezTo>
                                <a:cubicBezTo>
                                  <a:pt x="247" y="107"/>
                                  <a:pt x="248" y="109"/>
                                  <a:pt x="248" y="112"/>
                                </a:cubicBezTo>
                                <a:cubicBezTo>
                                  <a:pt x="248" y="113"/>
                                  <a:pt x="248" y="114"/>
                                  <a:pt x="247" y="115"/>
                                </a:cubicBezTo>
                                <a:cubicBezTo>
                                  <a:pt x="248" y="116"/>
                                  <a:pt x="248" y="117"/>
                                  <a:pt x="247" y="118"/>
                                </a:cubicBezTo>
                                <a:cubicBezTo>
                                  <a:pt x="248" y="120"/>
                                  <a:pt x="247" y="122"/>
                                  <a:pt x="247" y="124"/>
                                </a:cubicBezTo>
                                <a:cubicBezTo>
                                  <a:pt x="248" y="126"/>
                                  <a:pt x="246" y="128"/>
                                  <a:pt x="246" y="130"/>
                                </a:cubicBezTo>
                                <a:cubicBezTo>
                                  <a:pt x="246" y="134"/>
                                  <a:pt x="244" y="137"/>
                                  <a:pt x="244" y="142"/>
                                </a:cubicBezTo>
                                <a:cubicBezTo>
                                  <a:pt x="243" y="144"/>
                                  <a:pt x="243" y="146"/>
                                  <a:pt x="242" y="147"/>
                                </a:cubicBezTo>
                                <a:cubicBezTo>
                                  <a:pt x="242" y="148"/>
                                  <a:pt x="242" y="150"/>
                                  <a:pt x="242" y="150"/>
                                </a:cubicBezTo>
                                <a:cubicBezTo>
                                  <a:pt x="241" y="151"/>
                                  <a:pt x="241" y="152"/>
                                  <a:pt x="241" y="153"/>
                                </a:cubicBezTo>
                                <a:cubicBezTo>
                                  <a:pt x="239" y="154"/>
                                  <a:pt x="241" y="155"/>
                                  <a:pt x="239" y="156"/>
                                </a:cubicBezTo>
                                <a:cubicBezTo>
                                  <a:pt x="239" y="157"/>
                                  <a:pt x="239" y="158"/>
                                  <a:pt x="238" y="158"/>
                                </a:cubicBezTo>
                                <a:cubicBezTo>
                                  <a:pt x="239" y="160"/>
                                  <a:pt x="238" y="161"/>
                                  <a:pt x="238" y="161"/>
                                </a:cubicBezTo>
                                <a:cubicBezTo>
                                  <a:pt x="237" y="162"/>
                                  <a:pt x="238" y="164"/>
                                  <a:pt x="237" y="164"/>
                                </a:cubicBezTo>
                                <a:cubicBezTo>
                                  <a:pt x="238" y="166"/>
                                  <a:pt x="235" y="168"/>
                                  <a:pt x="236" y="170"/>
                                </a:cubicBezTo>
                                <a:cubicBezTo>
                                  <a:pt x="234" y="171"/>
                                  <a:pt x="235" y="174"/>
                                  <a:pt x="234" y="176"/>
                                </a:cubicBezTo>
                                <a:cubicBezTo>
                                  <a:pt x="233" y="177"/>
                                  <a:pt x="233" y="178"/>
                                  <a:pt x="232" y="179"/>
                                </a:cubicBezTo>
                                <a:cubicBezTo>
                                  <a:pt x="233" y="181"/>
                                  <a:pt x="231" y="182"/>
                                  <a:pt x="231" y="184"/>
                                </a:cubicBezTo>
                                <a:cubicBezTo>
                                  <a:pt x="230" y="185"/>
                                  <a:pt x="231" y="186"/>
                                  <a:pt x="230" y="187"/>
                                </a:cubicBezTo>
                                <a:cubicBezTo>
                                  <a:pt x="229" y="188"/>
                                  <a:pt x="230" y="189"/>
                                  <a:pt x="229" y="191"/>
                                </a:cubicBezTo>
                                <a:cubicBezTo>
                                  <a:pt x="229" y="192"/>
                                  <a:pt x="230" y="193"/>
                                  <a:pt x="228" y="194"/>
                                </a:cubicBezTo>
                                <a:cubicBezTo>
                                  <a:pt x="229" y="195"/>
                                  <a:pt x="227" y="196"/>
                                  <a:pt x="228" y="197"/>
                                </a:cubicBezTo>
                                <a:cubicBezTo>
                                  <a:pt x="227" y="199"/>
                                  <a:pt x="226" y="201"/>
                                  <a:pt x="227" y="204"/>
                                </a:cubicBezTo>
                                <a:cubicBezTo>
                                  <a:pt x="226" y="206"/>
                                  <a:pt x="225" y="208"/>
                                  <a:pt x="226" y="211"/>
                                </a:cubicBezTo>
                                <a:cubicBezTo>
                                  <a:pt x="225" y="212"/>
                                  <a:pt x="225" y="213"/>
                                  <a:pt x="225" y="214"/>
                                </a:cubicBezTo>
                                <a:cubicBezTo>
                                  <a:pt x="225" y="215"/>
                                  <a:pt x="224" y="216"/>
                                  <a:pt x="225" y="217"/>
                                </a:cubicBezTo>
                                <a:cubicBezTo>
                                  <a:pt x="224" y="219"/>
                                  <a:pt x="224" y="220"/>
                                  <a:pt x="224" y="221"/>
                                </a:cubicBezTo>
                                <a:cubicBezTo>
                                  <a:pt x="224" y="222"/>
                                  <a:pt x="223" y="223"/>
                                  <a:pt x="223" y="224"/>
                                </a:cubicBezTo>
                                <a:cubicBezTo>
                                  <a:pt x="222" y="228"/>
                                  <a:pt x="224" y="234"/>
                                  <a:pt x="223" y="238"/>
                                </a:cubicBezTo>
                                <a:cubicBezTo>
                                  <a:pt x="225" y="241"/>
                                  <a:pt x="224" y="244"/>
                                  <a:pt x="226" y="245"/>
                                </a:cubicBezTo>
                                <a:cubicBezTo>
                                  <a:pt x="227" y="246"/>
                                  <a:pt x="227" y="245"/>
                                  <a:pt x="227" y="245"/>
                                </a:cubicBezTo>
                                <a:cubicBezTo>
                                  <a:pt x="228" y="244"/>
                                  <a:pt x="228" y="244"/>
                                  <a:pt x="227" y="243"/>
                                </a:cubicBezTo>
                                <a:cubicBezTo>
                                  <a:pt x="228" y="242"/>
                                  <a:pt x="227" y="240"/>
                                  <a:pt x="227" y="239"/>
                                </a:cubicBezTo>
                                <a:cubicBezTo>
                                  <a:pt x="227" y="238"/>
                                  <a:pt x="228" y="237"/>
                                  <a:pt x="227" y="237"/>
                                </a:cubicBezTo>
                                <a:cubicBezTo>
                                  <a:pt x="228" y="236"/>
                                  <a:pt x="228" y="236"/>
                                  <a:pt x="228" y="235"/>
                                </a:cubicBezTo>
                                <a:cubicBezTo>
                                  <a:pt x="228" y="234"/>
                                  <a:pt x="228" y="232"/>
                                  <a:pt x="228" y="231"/>
                                </a:cubicBezTo>
                                <a:cubicBezTo>
                                  <a:pt x="230" y="230"/>
                                  <a:pt x="227" y="227"/>
                                  <a:pt x="229" y="227"/>
                                </a:cubicBezTo>
                                <a:cubicBezTo>
                                  <a:pt x="228" y="225"/>
                                  <a:pt x="229" y="224"/>
                                  <a:pt x="229" y="222"/>
                                </a:cubicBezTo>
                                <a:cubicBezTo>
                                  <a:pt x="230" y="221"/>
                                  <a:pt x="228" y="219"/>
                                  <a:pt x="230" y="218"/>
                                </a:cubicBezTo>
                                <a:cubicBezTo>
                                  <a:pt x="229" y="217"/>
                                  <a:pt x="231" y="216"/>
                                  <a:pt x="230" y="214"/>
                                </a:cubicBezTo>
                                <a:cubicBezTo>
                                  <a:pt x="232" y="213"/>
                                  <a:pt x="230" y="211"/>
                                  <a:pt x="231" y="210"/>
                                </a:cubicBezTo>
                                <a:cubicBezTo>
                                  <a:pt x="232" y="209"/>
                                  <a:pt x="232" y="208"/>
                                  <a:pt x="231" y="206"/>
                                </a:cubicBezTo>
                                <a:cubicBezTo>
                                  <a:pt x="233" y="204"/>
                                  <a:pt x="233" y="201"/>
                                  <a:pt x="233" y="199"/>
                                </a:cubicBezTo>
                                <a:cubicBezTo>
                                  <a:pt x="234" y="197"/>
                                  <a:pt x="235" y="196"/>
                                  <a:pt x="234" y="195"/>
                                </a:cubicBezTo>
                                <a:cubicBezTo>
                                  <a:pt x="236" y="194"/>
                                  <a:pt x="235" y="192"/>
                                  <a:pt x="235" y="191"/>
                                </a:cubicBezTo>
                                <a:cubicBezTo>
                                  <a:pt x="237" y="190"/>
                                  <a:pt x="237" y="189"/>
                                  <a:pt x="236" y="187"/>
                                </a:cubicBezTo>
                                <a:cubicBezTo>
                                  <a:pt x="237" y="186"/>
                                  <a:pt x="238" y="185"/>
                                  <a:pt x="237" y="183"/>
                                </a:cubicBezTo>
                                <a:cubicBezTo>
                                  <a:pt x="239" y="182"/>
                                  <a:pt x="238" y="181"/>
                                  <a:pt x="239" y="180"/>
                                </a:cubicBezTo>
                                <a:cubicBezTo>
                                  <a:pt x="238" y="179"/>
                                  <a:pt x="239" y="178"/>
                                  <a:pt x="240" y="178"/>
                                </a:cubicBezTo>
                                <a:cubicBezTo>
                                  <a:pt x="239" y="177"/>
                                  <a:pt x="240" y="177"/>
                                  <a:pt x="240" y="176"/>
                                </a:cubicBezTo>
                                <a:cubicBezTo>
                                  <a:pt x="240" y="175"/>
                                  <a:pt x="241" y="173"/>
                                  <a:pt x="241" y="172"/>
                                </a:cubicBezTo>
                                <a:cubicBezTo>
                                  <a:pt x="240" y="170"/>
                                  <a:pt x="243" y="169"/>
                                  <a:pt x="242" y="167"/>
                                </a:cubicBezTo>
                                <a:cubicBezTo>
                                  <a:pt x="243" y="165"/>
                                  <a:pt x="243" y="161"/>
                                  <a:pt x="244" y="159"/>
                                </a:cubicBezTo>
                                <a:cubicBezTo>
                                  <a:pt x="244" y="157"/>
                                  <a:pt x="244" y="156"/>
                                  <a:pt x="245" y="155"/>
                                </a:cubicBezTo>
                                <a:cubicBezTo>
                                  <a:pt x="244" y="153"/>
                                  <a:pt x="246" y="152"/>
                                  <a:pt x="246" y="150"/>
                                </a:cubicBezTo>
                                <a:cubicBezTo>
                                  <a:pt x="246" y="149"/>
                                  <a:pt x="246" y="148"/>
                                  <a:pt x="247" y="148"/>
                                </a:cubicBezTo>
                                <a:cubicBezTo>
                                  <a:pt x="246" y="147"/>
                                  <a:pt x="246" y="146"/>
                                  <a:pt x="246" y="145"/>
                                </a:cubicBezTo>
                                <a:cubicBezTo>
                                  <a:pt x="247" y="144"/>
                                  <a:pt x="247" y="143"/>
                                  <a:pt x="248" y="142"/>
                                </a:cubicBezTo>
                                <a:cubicBezTo>
                                  <a:pt x="248" y="139"/>
                                  <a:pt x="249" y="136"/>
                                  <a:pt x="249" y="133"/>
                                </a:cubicBezTo>
                                <a:cubicBezTo>
                                  <a:pt x="250" y="130"/>
                                  <a:pt x="250" y="127"/>
                                  <a:pt x="250" y="124"/>
                                </a:cubicBezTo>
                                <a:cubicBezTo>
                                  <a:pt x="251" y="121"/>
                                  <a:pt x="250" y="118"/>
                                  <a:pt x="251" y="115"/>
                                </a:cubicBezTo>
                                <a:cubicBezTo>
                                  <a:pt x="249" y="112"/>
                                  <a:pt x="252" y="109"/>
                                  <a:pt x="250" y="106"/>
                                </a:cubicBezTo>
                                <a:cubicBezTo>
                                  <a:pt x="251" y="106"/>
                                  <a:pt x="251" y="107"/>
                                  <a:pt x="251" y="107"/>
                                </a:cubicBezTo>
                                <a:cubicBezTo>
                                  <a:pt x="252" y="109"/>
                                  <a:pt x="251" y="109"/>
                                  <a:pt x="252" y="110"/>
                                </a:cubicBezTo>
                                <a:cubicBezTo>
                                  <a:pt x="251" y="112"/>
                                  <a:pt x="252" y="113"/>
                                  <a:pt x="252" y="115"/>
                                </a:cubicBezTo>
                                <a:cubicBezTo>
                                  <a:pt x="251" y="116"/>
                                  <a:pt x="252" y="118"/>
                                  <a:pt x="252" y="120"/>
                                </a:cubicBezTo>
                                <a:cubicBezTo>
                                  <a:pt x="252" y="121"/>
                                  <a:pt x="252" y="123"/>
                                  <a:pt x="252" y="124"/>
                                </a:cubicBezTo>
                                <a:cubicBezTo>
                                  <a:pt x="252" y="130"/>
                                  <a:pt x="251" y="136"/>
                                  <a:pt x="250" y="142"/>
                                </a:cubicBezTo>
                                <a:cubicBezTo>
                                  <a:pt x="250" y="145"/>
                                  <a:pt x="248" y="148"/>
                                  <a:pt x="248" y="151"/>
                                </a:cubicBezTo>
                                <a:cubicBezTo>
                                  <a:pt x="248" y="152"/>
                                  <a:pt x="248" y="152"/>
                                  <a:pt x="248" y="153"/>
                                </a:cubicBezTo>
                                <a:cubicBezTo>
                                  <a:pt x="247" y="154"/>
                                  <a:pt x="247" y="154"/>
                                  <a:pt x="247" y="155"/>
                                </a:cubicBezTo>
                                <a:cubicBezTo>
                                  <a:pt x="246" y="156"/>
                                  <a:pt x="247" y="158"/>
                                  <a:pt x="247" y="159"/>
                                </a:cubicBezTo>
                                <a:cubicBezTo>
                                  <a:pt x="245" y="161"/>
                                  <a:pt x="245" y="162"/>
                                  <a:pt x="246" y="164"/>
                                </a:cubicBezTo>
                                <a:cubicBezTo>
                                  <a:pt x="244" y="165"/>
                                  <a:pt x="246" y="167"/>
                                  <a:pt x="244" y="168"/>
                                </a:cubicBezTo>
                                <a:cubicBezTo>
                                  <a:pt x="244" y="169"/>
                                  <a:pt x="244" y="171"/>
                                  <a:pt x="243" y="172"/>
                                </a:cubicBezTo>
                                <a:cubicBezTo>
                                  <a:pt x="244" y="173"/>
                                  <a:pt x="243" y="173"/>
                                  <a:pt x="243" y="174"/>
                                </a:cubicBezTo>
                                <a:cubicBezTo>
                                  <a:pt x="243" y="175"/>
                                  <a:pt x="243" y="176"/>
                                  <a:pt x="243" y="176"/>
                                </a:cubicBezTo>
                                <a:cubicBezTo>
                                  <a:pt x="241" y="179"/>
                                  <a:pt x="241" y="182"/>
                                  <a:pt x="240" y="185"/>
                                </a:cubicBezTo>
                                <a:cubicBezTo>
                                  <a:pt x="239" y="188"/>
                                  <a:pt x="239" y="191"/>
                                  <a:pt x="238" y="193"/>
                                </a:cubicBezTo>
                                <a:cubicBezTo>
                                  <a:pt x="237" y="194"/>
                                  <a:pt x="238" y="196"/>
                                  <a:pt x="236" y="197"/>
                                </a:cubicBezTo>
                                <a:cubicBezTo>
                                  <a:pt x="237" y="198"/>
                                  <a:pt x="236" y="199"/>
                                  <a:pt x="236" y="199"/>
                                </a:cubicBezTo>
                                <a:cubicBezTo>
                                  <a:pt x="236" y="200"/>
                                  <a:pt x="236" y="201"/>
                                  <a:pt x="235" y="202"/>
                                </a:cubicBezTo>
                                <a:cubicBezTo>
                                  <a:pt x="235" y="203"/>
                                  <a:pt x="235" y="205"/>
                                  <a:pt x="235" y="206"/>
                                </a:cubicBezTo>
                                <a:cubicBezTo>
                                  <a:pt x="233" y="207"/>
                                  <a:pt x="235" y="209"/>
                                  <a:pt x="234" y="210"/>
                                </a:cubicBezTo>
                                <a:cubicBezTo>
                                  <a:pt x="233" y="213"/>
                                  <a:pt x="233" y="216"/>
                                  <a:pt x="232" y="219"/>
                                </a:cubicBezTo>
                                <a:cubicBezTo>
                                  <a:pt x="232" y="220"/>
                                  <a:pt x="232" y="221"/>
                                  <a:pt x="231" y="221"/>
                                </a:cubicBezTo>
                                <a:cubicBezTo>
                                  <a:pt x="232" y="222"/>
                                  <a:pt x="232" y="223"/>
                                  <a:pt x="232" y="224"/>
                                </a:cubicBezTo>
                                <a:cubicBezTo>
                                  <a:pt x="231" y="225"/>
                                  <a:pt x="231" y="226"/>
                                  <a:pt x="232" y="228"/>
                                </a:cubicBezTo>
                                <a:cubicBezTo>
                                  <a:pt x="230" y="231"/>
                                  <a:pt x="231" y="234"/>
                                  <a:pt x="230" y="237"/>
                                </a:cubicBezTo>
                                <a:cubicBezTo>
                                  <a:pt x="230" y="238"/>
                                  <a:pt x="230" y="240"/>
                                  <a:pt x="230" y="241"/>
                                </a:cubicBezTo>
                                <a:cubicBezTo>
                                  <a:pt x="230" y="243"/>
                                  <a:pt x="231" y="245"/>
                                  <a:pt x="230" y="246"/>
                                </a:cubicBezTo>
                                <a:cubicBezTo>
                                  <a:pt x="230" y="247"/>
                                  <a:pt x="232" y="246"/>
                                  <a:pt x="232" y="247"/>
                                </a:cubicBezTo>
                                <a:cubicBezTo>
                                  <a:pt x="232" y="248"/>
                                  <a:pt x="232" y="249"/>
                                  <a:pt x="232" y="250"/>
                                </a:cubicBezTo>
                                <a:cubicBezTo>
                                  <a:pt x="231" y="251"/>
                                  <a:pt x="233" y="251"/>
                                  <a:pt x="233" y="253"/>
                                </a:cubicBezTo>
                                <a:cubicBezTo>
                                  <a:pt x="234" y="252"/>
                                  <a:pt x="235" y="254"/>
                                  <a:pt x="235" y="254"/>
                                </a:cubicBezTo>
                                <a:cubicBezTo>
                                  <a:pt x="236" y="253"/>
                                  <a:pt x="234" y="250"/>
                                  <a:pt x="235" y="249"/>
                                </a:cubicBezTo>
                                <a:cubicBezTo>
                                  <a:pt x="235" y="247"/>
                                  <a:pt x="234" y="245"/>
                                  <a:pt x="235" y="244"/>
                                </a:cubicBezTo>
                                <a:cubicBezTo>
                                  <a:pt x="234" y="240"/>
                                  <a:pt x="235" y="238"/>
                                  <a:pt x="234" y="234"/>
                                </a:cubicBezTo>
                                <a:cubicBezTo>
                                  <a:pt x="235" y="232"/>
                                  <a:pt x="234" y="230"/>
                                  <a:pt x="235" y="229"/>
                                </a:cubicBezTo>
                                <a:cubicBezTo>
                                  <a:pt x="235" y="227"/>
                                  <a:pt x="235" y="226"/>
                                  <a:pt x="235" y="224"/>
                                </a:cubicBezTo>
                                <a:cubicBezTo>
                                  <a:pt x="234" y="222"/>
                                  <a:pt x="235" y="221"/>
                                  <a:pt x="236" y="220"/>
                                </a:cubicBezTo>
                                <a:cubicBezTo>
                                  <a:pt x="236" y="219"/>
                                  <a:pt x="236" y="218"/>
                                  <a:pt x="236" y="217"/>
                                </a:cubicBezTo>
                                <a:cubicBezTo>
                                  <a:pt x="237" y="217"/>
                                  <a:pt x="236" y="216"/>
                                  <a:pt x="237" y="215"/>
                                </a:cubicBezTo>
                                <a:cubicBezTo>
                                  <a:pt x="237" y="213"/>
                                  <a:pt x="237" y="212"/>
                                  <a:pt x="238" y="210"/>
                                </a:cubicBezTo>
                                <a:cubicBezTo>
                                  <a:pt x="237" y="209"/>
                                  <a:pt x="238" y="207"/>
                                  <a:pt x="239" y="206"/>
                                </a:cubicBezTo>
                                <a:cubicBezTo>
                                  <a:pt x="238" y="204"/>
                                  <a:pt x="239" y="203"/>
                                  <a:pt x="239" y="201"/>
                                </a:cubicBezTo>
                                <a:cubicBezTo>
                                  <a:pt x="240" y="201"/>
                                  <a:pt x="239" y="199"/>
                                  <a:pt x="240" y="199"/>
                                </a:cubicBezTo>
                                <a:cubicBezTo>
                                  <a:pt x="240" y="198"/>
                                  <a:pt x="240" y="198"/>
                                  <a:pt x="240" y="197"/>
                                </a:cubicBezTo>
                                <a:cubicBezTo>
                                  <a:pt x="242" y="194"/>
                                  <a:pt x="242" y="191"/>
                                  <a:pt x="242" y="187"/>
                                </a:cubicBezTo>
                                <a:cubicBezTo>
                                  <a:pt x="243" y="185"/>
                                  <a:pt x="244" y="182"/>
                                  <a:pt x="244" y="179"/>
                                </a:cubicBezTo>
                                <a:cubicBezTo>
                                  <a:pt x="246" y="176"/>
                                  <a:pt x="246" y="172"/>
                                  <a:pt x="247" y="170"/>
                                </a:cubicBezTo>
                                <a:cubicBezTo>
                                  <a:pt x="248" y="167"/>
                                  <a:pt x="248" y="164"/>
                                  <a:pt x="249" y="161"/>
                                </a:cubicBezTo>
                                <a:cubicBezTo>
                                  <a:pt x="249" y="159"/>
                                  <a:pt x="251" y="158"/>
                                  <a:pt x="251" y="156"/>
                                </a:cubicBezTo>
                                <a:cubicBezTo>
                                  <a:pt x="251" y="155"/>
                                  <a:pt x="251" y="154"/>
                                  <a:pt x="250" y="154"/>
                                </a:cubicBezTo>
                                <a:cubicBezTo>
                                  <a:pt x="251" y="153"/>
                                  <a:pt x="251" y="152"/>
                                  <a:pt x="251" y="152"/>
                                </a:cubicBezTo>
                                <a:cubicBezTo>
                                  <a:pt x="252" y="149"/>
                                  <a:pt x="253" y="146"/>
                                  <a:pt x="253" y="142"/>
                                </a:cubicBezTo>
                                <a:cubicBezTo>
                                  <a:pt x="254" y="140"/>
                                  <a:pt x="254" y="136"/>
                                  <a:pt x="254" y="133"/>
                                </a:cubicBezTo>
                                <a:cubicBezTo>
                                  <a:pt x="255" y="132"/>
                                  <a:pt x="254" y="130"/>
                                  <a:pt x="254" y="128"/>
                                </a:cubicBezTo>
                                <a:cubicBezTo>
                                  <a:pt x="255" y="127"/>
                                  <a:pt x="255" y="126"/>
                                  <a:pt x="255" y="124"/>
                                </a:cubicBezTo>
                                <a:cubicBezTo>
                                  <a:pt x="255" y="122"/>
                                  <a:pt x="254" y="120"/>
                                  <a:pt x="256" y="119"/>
                                </a:cubicBezTo>
                                <a:cubicBezTo>
                                  <a:pt x="254" y="116"/>
                                  <a:pt x="256" y="116"/>
                                  <a:pt x="255" y="114"/>
                                </a:cubicBezTo>
                                <a:cubicBezTo>
                                  <a:pt x="254" y="110"/>
                                  <a:pt x="254" y="107"/>
                                  <a:pt x="253" y="104"/>
                                </a:cubicBezTo>
                                <a:cubicBezTo>
                                  <a:pt x="255" y="103"/>
                                  <a:pt x="254" y="106"/>
                                  <a:pt x="255" y="106"/>
                                </a:cubicBezTo>
                                <a:cubicBezTo>
                                  <a:pt x="255" y="108"/>
                                  <a:pt x="255" y="109"/>
                                  <a:pt x="255" y="109"/>
                                </a:cubicBezTo>
                                <a:cubicBezTo>
                                  <a:pt x="255" y="112"/>
                                  <a:pt x="255" y="112"/>
                                  <a:pt x="257" y="115"/>
                                </a:cubicBezTo>
                                <a:cubicBezTo>
                                  <a:pt x="255" y="116"/>
                                  <a:pt x="257" y="118"/>
                                  <a:pt x="256" y="118"/>
                                </a:cubicBezTo>
                                <a:cubicBezTo>
                                  <a:pt x="256" y="120"/>
                                  <a:pt x="257" y="121"/>
                                  <a:pt x="257" y="122"/>
                                </a:cubicBezTo>
                                <a:cubicBezTo>
                                  <a:pt x="257" y="125"/>
                                  <a:pt x="257" y="127"/>
                                  <a:pt x="256" y="130"/>
                                </a:cubicBezTo>
                                <a:cubicBezTo>
                                  <a:pt x="257" y="132"/>
                                  <a:pt x="255" y="134"/>
                                  <a:pt x="256" y="137"/>
                                </a:cubicBezTo>
                                <a:cubicBezTo>
                                  <a:pt x="256" y="138"/>
                                  <a:pt x="255" y="139"/>
                                  <a:pt x="256" y="140"/>
                                </a:cubicBezTo>
                                <a:cubicBezTo>
                                  <a:pt x="255" y="141"/>
                                  <a:pt x="255" y="142"/>
                                  <a:pt x="256" y="144"/>
                                </a:cubicBezTo>
                                <a:cubicBezTo>
                                  <a:pt x="254" y="145"/>
                                  <a:pt x="255" y="149"/>
                                  <a:pt x="254" y="150"/>
                                </a:cubicBezTo>
                                <a:cubicBezTo>
                                  <a:pt x="255" y="153"/>
                                  <a:pt x="252" y="155"/>
                                  <a:pt x="253" y="158"/>
                                </a:cubicBezTo>
                                <a:cubicBezTo>
                                  <a:pt x="252" y="158"/>
                                  <a:pt x="252" y="160"/>
                                  <a:pt x="252" y="161"/>
                                </a:cubicBezTo>
                                <a:cubicBezTo>
                                  <a:pt x="252" y="161"/>
                                  <a:pt x="252" y="162"/>
                                  <a:pt x="252" y="163"/>
                                </a:cubicBezTo>
                                <a:cubicBezTo>
                                  <a:pt x="251" y="163"/>
                                  <a:pt x="251" y="164"/>
                                  <a:pt x="252" y="164"/>
                                </a:cubicBezTo>
                                <a:cubicBezTo>
                                  <a:pt x="251" y="165"/>
                                  <a:pt x="251" y="165"/>
                                  <a:pt x="251" y="166"/>
                                </a:cubicBezTo>
                                <a:cubicBezTo>
                                  <a:pt x="251" y="166"/>
                                  <a:pt x="250" y="167"/>
                                  <a:pt x="250" y="167"/>
                                </a:cubicBezTo>
                                <a:cubicBezTo>
                                  <a:pt x="251" y="169"/>
                                  <a:pt x="249" y="169"/>
                                  <a:pt x="250" y="171"/>
                                </a:cubicBezTo>
                                <a:cubicBezTo>
                                  <a:pt x="248" y="172"/>
                                  <a:pt x="249" y="175"/>
                                  <a:pt x="248" y="177"/>
                                </a:cubicBezTo>
                                <a:cubicBezTo>
                                  <a:pt x="248" y="179"/>
                                  <a:pt x="247" y="181"/>
                                  <a:pt x="246" y="184"/>
                                </a:cubicBezTo>
                                <a:cubicBezTo>
                                  <a:pt x="245" y="186"/>
                                  <a:pt x="245" y="188"/>
                                  <a:pt x="245" y="190"/>
                                </a:cubicBezTo>
                                <a:cubicBezTo>
                                  <a:pt x="243" y="192"/>
                                  <a:pt x="244" y="195"/>
                                  <a:pt x="242" y="197"/>
                                </a:cubicBezTo>
                                <a:cubicBezTo>
                                  <a:pt x="243" y="204"/>
                                  <a:pt x="240" y="210"/>
                                  <a:pt x="239" y="217"/>
                                </a:cubicBezTo>
                                <a:cubicBezTo>
                                  <a:pt x="239" y="218"/>
                                  <a:pt x="238" y="219"/>
                                  <a:pt x="238" y="219"/>
                                </a:cubicBezTo>
                                <a:cubicBezTo>
                                  <a:pt x="239" y="221"/>
                                  <a:pt x="238" y="221"/>
                                  <a:pt x="238" y="222"/>
                                </a:cubicBezTo>
                                <a:cubicBezTo>
                                  <a:pt x="237" y="224"/>
                                  <a:pt x="237" y="226"/>
                                  <a:pt x="238" y="227"/>
                                </a:cubicBezTo>
                                <a:cubicBezTo>
                                  <a:pt x="236" y="229"/>
                                  <a:pt x="238" y="231"/>
                                  <a:pt x="237" y="233"/>
                                </a:cubicBezTo>
                                <a:cubicBezTo>
                                  <a:pt x="237" y="234"/>
                                  <a:pt x="238" y="236"/>
                                  <a:pt x="237" y="238"/>
                                </a:cubicBezTo>
                                <a:cubicBezTo>
                                  <a:pt x="237" y="240"/>
                                  <a:pt x="238" y="242"/>
                                  <a:pt x="237" y="244"/>
                                </a:cubicBezTo>
                                <a:cubicBezTo>
                                  <a:pt x="237" y="245"/>
                                  <a:pt x="238" y="248"/>
                                  <a:pt x="237" y="249"/>
                                </a:cubicBezTo>
                                <a:cubicBezTo>
                                  <a:pt x="239" y="252"/>
                                  <a:pt x="239" y="255"/>
                                  <a:pt x="240" y="258"/>
                                </a:cubicBezTo>
                                <a:cubicBezTo>
                                  <a:pt x="241" y="260"/>
                                  <a:pt x="242" y="260"/>
                                  <a:pt x="244" y="261"/>
                                </a:cubicBezTo>
                                <a:cubicBezTo>
                                  <a:pt x="245" y="262"/>
                                  <a:pt x="246" y="261"/>
                                  <a:pt x="247" y="264"/>
                                </a:cubicBezTo>
                                <a:cubicBezTo>
                                  <a:pt x="247" y="262"/>
                                  <a:pt x="247" y="261"/>
                                  <a:pt x="246" y="259"/>
                                </a:cubicBezTo>
                                <a:cubicBezTo>
                                  <a:pt x="247" y="258"/>
                                  <a:pt x="246" y="256"/>
                                  <a:pt x="245" y="255"/>
                                </a:cubicBezTo>
                                <a:cubicBezTo>
                                  <a:pt x="246" y="254"/>
                                  <a:pt x="244" y="251"/>
                                  <a:pt x="246" y="250"/>
                                </a:cubicBezTo>
                                <a:cubicBezTo>
                                  <a:pt x="244" y="248"/>
                                  <a:pt x="245" y="247"/>
                                  <a:pt x="244" y="245"/>
                                </a:cubicBezTo>
                                <a:cubicBezTo>
                                  <a:pt x="245" y="243"/>
                                  <a:pt x="245" y="241"/>
                                  <a:pt x="244" y="238"/>
                                </a:cubicBezTo>
                                <a:cubicBezTo>
                                  <a:pt x="245" y="238"/>
                                  <a:pt x="243" y="236"/>
                                  <a:pt x="245" y="235"/>
                                </a:cubicBezTo>
                                <a:cubicBezTo>
                                  <a:pt x="245" y="234"/>
                                  <a:pt x="245" y="233"/>
                                  <a:pt x="245" y="232"/>
                                </a:cubicBezTo>
                                <a:cubicBezTo>
                                  <a:pt x="245" y="230"/>
                                  <a:pt x="245" y="227"/>
                                  <a:pt x="246" y="226"/>
                                </a:cubicBezTo>
                                <a:cubicBezTo>
                                  <a:pt x="246" y="223"/>
                                  <a:pt x="247" y="222"/>
                                  <a:pt x="246" y="219"/>
                                </a:cubicBezTo>
                                <a:cubicBezTo>
                                  <a:pt x="248" y="217"/>
                                  <a:pt x="247" y="215"/>
                                  <a:pt x="248" y="213"/>
                                </a:cubicBezTo>
                                <a:cubicBezTo>
                                  <a:pt x="248" y="212"/>
                                  <a:pt x="248" y="211"/>
                                  <a:pt x="248" y="210"/>
                                </a:cubicBezTo>
                                <a:cubicBezTo>
                                  <a:pt x="247" y="208"/>
                                  <a:pt x="249" y="208"/>
                                  <a:pt x="249" y="207"/>
                                </a:cubicBezTo>
                                <a:cubicBezTo>
                                  <a:pt x="249" y="205"/>
                                  <a:pt x="250" y="205"/>
                                  <a:pt x="249" y="203"/>
                                </a:cubicBezTo>
                                <a:cubicBezTo>
                                  <a:pt x="249" y="202"/>
                                  <a:pt x="250" y="202"/>
                                  <a:pt x="249" y="200"/>
                                </a:cubicBezTo>
                                <a:cubicBezTo>
                                  <a:pt x="251" y="198"/>
                                  <a:pt x="250" y="196"/>
                                  <a:pt x="252" y="194"/>
                                </a:cubicBezTo>
                                <a:cubicBezTo>
                                  <a:pt x="251" y="191"/>
                                  <a:pt x="253" y="189"/>
                                  <a:pt x="251" y="187"/>
                                </a:cubicBezTo>
                                <a:cubicBezTo>
                                  <a:pt x="254" y="182"/>
                                  <a:pt x="254" y="177"/>
                                  <a:pt x="255" y="172"/>
                                </a:cubicBezTo>
                                <a:cubicBezTo>
                                  <a:pt x="255" y="171"/>
                                  <a:pt x="256" y="171"/>
                                  <a:pt x="256" y="170"/>
                                </a:cubicBezTo>
                                <a:cubicBezTo>
                                  <a:pt x="255" y="170"/>
                                  <a:pt x="256" y="169"/>
                                  <a:pt x="257" y="169"/>
                                </a:cubicBezTo>
                                <a:cubicBezTo>
                                  <a:pt x="255" y="167"/>
                                  <a:pt x="257" y="167"/>
                                  <a:pt x="257" y="165"/>
                                </a:cubicBezTo>
                                <a:cubicBezTo>
                                  <a:pt x="257" y="164"/>
                                  <a:pt x="257" y="163"/>
                                  <a:pt x="257" y="161"/>
                                </a:cubicBezTo>
                                <a:cubicBezTo>
                                  <a:pt x="259" y="161"/>
                                  <a:pt x="257" y="159"/>
                                  <a:pt x="258" y="158"/>
                                </a:cubicBezTo>
                                <a:cubicBezTo>
                                  <a:pt x="259" y="157"/>
                                  <a:pt x="259" y="156"/>
                                  <a:pt x="260" y="155"/>
                                </a:cubicBezTo>
                                <a:cubicBezTo>
                                  <a:pt x="258" y="153"/>
                                  <a:pt x="260" y="152"/>
                                  <a:pt x="259" y="151"/>
                                </a:cubicBezTo>
                                <a:cubicBezTo>
                                  <a:pt x="260" y="149"/>
                                  <a:pt x="260" y="148"/>
                                  <a:pt x="260" y="147"/>
                                </a:cubicBezTo>
                                <a:cubicBezTo>
                                  <a:pt x="260" y="146"/>
                                  <a:pt x="261" y="145"/>
                                  <a:pt x="261" y="144"/>
                                </a:cubicBezTo>
                                <a:cubicBezTo>
                                  <a:pt x="260" y="141"/>
                                  <a:pt x="262" y="139"/>
                                  <a:pt x="261" y="136"/>
                                </a:cubicBezTo>
                                <a:cubicBezTo>
                                  <a:pt x="262" y="134"/>
                                  <a:pt x="260" y="130"/>
                                  <a:pt x="262" y="129"/>
                                </a:cubicBezTo>
                                <a:cubicBezTo>
                                  <a:pt x="260" y="126"/>
                                  <a:pt x="261" y="124"/>
                                  <a:pt x="259" y="121"/>
                                </a:cubicBezTo>
                                <a:cubicBezTo>
                                  <a:pt x="260" y="120"/>
                                  <a:pt x="259" y="119"/>
                                  <a:pt x="259" y="118"/>
                                </a:cubicBezTo>
                                <a:cubicBezTo>
                                  <a:pt x="259" y="116"/>
                                  <a:pt x="258" y="115"/>
                                  <a:pt x="259" y="114"/>
                                </a:cubicBezTo>
                                <a:cubicBezTo>
                                  <a:pt x="257" y="107"/>
                                  <a:pt x="255" y="101"/>
                                  <a:pt x="252" y="94"/>
                                </a:cubicBezTo>
                                <a:cubicBezTo>
                                  <a:pt x="254" y="94"/>
                                  <a:pt x="254" y="97"/>
                                  <a:pt x="255" y="98"/>
                                </a:cubicBezTo>
                                <a:cubicBezTo>
                                  <a:pt x="256" y="99"/>
                                  <a:pt x="255" y="100"/>
                                  <a:pt x="256" y="102"/>
                                </a:cubicBezTo>
                                <a:cubicBezTo>
                                  <a:pt x="258" y="104"/>
                                  <a:pt x="258" y="107"/>
                                  <a:pt x="259" y="109"/>
                                </a:cubicBezTo>
                                <a:cubicBezTo>
                                  <a:pt x="260" y="111"/>
                                  <a:pt x="260" y="112"/>
                                  <a:pt x="261" y="112"/>
                                </a:cubicBezTo>
                                <a:cubicBezTo>
                                  <a:pt x="261" y="113"/>
                                  <a:pt x="262" y="114"/>
                                  <a:pt x="263" y="116"/>
                                </a:cubicBezTo>
                                <a:cubicBezTo>
                                  <a:pt x="263" y="120"/>
                                  <a:pt x="265" y="123"/>
                                  <a:pt x="265" y="127"/>
                                </a:cubicBezTo>
                                <a:cubicBezTo>
                                  <a:pt x="266" y="130"/>
                                  <a:pt x="268" y="132"/>
                                  <a:pt x="269" y="135"/>
                                </a:cubicBezTo>
                                <a:cubicBezTo>
                                  <a:pt x="271" y="141"/>
                                  <a:pt x="272" y="145"/>
                                  <a:pt x="273" y="150"/>
                                </a:cubicBezTo>
                                <a:cubicBezTo>
                                  <a:pt x="272" y="151"/>
                                  <a:pt x="274" y="153"/>
                                  <a:pt x="273" y="154"/>
                                </a:cubicBezTo>
                                <a:cubicBezTo>
                                  <a:pt x="273" y="156"/>
                                  <a:pt x="273" y="157"/>
                                  <a:pt x="273" y="158"/>
                                </a:cubicBezTo>
                                <a:cubicBezTo>
                                  <a:pt x="274" y="161"/>
                                  <a:pt x="273" y="163"/>
                                  <a:pt x="274" y="166"/>
                                </a:cubicBezTo>
                                <a:cubicBezTo>
                                  <a:pt x="274" y="168"/>
                                  <a:pt x="274" y="171"/>
                                  <a:pt x="275" y="174"/>
                                </a:cubicBezTo>
                                <a:cubicBezTo>
                                  <a:pt x="274" y="174"/>
                                  <a:pt x="276" y="176"/>
                                  <a:pt x="274" y="177"/>
                                </a:cubicBezTo>
                                <a:cubicBezTo>
                                  <a:pt x="276" y="179"/>
                                  <a:pt x="273" y="179"/>
                                  <a:pt x="275" y="181"/>
                                </a:cubicBezTo>
                                <a:cubicBezTo>
                                  <a:pt x="274" y="185"/>
                                  <a:pt x="274" y="190"/>
                                  <a:pt x="273" y="195"/>
                                </a:cubicBezTo>
                                <a:cubicBezTo>
                                  <a:pt x="273" y="195"/>
                                  <a:pt x="273" y="196"/>
                                  <a:pt x="274" y="197"/>
                                </a:cubicBezTo>
                                <a:cubicBezTo>
                                  <a:pt x="273" y="197"/>
                                  <a:pt x="273" y="197"/>
                                  <a:pt x="273" y="198"/>
                                </a:cubicBezTo>
                                <a:cubicBezTo>
                                  <a:pt x="272" y="199"/>
                                  <a:pt x="273" y="201"/>
                                  <a:pt x="273" y="202"/>
                                </a:cubicBezTo>
                                <a:cubicBezTo>
                                  <a:pt x="273" y="203"/>
                                  <a:pt x="272" y="203"/>
                                  <a:pt x="272" y="204"/>
                                </a:cubicBezTo>
                                <a:cubicBezTo>
                                  <a:pt x="272" y="204"/>
                                  <a:pt x="272" y="205"/>
                                  <a:pt x="271" y="205"/>
                                </a:cubicBezTo>
                                <a:cubicBezTo>
                                  <a:pt x="273" y="207"/>
                                  <a:pt x="270" y="207"/>
                                  <a:pt x="272" y="209"/>
                                </a:cubicBezTo>
                                <a:cubicBezTo>
                                  <a:pt x="271" y="209"/>
                                  <a:pt x="271" y="210"/>
                                  <a:pt x="271" y="210"/>
                                </a:cubicBezTo>
                                <a:cubicBezTo>
                                  <a:pt x="271" y="211"/>
                                  <a:pt x="270" y="211"/>
                                  <a:pt x="270" y="212"/>
                                </a:cubicBezTo>
                                <a:cubicBezTo>
                                  <a:pt x="270" y="213"/>
                                  <a:pt x="271" y="214"/>
                                  <a:pt x="270" y="215"/>
                                </a:cubicBezTo>
                                <a:cubicBezTo>
                                  <a:pt x="270" y="217"/>
                                  <a:pt x="270" y="220"/>
                                  <a:pt x="269" y="222"/>
                                </a:cubicBezTo>
                                <a:cubicBezTo>
                                  <a:pt x="268" y="223"/>
                                  <a:pt x="269" y="225"/>
                                  <a:pt x="268" y="226"/>
                                </a:cubicBezTo>
                                <a:cubicBezTo>
                                  <a:pt x="268" y="227"/>
                                  <a:pt x="269" y="228"/>
                                  <a:pt x="268" y="229"/>
                                </a:cubicBezTo>
                                <a:cubicBezTo>
                                  <a:pt x="268" y="231"/>
                                  <a:pt x="267" y="232"/>
                                  <a:pt x="268" y="233"/>
                                </a:cubicBezTo>
                                <a:cubicBezTo>
                                  <a:pt x="267" y="234"/>
                                  <a:pt x="266" y="235"/>
                                  <a:pt x="267" y="236"/>
                                </a:cubicBezTo>
                                <a:cubicBezTo>
                                  <a:pt x="265" y="240"/>
                                  <a:pt x="266" y="245"/>
                                  <a:pt x="265" y="250"/>
                                </a:cubicBezTo>
                                <a:cubicBezTo>
                                  <a:pt x="265" y="251"/>
                                  <a:pt x="265" y="251"/>
                                  <a:pt x="265" y="252"/>
                                </a:cubicBezTo>
                                <a:cubicBezTo>
                                  <a:pt x="266" y="253"/>
                                  <a:pt x="265" y="254"/>
                                  <a:pt x="266" y="254"/>
                                </a:cubicBezTo>
                                <a:cubicBezTo>
                                  <a:pt x="266" y="257"/>
                                  <a:pt x="265" y="261"/>
                                  <a:pt x="267" y="265"/>
                                </a:cubicBezTo>
                                <a:cubicBezTo>
                                  <a:pt x="266" y="268"/>
                                  <a:pt x="268" y="272"/>
                                  <a:pt x="268" y="275"/>
                                </a:cubicBezTo>
                                <a:cubicBezTo>
                                  <a:pt x="268" y="276"/>
                                  <a:pt x="269" y="277"/>
                                  <a:pt x="269" y="278"/>
                                </a:cubicBezTo>
                                <a:cubicBezTo>
                                  <a:pt x="270" y="278"/>
                                  <a:pt x="270" y="279"/>
                                  <a:pt x="270" y="279"/>
                                </a:cubicBezTo>
                                <a:cubicBezTo>
                                  <a:pt x="270" y="281"/>
                                  <a:pt x="271" y="282"/>
                                  <a:pt x="272" y="282"/>
                                </a:cubicBezTo>
                                <a:cubicBezTo>
                                  <a:pt x="273" y="281"/>
                                  <a:pt x="272" y="282"/>
                                  <a:pt x="272" y="281"/>
                                </a:cubicBezTo>
                                <a:cubicBezTo>
                                  <a:pt x="271" y="280"/>
                                  <a:pt x="271" y="280"/>
                                  <a:pt x="271" y="279"/>
                                </a:cubicBezTo>
                                <a:cubicBezTo>
                                  <a:pt x="271" y="278"/>
                                  <a:pt x="271" y="277"/>
                                  <a:pt x="270" y="276"/>
                                </a:cubicBezTo>
                                <a:cubicBezTo>
                                  <a:pt x="271" y="274"/>
                                  <a:pt x="269" y="272"/>
                                  <a:pt x="269" y="270"/>
                                </a:cubicBezTo>
                                <a:cubicBezTo>
                                  <a:pt x="268" y="266"/>
                                  <a:pt x="270" y="262"/>
                                  <a:pt x="268" y="257"/>
                                </a:cubicBezTo>
                                <a:cubicBezTo>
                                  <a:pt x="269" y="256"/>
                                  <a:pt x="267" y="252"/>
                                  <a:pt x="269" y="251"/>
                                </a:cubicBezTo>
                                <a:cubicBezTo>
                                  <a:pt x="268" y="249"/>
                                  <a:pt x="269" y="248"/>
                                  <a:pt x="268" y="247"/>
                                </a:cubicBezTo>
                                <a:cubicBezTo>
                                  <a:pt x="269" y="246"/>
                                  <a:pt x="270" y="245"/>
                                  <a:pt x="268" y="243"/>
                                </a:cubicBezTo>
                                <a:cubicBezTo>
                                  <a:pt x="270" y="239"/>
                                  <a:pt x="269" y="234"/>
                                  <a:pt x="271" y="230"/>
                                </a:cubicBezTo>
                                <a:cubicBezTo>
                                  <a:pt x="270" y="227"/>
                                  <a:pt x="272" y="226"/>
                                  <a:pt x="271" y="223"/>
                                </a:cubicBezTo>
                                <a:cubicBezTo>
                                  <a:pt x="272" y="222"/>
                                  <a:pt x="272" y="222"/>
                                  <a:pt x="272" y="221"/>
                                </a:cubicBezTo>
                                <a:cubicBezTo>
                                  <a:pt x="272" y="221"/>
                                  <a:pt x="273" y="220"/>
                                  <a:pt x="273" y="220"/>
                                </a:cubicBezTo>
                                <a:cubicBezTo>
                                  <a:pt x="274" y="219"/>
                                  <a:pt x="273" y="217"/>
                                  <a:pt x="274" y="217"/>
                                </a:cubicBezTo>
                                <a:cubicBezTo>
                                  <a:pt x="275" y="207"/>
                                  <a:pt x="279" y="199"/>
                                  <a:pt x="278" y="188"/>
                                </a:cubicBezTo>
                                <a:cubicBezTo>
                                  <a:pt x="280" y="186"/>
                                  <a:pt x="279" y="181"/>
                                  <a:pt x="281" y="178"/>
                                </a:cubicBezTo>
                                <a:cubicBezTo>
                                  <a:pt x="281" y="177"/>
                                  <a:pt x="280" y="176"/>
                                  <a:pt x="281" y="175"/>
                                </a:cubicBezTo>
                                <a:cubicBezTo>
                                  <a:pt x="281" y="174"/>
                                  <a:pt x="280" y="173"/>
                                  <a:pt x="281" y="172"/>
                                </a:cubicBezTo>
                                <a:cubicBezTo>
                                  <a:pt x="280" y="171"/>
                                  <a:pt x="280" y="170"/>
                                  <a:pt x="280" y="169"/>
                                </a:cubicBezTo>
                                <a:cubicBezTo>
                                  <a:pt x="281" y="168"/>
                                  <a:pt x="279" y="167"/>
                                  <a:pt x="280" y="166"/>
                                </a:cubicBezTo>
                                <a:cubicBezTo>
                                  <a:pt x="279" y="160"/>
                                  <a:pt x="278" y="154"/>
                                  <a:pt x="275" y="148"/>
                                </a:cubicBezTo>
                                <a:cubicBezTo>
                                  <a:pt x="276" y="146"/>
                                  <a:pt x="276" y="149"/>
                                  <a:pt x="277" y="150"/>
                                </a:cubicBezTo>
                                <a:cubicBezTo>
                                  <a:pt x="278" y="151"/>
                                  <a:pt x="278" y="152"/>
                                  <a:pt x="279" y="153"/>
                                </a:cubicBezTo>
                                <a:cubicBezTo>
                                  <a:pt x="280" y="157"/>
                                  <a:pt x="281" y="160"/>
                                  <a:pt x="282" y="164"/>
                                </a:cubicBezTo>
                                <a:cubicBezTo>
                                  <a:pt x="281" y="166"/>
                                  <a:pt x="283" y="168"/>
                                  <a:pt x="282" y="170"/>
                                </a:cubicBezTo>
                                <a:cubicBezTo>
                                  <a:pt x="283" y="172"/>
                                  <a:pt x="282" y="174"/>
                                  <a:pt x="283" y="176"/>
                                </a:cubicBezTo>
                                <a:cubicBezTo>
                                  <a:pt x="282" y="178"/>
                                  <a:pt x="283" y="180"/>
                                  <a:pt x="282" y="182"/>
                                </a:cubicBezTo>
                                <a:cubicBezTo>
                                  <a:pt x="281" y="183"/>
                                  <a:pt x="282" y="186"/>
                                  <a:pt x="280" y="187"/>
                                </a:cubicBezTo>
                                <a:cubicBezTo>
                                  <a:pt x="281" y="189"/>
                                  <a:pt x="281" y="190"/>
                                  <a:pt x="280" y="191"/>
                                </a:cubicBezTo>
                                <a:cubicBezTo>
                                  <a:pt x="280" y="192"/>
                                  <a:pt x="281" y="194"/>
                                  <a:pt x="280" y="195"/>
                                </a:cubicBezTo>
                                <a:cubicBezTo>
                                  <a:pt x="281" y="198"/>
                                  <a:pt x="279" y="200"/>
                                  <a:pt x="279" y="203"/>
                                </a:cubicBezTo>
                                <a:cubicBezTo>
                                  <a:pt x="279" y="204"/>
                                  <a:pt x="279" y="206"/>
                                  <a:pt x="279" y="207"/>
                                </a:cubicBezTo>
                                <a:cubicBezTo>
                                  <a:pt x="279" y="208"/>
                                  <a:pt x="277" y="209"/>
                                  <a:pt x="278" y="211"/>
                                </a:cubicBezTo>
                                <a:cubicBezTo>
                                  <a:pt x="277" y="213"/>
                                  <a:pt x="277" y="215"/>
                                  <a:pt x="277" y="218"/>
                                </a:cubicBezTo>
                                <a:cubicBezTo>
                                  <a:pt x="276" y="220"/>
                                  <a:pt x="274" y="222"/>
                                  <a:pt x="275" y="224"/>
                                </a:cubicBezTo>
                                <a:cubicBezTo>
                                  <a:pt x="274" y="226"/>
                                  <a:pt x="274" y="228"/>
                                  <a:pt x="273" y="230"/>
                                </a:cubicBezTo>
                                <a:cubicBezTo>
                                  <a:pt x="273" y="235"/>
                                  <a:pt x="271" y="238"/>
                                  <a:pt x="272" y="243"/>
                                </a:cubicBezTo>
                                <a:cubicBezTo>
                                  <a:pt x="272" y="245"/>
                                  <a:pt x="271" y="247"/>
                                  <a:pt x="272" y="249"/>
                                </a:cubicBezTo>
                                <a:cubicBezTo>
                                  <a:pt x="271" y="250"/>
                                  <a:pt x="271" y="251"/>
                                  <a:pt x="272" y="253"/>
                                </a:cubicBezTo>
                                <a:cubicBezTo>
                                  <a:pt x="270" y="253"/>
                                  <a:pt x="271" y="255"/>
                                  <a:pt x="271" y="256"/>
                                </a:cubicBezTo>
                                <a:cubicBezTo>
                                  <a:pt x="271" y="257"/>
                                  <a:pt x="271" y="258"/>
                                  <a:pt x="271" y="259"/>
                                </a:cubicBezTo>
                                <a:cubicBezTo>
                                  <a:pt x="273" y="261"/>
                                  <a:pt x="270" y="261"/>
                                  <a:pt x="272" y="263"/>
                                </a:cubicBezTo>
                                <a:cubicBezTo>
                                  <a:pt x="272" y="265"/>
                                  <a:pt x="273" y="267"/>
                                  <a:pt x="272" y="269"/>
                                </a:cubicBezTo>
                                <a:cubicBezTo>
                                  <a:pt x="272" y="270"/>
                                  <a:pt x="273" y="271"/>
                                  <a:pt x="273" y="272"/>
                                </a:cubicBezTo>
                                <a:cubicBezTo>
                                  <a:pt x="274" y="273"/>
                                  <a:pt x="272" y="273"/>
                                  <a:pt x="273" y="274"/>
                                </a:cubicBezTo>
                                <a:cubicBezTo>
                                  <a:pt x="275" y="279"/>
                                  <a:pt x="276" y="280"/>
                                  <a:pt x="278" y="286"/>
                                </a:cubicBezTo>
                                <a:cubicBezTo>
                                  <a:pt x="280" y="285"/>
                                  <a:pt x="279" y="283"/>
                                  <a:pt x="280" y="281"/>
                                </a:cubicBezTo>
                                <a:cubicBezTo>
                                  <a:pt x="281" y="280"/>
                                  <a:pt x="281" y="279"/>
                                  <a:pt x="281" y="277"/>
                                </a:cubicBezTo>
                                <a:cubicBezTo>
                                  <a:pt x="283" y="276"/>
                                  <a:pt x="283" y="275"/>
                                  <a:pt x="283" y="274"/>
                                </a:cubicBezTo>
                                <a:cubicBezTo>
                                  <a:pt x="285" y="273"/>
                                  <a:pt x="285" y="271"/>
                                  <a:pt x="286" y="270"/>
                                </a:cubicBezTo>
                                <a:cubicBezTo>
                                  <a:pt x="287" y="269"/>
                                  <a:pt x="288" y="267"/>
                                  <a:pt x="289" y="266"/>
                                </a:cubicBezTo>
                                <a:cubicBezTo>
                                  <a:pt x="291" y="264"/>
                                  <a:pt x="292" y="261"/>
                                  <a:pt x="295" y="259"/>
                                </a:cubicBezTo>
                                <a:cubicBezTo>
                                  <a:pt x="296" y="261"/>
                                  <a:pt x="293" y="262"/>
                                  <a:pt x="293" y="265"/>
                                </a:cubicBezTo>
                                <a:cubicBezTo>
                                  <a:pt x="290" y="266"/>
                                  <a:pt x="292" y="269"/>
                                  <a:pt x="289" y="270"/>
                                </a:cubicBezTo>
                                <a:cubicBezTo>
                                  <a:pt x="289" y="272"/>
                                  <a:pt x="287" y="274"/>
                                  <a:pt x="287" y="276"/>
                                </a:cubicBezTo>
                                <a:cubicBezTo>
                                  <a:pt x="287" y="277"/>
                                  <a:pt x="286" y="278"/>
                                  <a:pt x="285" y="279"/>
                                </a:cubicBezTo>
                                <a:cubicBezTo>
                                  <a:pt x="286" y="280"/>
                                  <a:pt x="285" y="281"/>
                                  <a:pt x="285" y="281"/>
                                </a:cubicBezTo>
                                <a:cubicBezTo>
                                  <a:pt x="286" y="284"/>
                                  <a:pt x="284" y="285"/>
                                  <a:pt x="285" y="287"/>
                                </a:cubicBezTo>
                                <a:cubicBezTo>
                                  <a:pt x="287" y="292"/>
                                  <a:pt x="291" y="290"/>
                                  <a:pt x="292" y="295"/>
                                </a:cubicBezTo>
                                <a:cubicBezTo>
                                  <a:pt x="291" y="295"/>
                                  <a:pt x="291" y="296"/>
                                  <a:pt x="290" y="296"/>
                                </a:cubicBezTo>
                                <a:cubicBezTo>
                                  <a:pt x="289" y="295"/>
                                  <a:pt x="288" y="296"/>
                                  <a:pt x="288" y="295"/>
                                </a:cubicBezTo>
                                <a:cubicBezTo>
                                  <a:pt x="286" y="295"/>
                                  <a:pt x="284" y="295"/>
                                  <a:pt x="283" y="294"/>
                                </a:cubicBezTo>
                                <a:cubicBezTo>
                                  <a:pt x="281" y="296"/>
                                  <a:pt x="281" y="292"/>
                                  <a:pt x="280" y="292"/>
                                </a:cubicBezTo>
                                <a:cubicBezTo>
                                  <a:pt x="278" y="292"/>
                                  <a:pt x="276" y="291"/>
                                  <a:pt x="274" y="290"/>
                                </a:cubicBezTo>
                                <a:cubicBezTo>
                                  <a:pt x="273" y="291"/>
                                  <a:pt x="273" y="291"/>
                                  <a:pt x="273" y="290"/>
                                </a:cubicBezTo>
                                <a:cubicBezTo>
                                  <a:pt x="271" y="291"/>
                                  <a:pt x="270" y="290"/>
                                  <a:pt x="268" y="291"/>
                                </a:cubicBezTo>
                                <a:cubicBezTo>
                                  <a:pt x="267" y="290"/>
                                  <a:pt x="264" y="292"/>
                                  <a:pt x="263" y="291"/>
                                </a:cubicBezTo>
                                <a:cubicBezTo>
                                  <a:pt x="260" y="292"/>
                                  <a:pt x="258" y="295"/>
                                  <a:pt x="255" y="292"/>
                                </a:cubicBezTo>
                                <a:cubicBezTo>
                                  <a:pt x="255" y="290"/>
                                  <a:pt x="257" y="291"/>
                                  <a:pt x="258" y="290"/>
                                </a:cubicBezTo>
                                <a:cubicBezTo>
                                  <a:pt x="259" y="290"/>
                                  <a:pt x="260" y="289"/>
                                  <a:pt x="261" y="289"/>
                                </a:cubicBezTo>
                                <a:cubicBezTo>
                                  <a:pt x="261" y="289"/>
                                  <a:pt x="260" y="287"/>
                                  <a:pt x="261" y="287"/>
                                </a:cubicBezTo>
                                <a:cubicBezTo>
                                  <a:pt x="263" y="286"/>
                                  <a:pt x="264" y="287"/>
                                  <a:pt x="266" y="286"/>
                                </a:cubicBezTo>
                                <a:cubicBezTo>
                                  <a:pt x="265" y="286"/>
                                  <a:pt x="264" y="285"/>
                                  <a:pt x="263" y="286"/>
                                </a:cubicBezTo>
                                <a:cubicBezTo>
                                  <a:pt x="262" y="285"/>
                                  <a:pt x="261" y="285"/>
                                  <a:pt x="259" y="286"/>
                                </a:cubicBezTo>
                                <a:cubicBezTo>
                                  <a:pt x="258" y="285"/>
                                  <a:pt x="255" y="288"/>
                                  <a:pt x="253" y="285"/>
                                </a:cubicBezTo>
                                <a:cubicBezTo>
                                  <a:pt x="256" y="283"/>
                                  <a:pt x="258" y="284"/>
                                  <a:pt x="260" y="283"/>
                                </a:cubicBezTo>
                                <a:cubicBezTo>
                                  <a:pt x="259" y="282"/>
                                  <a:pt x="257" y="283"/>
                                  <a:pt x="255" y="282"/>
                                </a:cubicBezTo>
                                <a:cubicBezTo>
                                  <a:pt x="252" y="283"/>
                                  <a:pt x="251" y="281"/>
                                  <a:pt x="249" y="283"/>
                                </a:cubicBezTo>
                                <a:cubicBezTo>
                                  <a:pt x="247" y="283"/>
                                  <a:pt x="244" y="283"/>
                                  <a:pt x="242" y="284"/>
                                </a:cubicBezTo>
                                <a:cubicBezTo>
                                  <a:pt x="240" y="283"/>
                                  <a:pt x="237" y="286"/>
                                  <a:pt x="236" y="283"/>
                                </a:cubicBezTo>
                                <a:cubicBezTo>
                                  <a:pt x="238" y="283"/>
                                  <a:pt x="238" y="282"/>
                                  <a:pt x="238" y="281"/>
                                </a:cubicBezTo>
                                <a:cubicBezTo>
                                  <a:pt x="239" y="281"/>
                                  <a:pt x="240" y="280"/>
                                  <a:pt x="240" y="281"/>
                                </a:cubicBezTo>
                                <a:cubicBezTo>
                                  <a:pt x="242" y="280"/>
                                  <a:pt x="244" y="280"/>
                                  <a:pt x="245" y="280"/>
                                </a:cubicBezTo>
                                <a:cubicBezTo>
                                  <a:pt x="249" y="279"/>
                                  <a:pt x="252" y="280"/>
                                  <a:pt x="255" y="280"/>
                                </a:cubicBezTo>
                                <a:cubicBezTo>
                                  <a:pt x="255" y="278"/>
                                  <a:pt x="253" y="279"/>
                                  <a:pt x="252" y="278"/>
                                </a:cubicBezTo>
                                <a:cubicBezTo>
                                  <a:pt x="251" y="278"/>
                                  <a:pt x="250" y="278"/>
                                  <a:pt x="249" y="278"/>
                                </a:cubicBezTo>
                                <a:cubicBezTo>
                                  <a:pt x="248" y="276"/>
                                  <a:pt x="246" y="277"/>
                                  <a:pt x="244" y="276"/>
                                </a:cubicBezTo>
                                <a:cubicBezTo>
                                  <a:pt x="243" y="277"/>
                                  <a:pt x="243" y="276"/>
                                  <a:pt x="243" y="276"/>
                                </a:cubicBezTo>
                                <a:cubicBezTo>
                                  <a:pt x="242" y="275"/>
                                  <a:pt x="241" y="276"/>
                                  <a:pt x="241" y="276"/>
                                </a:cubicBezTo>
                                <a:cubicBezTo>
                                  <a:pt x="240" y="276"/>
                                  <a:pt x="239" y="275"/>
                                  <a:pt x="239" y="275"/>
                                </a:cubicBezTo>
                                <a:cubicBezTo>
                                  <a:pt x="237" y="274"/>
                                  <a:pt x="235" y="275"/>
                                  <a:pt x="234" y="273"/>
                                </a:cubicBezTo>
                                <a:cubicBezTo>
                                  <a:pt x="231" y="273"/>
                                  <a:pt x="229" y="273"/>
                                  <a:pt x="226" y="273"/>
                                </a:cubicBezTo>
                                <a:cubicBezTo>
                                  <a:pt x="226" y="271"/>
                                  <a:pt x="224" y="274"/>
                                  <a:pt x="224" y="272"/>
                                </a:cubicBezTo>
                                <a:cubicBezTo>
                                  <a:pt x="223" y="272"/>
                                  <a:pt x="222" y="272"/>
                                  <a:pt x="222" y="271"/>
                                </a:cubicBezTo>
                                <a:cubicBezTo>
                                  <a:pt x="220" y="271"/>
                                  <a:pt x="219" y="271"/>
                                  <a:pt x="217" y="270"/>
                                </a:cubicBezTo>
                                <a:cubicBezTo>
                                  <a:pt x="215" y="271"/>
                                  <a:pt x="215" y="269"/>
                                  <a:pt x="213" y="270"/>
                                </a:cubicBezTo>
                                <a:cubicBezTo>
                                  <a:pt x="212" y="270"/>
                                  <a:pt x="211" y="269"/>
                                  <a:pt x="210" y="269"/>
                                </a:cubicBezTo>
                                <a:cubicBezTo>
                                  <a:pt x="209" y="268"/>
                                  <a:pt x="207" y="269"/>
                                  <a:pt x="206" y="268"/>
                                </a:cubicBezTo>
                                <a:cubicBezTo>
                                  <a:pt x="205" y="268"/>
                                  <a:pt x="204" y="268"/>
                                  <a:pt x="204" y="268"/>
                                </a:cubicBezTo>
                                <a:cubicBezTo>
                                  <a:pt x="203" y="267"/>
                                  <a:pt x="203" y="268"/>
                                  <a:pt x="202" y="267"/>
                                </a:cubicBezTo>
                                <a:cubicBezTo>
                                  <a:pt x="199" y="267"/>
                                  <a:pt x="196" y="267"/>
                                  <a:pt x="193" y="266"/>
                                </a:cubicBezTo>
                                <a:cubicBezTo>
                                  <a:pt x="192" y="266"/>
                                  <a:pt x="191" y="266"/>
                                  <a:pt x="189" y="265"/>
                                </a:cubicBezTo>
                                <a:cubicBezTo>
                                  <a:pt x="188" y="265"/>
                                  <a:pt x="187" y="265"/>
                                  <a:pt x="185" y="265"/>
                                </a:cubicBezTo>
                                <a:cubicBezTo>
                                  <a:pt x="184" y="264"/>
                                  <a:pt x="183" y="265"/>
                                  <a:pt x="182" y="263"/>
                                </a:cubicBezTo>
                                <a:cubicBezTo>
                                  <a:pt x="181" y="264"/>
                                  <a:pt x="180" y="263"/>
                                  <a:pt x="178" y="263"/>
                                </a:cubicBezTo>
                                <a:cubicBezTo>
                                  <a:pt x="178" y="263"/>
                                  <a:pt x="177" y="262"/>
                                  <a:pt x="177" y="262"/>
                                </a:cubicBezTo>
                                <a:cubicBezTo>
                                  <a:pt x="176" y="262"/>
                                  <a:pt x="175" y="262"/>
                                  <a:pt x="175" y="262"/>
                                </a:cubicBezTo>
                                <a:cubicBezTo>
                                  <a:pt x="174" y="262"/>
                                  <a:pt x="173" y="261"/>
                                  <a:pt x="171" y="261"/>
                                </a:cubicBezTo>
                                <a:cubicBezTo>
                                  <a:pt x="170" y="261"/>
                                  <a:pt x="169" y="261"/>
                                  <a:pt x="168" y="260"/>
                                </a:cubicBezTo>
                                <a:cubicBezTo>
                                  <a:pt x="167" y="259"/>
                                  <a:pt x="165" y="260"/>
                                  <a:pt x="165" y="259"/>
                                </a:cubicBezTo>
                                <a:cubicBezTo>
                                  <a:pt x="163" y="258"/>
                                  <a:pt x="162" y="259"/>
                                  <a:pt x="161" y="258"/>
                                </a:cubicBezTo>
                                <a:cubicBezTo>
                                  <a:pt x="160" y="257"/>
                                  <a:pt x="159" y="257"/>
                                  <a:pt x="158" y="256"/>
                                </a:cubicBezTo>
                                <a:cubicBezTo>
                                  <a:pt x="153" y="255"/>
                                  <a:pt x="149" y="252"/>
                                  <a:pt x="145" y="251"/>
                                </a:cubicBezTo>
                                <a:cubicBezTo>
                                  <a:pt x="142" y="250"/>
                                  <a:pt x="141" y="247"/>
                                  <a:pt x="138" y="247"/>
                                </a:cubicBezTo>
                                <a:cubicBezTo>
                                  <a:pt x="137" y="245"/>
                                  <a:pt x="134" y="245"/>
                                  <a:pt x="132" y="243"/>
                                </a:cubicBezTo>
                                <a:cubicBezTo>
                                  <a:pt x="128" y="243"/>
                                  <a:pt x="124" y="241"/>
                                  <a:pt x="120" y="239"/>
                                </a:cubicBezTo>
                                <a:cubicBezTo>
                                  <a:pt x="117" y="239"/>
                                  <a:pt x="116" y="237"/>
                                  <a:pt x="113" y="236"/>
                                </a:cubicBezTo>
                                <a:cubicBezTo>
                                  <a:pt x="112" y="235"/>
                                  <a:pt x="110" y="235"/>
                                  <a:pt x="108" y="233"/>
                                </a:cubicBezTo>
                                <a:cubicBezTo>
                                  <a:pt x="107" y="232"/>
                                  <a:pt x="105" y="232"/>
                                  <a:pt x="104" y="231"/>
                                </a:cubicBezTo>
                                <a:cubicBezTo>
                                  <a:pt x="103" y="232"/>
                                  <a:pt x="103" y="230"/>
                                  <a:pt x="102" y="231"/>
                                </a:cubicBezTo>
                                <a:cubicBezTo>
                                  <a:pt x="101" y="230"/>
                                  <a:pt x="100" y="231"/>
                                  <a:pt x="99" y="230"/>
                                </a:cubicBezTo>
                                <a:cubicBezTo>
                                  <a:pt x="98" y="228"/>
                                  <a:pt x="102" y="230"/>
                                  <a:pt x="102" y="230"/>
                                </a:cubicBezTo>
                                <a:cubicBezTo>
                                  <a:pt x="101" y="229"/>
                                  <a:pt x="101" y="228"/>
                                  <a:pt x="99" y="227"/>
                                </a:cubicBezTo>
                                <a:cubicBezTo>
                                  <a:pt x="99" y="225"/>
                                  <a:pt x="97" y="227"/>
                                  <a:pt x="97" y="226"/>
                                </a:cubicBezTo>
                                <a:cubicBezTo>
                                  <a:pt x="94" y="225"/>
                                  <a:pt x="92" y="225"/>
                                  <a:pt x="90" y="224"/>
                                </a:cubicBezTo>
                                <a:cubicBezTo>
                                  <a:pt x="89" y="223"/>
                                  <a:pt x="90" y="223"/>
                                  <a:pt x="90" y="223"/>
                                </a:cubicBezTo>
                                <a:cubicBezTo>
                                  <a:pt x="91" y="223"/>
                                  <a:pt x="92" y="223"/>
                                  <a:pt x="92" y="224"/>
                                </a:cubicBezTo>
                                <a:cubicBezTo>
                                  <a:pt x="94" y="223"/>
                                  <a:pt x="94" y="224"/>
                                  <a:pt x="95" y="225"/>
                                </a:cubicBezTo>
                                <a:cubicBezTo>
                                  <a:pt x="98" y="224"/>
                                  <a:pt x="100" y="225"/>
                                  <a:pt x="102" y="225"/>
                                </a:cubicBezTo>
                                <a:cubicBezTo>
                                  <a:pt x="107" y="226"/>
                                  <a:pt x="111" y="225"/>
                                  <a:pt x="116" y="226"/>
                                </a:cubicBezTo>
                                <a:cubicBezTo>
                                  <a:pt x="120" y="226"/>
                                  <a:pt x="125" y="227"/>
                                  <a:pt x="130" y="226"/>
                                </a:cubicBezTo>
                                <a:cubicBezTo>
                                  <a:pt x="132" y="227"/>
                                  <a:pt x="135" y="225"/>
                                  <a:pt x="137" y="226"/>
                                </a:cubicBezTo>
                                <a:cubicBezTo>
                                  <a:pt x="139" y="226"/>
                                  <a:pt x="141" y="226"/>
                                  <a:pt x="143" y="227"/>
                                </a:cubicBezTo>
                                <a:cubicBezTo>
                                  <a:pt x="144" y="226"/>
                                  <a:pt x="144" y="227"/>
                                  <a:pt x="145" y="226"/>
                                </a:cubicBezTo>
                                <a:cubicBezTo>
                                  <a:pt x="145" y="226"/>
                                  <a:pt x="145" y="225"/>
                                  <a:pt x="146" y="226"/>
                                </a:cubicBezTo>
                                <a:cubicBezTo>
                                  <a:pt x="146" y="226"/>
                                  <a:pt x="147" y="226"/>
                                  <a:pt x="148" y="226"/>
                                </a:cubicBezTo>
                                <a:cubicBezTo>
                                  <a:pt x="148" y="226"/>
                                  <a:pt x="149" y="225"/>
                                  <a:pt x="149" y="225"/>
                                </a:cubicBezTo>
                                <a:cubicBezTo>
                                  <a:pt x="150" y="226"/>
                                  <a:pt x="154" y="226"/>
                                  <a:pt x="156" y="226"/>
                                </a:cubicBezTo>
                                <a:cubicBezTo>
                                  <a:pt x="159" y="227"/>
                                  <a:pt x="163" y="227"/>
                                  <a:pt x="167" y="227"/>
                                </a:cubicBezTo>
                                <a:cubicBezTo>
                                  <a:pt x="170" y="229"/>
                                  <a:pt x="174" y="228"/>
                                  <a:pt x="178" y="229"/>
                                </a:cubicBezTo>
                                <a:cubicBezTo>
                                  <a:pt x="180" y="229"/>
                                  <a:pt x="182" y="229"/>
                                  <a:pt x="183" y="230"/>
                                </a:cubicBezTo>
                                <a:cubicBezTo>
                                  <a:pt x="185" y="229"/>
                                  <a:pt x="186" y="232"/>
                                  <a:pt x="189" y="231"/>
                                </a:cubicBezTo>
                                <a:cubicBezTo>
                                  <a:pt x="190" y="232"/>
                                  <a:pt x="192" y="231"/>
                                  <a:pt x="194" y="233"/>
                                </a:cubicBezTo>
                                <a:cubicBezTo>
                                  <a:pt x="196" y="232"/>
                                  <a:pt x="197" y="233"/>
                                  <a:pt x="199" y="233"/>
                                </a:cubicBezTo>
                                <a:cubicBezTo>
                                  <a:pt x="201" y="235"/>
                                  <a:pt x="204" y="235"/>
                                  <a:pt x="206" y="237"/>
                                </a:cubicBezTo>
                                <a:cubicBezTo>
                                  <a:pt x="208" y="235"/>
                                  <a:pt x="209" y="238"/>
                                  <a:pt x="211" y="237"/>
                                </a:cubicBezTo>
                                <a:cubicBezTo>
                                  <a:pt x="211" y="237"/>
                                  <a:pt x="210" y="237"/>
                                  <a:pt x="210" y="236"/>
                                </a:cubicBezTo>
                                <a:cubicBezTo>
                                  <a:pt x="210" y="236"/>
                                  <a:pt x="209" y="236"/>
                                  <a:pt x="209" y="235"/>
                                </a:cubicBezTo>
                                <a:cubicBezTo>
                                  <a:pt x="208" y="234"/>
                                  <a:pt x="207" y="235"/>
                                  <a:pt x="207" y="233"/>
                                </a:cubicBezTo>
                                <a:cubicBezTo>
                                  <a:pt x="205" y="233"/>
                                  <a:pt x="203" y="231"/>
                                  <a:pt x="201" y="231"/>
                                </a:cubicBezTo>
                                <a:cubicBezTo>
                                  <a:pt x="200" y="230"/>
                                  <a:pt x="198" y="230"/>
                                  <a:pt x="196" y="229"/>
                                </a:cubicBezTo>
                                <a:cubicBezTo>
                                  <a:pt x="195" y="229"/>
                                  <a:pt x="194" y="228"/>
                                  <a:pt x="194" y="228"/>
                                </a:cubicBezTo>
                                <a:cubicBezTo>
                                  <a:pt x="193" y="227"/>
                                  <a:pt x="191" y="228"/>
                                  <a:pt x="191" y="227"/>
                                </a:cubicBezTo>
                                <a:cubicBezTo>
                                  <a:pt x="189" y="227"/>
                                  <a:pt x="187" y="225"/>
                                  <a:pt x="185" y="226"/>
                                </a:cubicBezTo>
                                <a:cubicBezTo>
                                  <a:pt x="184" y="224"/>
                                  <a:pt x="181" y="225"/>
                                  <a:pt x="180" y="224"/>
                                </a:cubicBezTo>
                                <a:cubicBezTo>
                                  <a:pt x="176" y="224"/>
                                  <a:pt x="172" y="223"/>
                                  <a:pt x="169" y="222"/>
                                </a:cubicBezTo>
                                <a:cubicBezTo>
                                  <a:pt x="165" y="222"/>
                                  <a:pt x="162" y="221"/>
                                  <a:pt x="159" y="221"/>
                                </a:cubicBezTo>
                                <a:cubicBezTo>
                                  <a:pt x="156" y="221"/>
                                  <a:pt x="152" y="221"/>
                                  <a:pt x="149" y="220"/>
                                </a:cubicBezTo>
                                <a:cubicBezTo>
                                  <a:pt x="147" y="221"/>
                                  <a:pt x="146" y="219"/>
                                  <a:pt x="144" y="221"/>
                                </a:cubicBezTo>
                                <a:cubicBezTo>
                                  <a:pt x="143" y="220"/>
                                  <a:pt x="141" y="221"/>
                                  <a:pt x="139" y="221"/>
                                </a:cubicBezTo>
                                <a:cubicBezTo>
                                  <a:pt x="138" y="220"/>
                                  <a:pt x="136" y="220"/>
                                  <a:pt x="135" y="220"/>
                                </a:cubicBezTo>
                                <a:cubicBezTo>
                                  <a:pt x="133" y="219"/>
                                  <a:pt x="131" y="221"/>
                                  <a:pt x="130" y="219"/>
                                </a:cubicBezTo>
                                <a:cubicBezTo>
                                  <a:pt x="126" y="221"/>
                                  <a:pt x="124" y="220"/>
                                  <a:pt x="120" y="221"/>
                                </a:cubicBezTo>
                                <a:cubicBezTo>
                                  <a:pt x="117" y="221"/>
                                  <a:pt x="114" y="221"/>
                                  <a:pt x="111" y="222"/>
                                </a:cubicBezTo>
                                <a:cubicBezTo>
                                  <a:pt x="107" y="222"/>
                                  <a:pt x="105" y="221"/>
                                  <a:pt x="101" y="222"/>
                                </a:cubicBezTo>
                                <a:cubicBezTo>
                                  <a:pt x="99" y="221"/>
                                  <a:pt x="95" y="223"/>
                                  <a:pt x="92" y="222"/>
                                </a:cubicBezTo>
                                <a:cubicBezTo>
                                  <a:pt x="89" y="222"/>
                                  <a:pt x="86" y="221"/>
                                  <a:pt x="83" y="222"/>
                                </a:cubicBezTo>
                                <a:cubicBezTo>
                                  <a:pt x="80" y="221"/>
                                  <a:pt x="77" y="221"/>
                                  <a:pt x="74" y="220"/>
                                </a:cubicBezTo>
                                <a:cubicBezTo>
                                  <a:pt x="73" y="221"/>
                                  <a:pt x="71" y="220"/>
                                  <a:pt x="69" y="220"/>
                                </a:cubicBezTo>
                                <a:cubicBezTo>
                                  <a:pt x="69" y="219"/>
                                  <a:pt x="67" y="221"/>
                                  <a:pt x="66" y="219"/>
                                </a:cubicBezTo>
                                <a:cubicBezTo>
                                  <a:pt x="62" y="220"/>
                                  <a:pt x="60" y="218"/>
                                  <a:pt x="57" y="218"/>
                                </a:cubicBezTo>
                                <a:cubicBezTo>
                                  <a:pt x="57" y="216"/>
                                  <a:pt x="58" y="216"/>
                                  <a:pt x="59" y="217"/>
                                </a:cubicBezTo>
                                <a:cubicBezTo>
                                  <a:pt x="60" y="217"/>
                                  <a:pt x="61" y="217"/>
                                  <a:pt x="61" y="218"/>
                                </a:cubicBezTo>
                                <a:cubicBezTo>
                                  <a:pt x="64" y="217"/>
                                  <a:pt x="65" y="219"/>
                                  <a:pt x="68" y="218"/>
                                </a:cubicBezTo>
                                <a:cubicBezTo>
                                  <a:pt x="71" y="219"/>
                                  <a:pt x="76" y="218"/>
                                  <a:pt x="79" y="219"/>
                                </a:cubicBezTo>
                                <a:cubicBezTo>
                                  <a:pt x="84" y="218"/>
                                  <a:pt x="87" y="220"/>
                                  <a:pt x="92" y="219"/>
                                </a:cubicBezTo>
                                <a:cubicBezTo>
                                  <a:pt x="95" y="221"/>
                                  <a:pt x="100" y="218"/>
                                  <a:pt x="104" y="220"/>
                                </a:cubicBezTo>
                                <a:cubicBezTo>
                                  <a:pt x="106" y="218"/>
                                  <a:pt x="107" y="220"/>
                                  <a:pt x="110" y="218"/>
                                </a:cubicBezTo>
                                <a:cubicBezTo>
                                  <a:pt x="112" y="218"/>
                                  <a:pt x="113" y="218"/>
                                  <a:pt x="115" y="218"/>
                                </a:cubicBezTo>
                                <a:cubicBezTo>
                                  <a:pt x="117" y="218"/>
                                  <a:pt x="119" y="218"/>
                                  <a:pt x="121" y="218"/>
                                </a:cubicBezTo>
                                <a:cubicBezTo>
                                  <a:pt x="121" y="219"/>
                                  <a:pt x="123" y="217"/>
                                  <a:pt x="124" y="218"/>
                                </a:cubicBezTo>
                                <a:cubicBezTo>
                                  <a:pt x="124" y="218"/>
                                  <a:pt x="125" y="217"/>
                                  <a:pt x="125" y="217"/>
                                </a:cubicBezTo>
                                <a:cubicBezTo>
                                  <a:pt x="127" y="218"/>
                                  <a:pt x="129" y="217"/>
                                  <a:pt x="130" y="217"/>
                                </a:cubicBezTo>
                                <a:cubicBezTo>
                                  <a:pt x="132" y="217"/>
                                  <a:pt x="134" y="218"/>
                                  <a:pt x="136" y="218"/>
                                </a:cubicBezTo>
                                <a:cubicBezTo>
                                  <a:pt x="139" y="218"/>
                                  <a:pt x="142" y="218"/>
                                  <a:pt x="146" y="217"/>
                                </a:cubicBezTo>
                                <a:cubicBezTo>
                                  <a:pt x="148" y="218"/>
                                  <a:pt x="151" y="217"/>
                                  <a:pt x="153" y="218"/>
                                </a:cubicBezTo>
                                <a:cubicBezTo>
                                  <a:pt x="156" y="218"/>
                                  <a:pt x="158" y="218"/>
                                  <a:pt x="161" y="218"/>
                                </a:cubicBezTo>
                                <a:cubicBezTo>
                                  <a:pt x="163" y="219"/>
                                  <a:pt x="166" y="218"/>
                                  <a:pt x="168" y="219"/>
                                </a:cubicBezTo>
                                <a:cubicBezTo>
                                  <a:pt x="171" y="219"/>
                                  <a:pt x="173" y="220"/>
                                  <a:pt x="176" y="221"/>
                                </a:cubicBezTo>
                                <a:cubicBezTo>
                                  <a:pt x="178" y="220"/>
                                  <a:pt x="180" y="222"/>
                                  <a:pt x="183" y="221"/>
                                </a:cubicBezTo>
                                <a:cubicBezTo>
                                  <a:pt x="185" y="223"/>
                                  <a:pt x="187" y="223"/>
                                  <a:pt x="190" y="224"/>
                                </a:cubicBezTo>
                                <a:cubicBezTo>
                                  <a:pt x="191" y="225"/>
                                  <a:pt x="192" y="224"/>
                                  <a:pt x="193" y="225"/>
                                </a:cubicBezTo>
                                <a:cubicBezTo>
                                  <a:pt x="194" y="225"/>
                                  <a:pt x="195" y="227"/>
                                  <a:pt x="197" y="225"/>
                                </a:cubicBezTo>
                                <a:cubicBezTo>
                                  <a:pt x="197" y="227"/>
                                  <a:pt x="199" y="226"/>
                                  <a:pt x="200" y="227"/>
                                </a:cubicBezTo>
                                <a:cubicBezTo>
                                  <a:pt x="201" y="227"/>
                                  <a:pt x="202" y="229"/>
                                  <a:pt x="203" y="228"/>
                                </a:cubicBezTo>
                                <a:cubicBezTo>
                                  <a:pt x="204" y="228"/>
                                  <a:pt x="202" y="227"/>
                                  <a:pt x="202" y="227"/>
                                </a:cubicBezTo>
                                <a:cubicBezTo>
                                  <a:pt x="201" y="227"/>
                                  <a:pt x="201" y="227"/>
                                  <a:pt x="200" y="227"/>
                                </a:cubicBezTo>
                                <a:cubicBezTo>
                                  <a:pt x="199" y="225"/>
                                  <a:pt x="198" y="224"/>
                                  <a:pt x="197" y="225"/>
                                </a:cubicBezTo>
                                <a:cubicBezTo>
                                  <a:pt x="196" y="223"/>
                                  <a:pt x="195" y="222"/>
                                  <a:pt x="193" y="223"/>
                                </a:cubicBezTo>
                                <a:cubicBezTo>
                                  <a:pt x="193" y="221"/>
                                  <a:pt x="191" y="222"/>
                                  <a:pt x="190" y="221"/>
                                </a:cubicBezTo>
                                <a:cubicBezTo>
                                  <a:pt x="186" y="219"/>
                                  <a:pt x="181" y="218"/>
                                  <a:pt x="176" y="216"/>
                                </a:cubicBezTo>
                                <a:cubicBezTo>
                                  <a:pt x="174" y="217"/>
                                  <a:pt x="172" y="216"/>
                                  <a:pt x="170" y="215"/>
                                </a:cubicBezTo>
                                <a:cubicBezTo>
                                  <a:pt x="169" y="215"/>
                                  <a:pt x="168" y="216"/>
                                  <a:pt x="167" y="215"/>
                                </a:cubicBezTo>
                                <a:cubicBezTo>
                                  <a:pt x="166" y="214"/>
                                  <a:pt x="165" y="216"/>
                                  <a:pt x="164" y="215"/>
                                </a:cubicBezTo>
                                <a:cubicBezTo>
                                  <a:pt x="160" y="215"/>
                                  <a:pt x="157" y="213"/>
                                  <a:pt x="152" y="215"/>
                                </a:cubicBezTo>
                                <a:cubicBezTo>
                                  <a:pt x="151" y="214"/>
                                  <a:pt x="149" y="214"/>
                                  <a:pt x="146" y="214"/>
                                </a:cubicBezTo>
                                <a:cubicBezTo>
                                  <a:pt x="145" y="213"/>
                                  <a:pt x="142" y="215"/>
                                  <a:pt x="140" y="214"/>
                                </a:cubicBezTo>
                                <a:cubicBezTo>
                                  <a:pt x="138" y="214"/>
                                  <a:pt x="136" y="215"/>
                                  <a:pt x="134" y="214"/>
                                </a:cubicBezTo>
                                <a:cubicBezTo>
                                  <a:pt x="132" y="214"/>
                                  <a:pt x="130" y="216"/>
                                  <a:pt x="128" y="215"/>
                                </a:cubicBezTo>
                                <a:cubicBezTo>
                                  <a:pt x="124" y="215"/>
                                  <a:pt x="119" y="216"/>
                                  <a:pt x="115" y="216"/>
                                </a:cubicBezTo>
                                <a:cubicBezTo>
                                  <a:pt x="114" y="215"/>
                                  <a:pt x="113" y="216"/>
                                  <a:pt x="112" y="216"/>
                                </a:cubicBezTo>
                                <a:cubicBezTo>
                                  <a:pt x="111" y="215"/>
                                  <a:pt x="110" y="217"/>
                                  <a:pt x="109" y="217"/>
                                </a:cubicBezTo>
                                <a:cubicBezTo>
                                  <a:pt x="107" y="216"/>
                                  <a:pt x="105" y="217"/>
                                  <a:pt x="103" y="218"/>
                                </a:cubicBezTo>
                                <a:cubicBezTo>
                                  <a:pt x="101" y="216"/>
                                  <a:pt x="98" y="219"/>
                                  <a:pt x="96" y="218"/>
                                </a:cubicBezTo>
                                <a:cubicBezTo>
                                  <a:pt x="94" y="218"/>
                                  <a:pt x="92" y="218"/>
                                  <a:pt x="90" y="218"/>
                                </a:cubicBezTo>
                                <a:cubicBezTo>
                                  <a:pt x="89" y="217"/>
                                  <a:pt x="86" y="218"/>
                                  <a:pt x="84" y="218"/>
                                </a:cubicBezTo>
                                <a:cubicBezTo>
                                  <a:pt x="82" y="218"/>
                                  <a:pt x="81" y="217"/>
                                  <a:pt x="79" y="218"/>
                                </a:cubicBezTo>
                                <a:cubicBezTo>
                                  <a:pt x="78" y="217"/>
                                  <a:pt x="78" y="217"/>
                                  <a:pt x="77" y="217"/>
                                </a:cubicBezTo>
                                <a:cubicBezTo>
                                  <a:pt x="76" y="217"/>
                                  <a:pt x="76" y="216"/>
                                  <a:pt x="75" y="216"/>
                                </a:cubicBezTo>
                                <a:cubicBezTo>
                                  <a:pt x="74" y="217"/>
                                  <a:pt x="73" y="215"/>
                                  <a:pt x="72" y="216"/>
                                </a:cubicBezTo>
                                <a:cubicBezTo>
                                  <a:pt x="70" y="215"/>
                                  <a:pt x="67" y="216"/>
                                  <a:pt x="66" y="213"/>
                                </a:cubicBezTo>
                                <a:cubicBezTo>
                                  <a:pt x="70" y="213"/>
                                  <a:pt x="73" y="215"/>
                                  <a:pt x="77" y="215"/>
                                </a:cubicBezTo>
                                <a:cubicBezTo>
                                  <a:pt x="79" y="214"/>
                                  <a:pt x="79" y="215"/>
                                  <a:pt x="81" y="214"/>
                                </a:cubicBezTo>
                                <a:cubicBezTo>
                                  <a:pt x="81" y="217"/>
                                  <a:pt x="83" y="214"/>
                                  <a:pt x="83" y="215"/>
                                </a:cubicBezTo>
                                <a:cubicBezTo>
                                  <a:pt x="85" y="214"/>
                                  <a:pt x="85" y="216"/>
                                  <a:pt x="86" y="215"/>
                                </a:cubicBezTo>
                                <a:cubicBezTo>
                                  <a:pt x="87" y="216"/>
                                  <a:pt x="88" y="215"/>
                                  <a:pt x="89" y="216"/>
                                </a:cubicBezTo>
                                <a:cubicBezTo>
                                  <a:pt x="91" y="216"/>
                                  <a:pt x="93" y="215"/>
                                  <a:pt x="95" y="215"/>
                                </a:cubicBezTo>
                                <a:cubicBezTo>
                                  <a:pt x="97" y="215"/>
                                  <a:pt x="99" y="215"/>
                                  <a:pt x="101" y="215"/>
                                </a:cubicBezTo>
                                <a:cubicBezTo>
                                  <a:pt x="105" y="214"/>
                                  <a:pt x="109" y="215"/>
                                  <a:pt x="113" y="212"/>
                                </a:cubicBezTo>
                                <a:cubicBezTo>
                                  <a:pt x="114" y="214"/>
                                  <a:pt x="117" y="212"/>
                                  <a:pt x="118" y="213"/>
                                </a:cubicBezTo>
                                <a:cubicBezTo>
                                  <a:pt x="120" y="213"/>
                                  <a:pt x="121" y="213"/>
                                  <a:pt x="123" y="212"/>
                                </a:cubicBezTo>
                                <a:cubicBezTo>
                                  <a:pt x="123" y="213"/>
                                  <a:pt x="124" y="212"/>
                                  <a:pt x="125" y="213"/>
                                </a:cubicBezTo>
                                <a:cubicBezTo>
                                  <a:pt x="126" y="212"/>
                                  <a:pt x="126" y="213"/>
                                  <a:pt x="127" y="212"/>
                                </a:cubicBezTo>
                                <a:cubicBezTo>
                                  <a:pt x="129" y="212"/>
                                  <a:pt x="130" y="212"/>
                                  <a:pt x="132" y="212"/>
                                </a:cubicBezTo>
                                <a:cubicBezTo>
                                  <a:pt x="133" y="212"/>
                                  <a:pt x="136" y="213"/>
                                  <a:pt x="136" y="211"/>
                                </a:cubicBezTo>
                                <a:cubicBezTo>
                                  <a:pt x="137" y="211"/>
                                  <a:pt x="137" y="212"/>
                                  <a:pt x="138" y="211"/>
                                </a:cubicBezTo>
                                <a:cubicBezTo>
                                  <a:pt x="139" y="212"/>
                                  <a:pt x="140" y="211"/>
                                  <a:pt x="140" y="212"/>
                                </a:cubicBezTo>
                                <a:cubicBezTo>
                                  <a:pt x="143" y="211"/>
                                  <a:pt x="146" y="212"/>
                                  <a:pt x="149" y="211"/>
                                </a:cubicBezTo>
                                <a:cubicBezTo>
                                  <a:pt x="151" y="210"/>
                                  <a:pt x="151" y="213"/>
                                  <a:pt x="153" y="211"/>
                                </a:cubicBezTo>
                                <a:cubicBezTo>
                                  <a:pt x="153" y="212"/>
                                  <a:pt x="155" y="210"/>
                                  <a:pt x="156" y="212"/>
                                </a:cubicBezTo>
                                <a:cubicBezTo>
                                  <a:pt x="158" y="211"/>
                                  <a:pt x="160" y="212"/>
                                  <a:pt x="163" y="211"/>
                                </a:cubicBezTo>
                                <a:cubicBezTo>
                                  <a:pt x="166" y="213"/>
                                  <a:pt x="171" y="212"/>
                                  <a:pt x="175" y="213"/>
                                </a:cubicBezTo>
                                <a:cubicBezTo>
                                  <a:pt x="176" y="213"/>
                                  <a:pt x="174" y="212"/>
                                  <a:pt x="174" y="212"/>
                                </a:cubicBezTo>
                                <a:cubicBezTo>
                                  <a:pt x="173" y="212"/>
                                  <a:pt x="172" y="212"/>
                                  <a:pt x="172" y="211"/>
                                </a:cubicBezTo>
                                <a:cubicBezTo>
                                  <a:pt x="170" y="211"/>
                                  <a:pt x="169" y="211"/>
                                  <a:pt x="168" y="210"/>
                                </a:cubicBezTo>
                                <a:cubicBezTo>
                                  <a:pt x="166" y="210"/>
                                  <a:pt x="165" y="211"/>
                                  <a:pt x="164" y="209"/>
                                </a:cubicBezTo>
                                <a:cubicBezTo>
                                  <a:pt x="163" y="210"/>
                                  <a:pt x="163" y="209"/>
                                  <a:pt x="162" y="209"/>
                                </a:cubicBezTo>
                                <a:cubicBezTo>
                                  <a:pt x="161" y="209"/>
                                  <a:pt x="160" y="209"/>
                                  <a:pt x="160" y="208"/>
                                </a:cubicBezTo>
                                <a:cubicBezTo>
                                  <a:pt x="157" y="208"/>
                                  <a:pt x="155" y="207"/>
                                  <a:pt x="152" y="207"/>
                                </a:cubicBezTo>
                                <a:cubicBezTo>
                                  <a:pt x="149" y="207"/>
                                  <a:pt x="146" y="208"/>
                                  <a:pt x="143" y="206"/>
                                </a:cubicBezTo>
                                <a:cubicBezTo>
                                  <a:pt x="142" y="208"/>
                                  <a:pt x="141" y="206"/>
                                  <a:pt x="139" y="207"/>
                                </a:cubicBezTo>
                                <a:cubicBezTo>
                                  <a:pt x="137" y="206"/>
                                  <a:pt x="135" y="207"/>
                                  <a:pt x="133" y="207"/>
                                </a:cubicBezTo>
                                <a:cubicBezTo>
                                  <a:pt x="131" y="206"/>
                                  <a:pt x="129" y="207"/>
                                  <a:pt x="127" y="206"/>
                                </a:cubicBezTo>
                                <a:cubicBezTo>
                                  <a:pt x="124" y="208"/>
                                  <a:pt x="122" y="207"/>
                                  <a:pt x="120" y="208"/>
                                </a:cubicBezTo>
                                <a:cubicBezTo>
                                  <a:pt x="117" y="207"/>
                                  <a:pt x="115" y="207"/>
                                  <a:pt x="112" y="207"/>
                                </a:cubicBezTo>
                                <a:cubicBezTo>
                                  <a:pt x="110" y="207"/>
                                  <a:pt x="108" y="207"/>
                                  <a:pt x="106" y="206"/>
                                </a:cubicBezTo>
                                <a:cubicBezTo>
                                  <a:pt x="103" y="207"/>
                                  <a:pt x="101" y="206"/>
                                  <a:pt x="99" y="208"/>
                                </a:cubicBezTo>
                                <a:cubicBezTo>
                                  <a:pt x="97" y="206"/>
                                  <a:pt x="95" y="208"/>
                                  <a:pt x="94" y="207"/>
                                </a:cubicBezTo>
                                <a:cubicBezTo>
                                  <a:pt x="93" y="207"/>
                                  <a:pt x="91" y="206"/>
                                  <a:pt x="90" y="207"/>
                                </a:cubicBezTo>
                                <a:cubicBezTo>
                                  <a:pt x="87" y="206"/>
                                  <a:pt x="84" y="207"/>
                                  <a:pt x="81" y="207"/>
                                </a:cubicBezTo>
                                <a:cubicBezTo>
                                  <a:pt x="79" y="207"/>
                                  <a:pt x="78" y="207"/>
                                  <a:pt x="76" y="207"/>
                                </a:cubicBezTo>
                                <a:cubicBezTo>
                                  <a:pt x="75" y="205"/>
                                  <a:pt x="73" y="207"/>
                                  <a:pt x="72" y="206"/>
                                </a:cubicBezTo>
                                <a:cubicBezTo>
                                  <a:pt x="69" y="206"/>
                                  <a:pt x="67" y="204"/>
                                  <a:pt x="64" y="205"/>
                                </a:cubicBezTo>
                                <a:cubicBezTo>
                                  <a:pt x="62" y="204"/>
                                  <a:pt x="61" y="204"/>
                                  <a:pt x="59" y="203"/>
                                </a:cubicBezTo>
                                <a:cubicBezTo>
                                  <a:pt x="59" y="201"/>
                                  <a:pt x="57" y="203"/>
                                  <a:pt x="56" y="202"/>
                                </a:cubicBezTo>
                                <a:cubicBezTo>
                                  <a:pt x="54" y="202"/>
                                  <a:pt x="53" y="200"/>
                                  <a:pt x="52" y="200"/>
                                </a:cubicBezTo>
                                <a:cubicBezTo>
                                  <a:pt x="50" y="200"/>
                                  <a:pt x="49" y="199"/>
                                  <a:pt x="48" y="199"/>
                                </a:cubicBezTo>
                                <a:cubicBezTo>
                                  <a:pt x="47" y="198"/>
                                  <a:pt x="46" y="199"/>
                                  <a:pt x="46" y="198"/>
                                </a:cubicBezTo>
                                <a:cubicBezTo>
                                  <a:pt x="45" y="197"/>
                                  <a:pt x="44" y="197"/>
                                  <a:pt x="44" y="197"/>
                                </a:cubicBezTo>
                                <a:cubicBezTo>
                                  <a:pt x="42" y="196"/>
                                  <a:pt x="41" y="196"/>
                                  <a:pt x="40" y="195"/>
                                </a:cubicBezTo>
                                <a:cubicBezTo>
                                  <a:pt x="38" y="193"/>
                                  <a:pt x="34" y="193"/>
                                  <a:pt x="34" y="190"/>
                                </a:cubicBezTo>
                                <a:cubicBezTo>
                                  <a:pt x="35" y="190"/>
                                  <a:pt x="36" y="190"/>
                                  <a:pt x="36" y="192"/>
                                </a:cubicBezTo>
                                <a:cubicBezTo>
                                  <a:pt x="38" y="191"/>
                                  <a:pt x="38" y="192"/>
                                  <a:pt x="39" y="193"/>
                                </a:cubicBezTo>
                                <a:cubicBezTo>
                                  <a:pt x="41" y="193"/>
                                  <a:pt x="42" y="194"/>
                                  <a:pt x="44" y="195"/>
                                </a:cubicBezTo>
                                <a:cubicBezTo>
                                  <a:pt x="47" y="196"/>
                                  <a:pt x="50" y="199"/>
                                  <a:pt x="54" y="199"/>
                                </a:cubicBezTo>
                                <a:cubicBezTo>
                                  <a:pt x="55" y="200"/>
                                  <a:pt x="57" y="201"/>
                                  <a:pt x="59" y="201"/>
                                </a:cubicBezTo>
                                <a:cubicBezTo>
                                  <a:pt x="60" y="201"/>
                                  <a:pt x="61" y="201"/>
                                  <a:pt x="61" y="202"/>
                                </a:cubicBezTo>
                                <a:cubicBezTo>
                                  <a:pt x="62" y="202"/>
                                  <a:pt x="64" y="201"/>
                                  <a:pt x="64" y="203"/>
                                </a:cubicBezTo>
                                <a:cubicBezTo>
                                  <a:pt x="66" y="202"/>
                                  <a:pt x="67" y="204"/>
                                  <a:pt x="70" y="203"/>
                                </a:cubicBezTo>
                                <a:cubicBezTo>
                                  <a:pt x="71" y="204"/>
                                  <a:pt x="73" y="203"/>
                                  <a:pt x="74" y="204"/>
                                </a:cubicBezTo>
                                <a:cubicBezTo>
                                  <a:pt x="77" y="204"/>
                                  <a:pt x="78" y="205"/>
                                  <a:pt x="80" y="204"/>
                                </a:cubicBezTo>
                                <a:cubicBezTo>
                                  <a:pt x="82" y="204"/>
                                  <a:pt x="84" y="204"/>
                                  <a:pt x="86" y="204"/>
                                </a:cubicBezTo>
                                <a:cubicBezTo>
                                  <a:pt x="88" y="204"/>
                                  <a:pt x="90" y="203"/>
                                  <a:pt x="92" y="204"/>
                                </a:cubicBezTo>
                                <a:cubicBezTo>
                                  <a:pt x="94" y="204"/>
                                  <a:pt x="95" y="204"/>
                                  <a:pt x="97" y="204"/>
                                </a:cubicBezTo>
                                <a:cubicBezTo>
                                  <a:pt x="101" y="205"/>
                                  <a:pt x="105" y="203"/>
                                  <a:pt x="109" y="204"/>
                                </a:cubicBezTo>
                                <a:cubicBezTo>
                                  <a:pt x="110" y="203"/>
                                  <a:pt x="111" y="205"/>
                                  <a:pt x="112" y="204"/>
                                </a:cubicBezTo>
                                <a:cubicBezTo>
                                  <a:pt x="112" y="205"/>
                                  <a:pt x="114" y="203"/>
                                  <a:pt x="115" y="204"/>
                                </a:cubicBezTo>
                                <a:cubicBezTo>
                                  <a:pt x="116" y="204"/>
                                  <a:pt x="118" y="204"/>
                                  <a:pt x="120" y="205"/>
                                </a:cubicBezTo>
                                <a:cubicBezTo>
                                  <a:pt x="123" y="203"/>
                                  <a:pt x="126" y="205"/>
                                  <a:pt x="129" y="203"/>
                                </a:cubicBezTo>
                                <a:cubicBezTo>
                                  <a:pt x="132" y="205"/>
                                  <a:pt x="136" y="204"/>
                                  <a:pt x="139" y="205"/>
                                </a:cubicBezTo>
                                <a:cubicBezTo>
                                  <a:pt x="143" y="204"/>
                                  <a:pt x="146" y="204"/>
                                  <a:pt x="150" y="204"/>
                                </a:cubicBezTo>
                                <a:cubicBezTo>
                                  <a:pt x="151" y="205"/>
                                  <a:pt x="153" y="204"/>
                                  <a:pt x="155" y="204"/>
                                </a:cubicBezTo>
                                <a:cubicBezTo>
                                  <a:pt x="156" y="205"/>
                                  <a:pt x="158" y="205"/>
                                  <a:pt x="159" y="205"/>
                                </a:cubicBezTo>
                                <a:cubicBezTo>
                                  <a:pt x="160" y="206"/>
                                  <a:pt x="163" y="205"/>
                                  <a:pt x="164" y="206"/>
                                </a:cubicBezTo>
                                <a:cubicBezTo>
                                  <a:pt x="165" y="208"/>
                                  <a:pt x="167" y="207"/>
                                  <a:pt x="168" y="207"/>
                                </a:cubicBezTo>
                                <a:cubicBezTo>
                                  <a:pt x="172" y="209"/>
                                  <a:pt x="176" y="211"/>
                                  <a:pt x="180" y="211"/>
                                </a:cubicBezTo>
                                <a:cubicBezTo>
                                  <a:pt x="184" y="213"/>
                                  <a:pt x="188" y="215"/>
                                  <a:pt x="192" y="216"/>
                                </a:cubicBezTo>
                                <a:cubicBezTo>
                                  <a:pt x="190" y="214"/>
                                  <a:pt x="189" y="212"/>
                                  <a:pt x="188" y="212"/>
                                </a:cubicBezTo>
                                <a:cubicBezTo>
                                  <a:pt x="187" y="213"/>
                                  <a:pt x="186" y="210"/>
                                  <a:pt x="185" y="211"/>
                                </a:cubicBezTo>
                                <a:cubicBezTo>
                                  <a:pt x="185" y="211"/>
                                  <a:pt x="184" y="211"/>
                                  <a:pt x="183" y="210"/>
                                </a:cubicBezTo>
                                <a:cubicBezTo>
                                  <a:pt x="182" y="210"/>
                                  <a:pt x="182" y="208"/>
                                  <a:pt x="181" y="209"/>
                                </a:cubicBezTo>
                                <a:cubicBezTo>
                                  <a:pt x="180" y="208"/>
                                  <a:pt x="179" y="209"/>
                                  <a:pt x="179" y="208"/>
                                </a:cubicBezTo>
                                <a:cubicBezTo>
                                  <a:pt x="177" y="208"/>
                                  <a:pt x="176" y="207"/>
                                  <a:pt x="174" y="206"/>
                                </a:cubicBezTo>
                                <a:cubicBezTo>
                                  <a:pt x="173" y="207"/>
                                  <a:pt x="173" y="205"/>
                                  <a:pt x="172" y="206"/>
                                </a:cubicBezTo>
                                <a:cubicBezTo>
                                  <a:pt x="171" y="205"/>
                                  <a:pt x="170" y="206"/>
                                  <a:pt x="169" y="206"/>
                                </a:cubicBezTo>
                                <a:cubicBezTo>
                                  <a:pt x="169" y="205"/>
                                  <a:pt x="168" y="205"/>
                                  <a:pt x="167" y="205"/>
                                </a:cubicBezTo>
                                <a:cubicBezTo>
                                  <a:pt x="166" y="205"/>
                                  <a:pt x="166" y="204"/>
                                  <a:pt x="165" y="205"/>
                                </a:cubicBezTo>
                                <a:cubicBezTo>
                                  <a:pt x="162" y="203"/>
                                  <a:pt x="158" y="203"/>
                                  <a:pt x="155" y="203"/>
                                </a:cubicBezTo>
                                <a:cubicBezTo>
                                  <a:pt x="152" y="202"/>
                                  <a:pt x="149" y="202"/>
                                  <a:pt x="145" y="201"/>
                                </a:cubicBezTo>
                                <a:cubicBezTo>
                                  <a:pt x="143" y="202"/>
                                  <a:pt x="142" y="200"/>
                                  <a:pt x="140" y="202"/>
                                </a:cubicBezTo>
                                <a:cubicBezTo>
                                  <a:pt x="139" y="200"/>
                                  <a:pt x="137" y="202"/>
                                  <a:pt x="135" y="201"/>
                                </a:cubicBezTo>
                                <a:cubicBezTo>
                                  <a:pt x="132" y="201"/>
                                  <a:pt x="129" y="201"/>
                                  <a:pt x="125" y="201"/>
                                </a:cubicBezTo>
                                <a:cubicBezTo>
                                  <a:pt x="122" y="201"/>
                                  <a:pt x="118" y="202"/>
                                  <a:pt x="115" y="200"/>
                                </a:cubicBezTo>
                                <a:cubicBezTo>
                                  <a:pt x="108" y="203"/>
                                  <a:pt x="103" y="201"/>
                                  <a:pt x="96" y="202"/>
                                </a:cubicBezTo>
                                <a:cubicBezTo>
                                  <a:pt x="93" y="201"/>
                                  <a:pt x="90" y="201"/>
                                  <a:pt x="86" y="201"/>
                                </a:cubicBezTo>
                                <a:cubicBezTo>
                                  <a:pt x="83" y="201"/>
                                  <a:pt x="80" y="201"/>
                                  <a:pt x="77" y="200"/>
                                </a:cubicBezTo>
                                <a:cubicBezTo>
                                  <a:pt x="76" y="201"/>
                                  <a:pt x="75" y="199"/>
                                  <a:pt x="73" y="200"/>
                                </a:cubicBezTo>
                                <a:cubicBezTo>
                                  <a:pt x="72" y="200"/>
                                  <a:pt x="70" y="202"/>
                                  <a:pt x="70" y="200"/>
                                </a:cubicBezTo>
                                <a:cubicBezTo>
                                  <a:pt x="80" y="197"/>
                                  <a:pt x="90" y="195"/>
                                  <a:pt x="100" y="192"/>
                                </a:cubicBezTo>
                                <a:cubicBezTo>
                                  <a:pt x="103" y="193"/>
                                  <a:pt x="106" y="191"/>
                                  <a:pt x="108" y="192"/>
                                </a:cubicBezTo>
                                <a:cubicBezTo>
                                  <a:pt x="111" y="190"/>
                                  <a:pt x="112" y="192"/>
                                  <a:pt x="115" y="191"/>
                                </a:cubicBezTo>
                                <a:cubicBezTo>
                                  <a:pt x="116" y="192"/>
                                  <a:pt x="119" y="190"/>
                                  <a:pt x="120" y="191"/>
                                </a:cubicBezTo>
                                <a:cubicBezTo>
                                  <a:pt x="124" y="190"/>
                                  <a:pt x="127" y="192"/>
                                  <a:pt x="131" y="191"/>
                                </a:cubicBezTo>
                                <a:cubicBezTo>
                                  <a:pt x="133" y="192"/>
                                  <a:pt x="134" y="191"/>
                                  <a:pt x="136" y="192"/>
                                </a:cubicBezTo>
                                <a:cubicBezTo>
                                  <a:pt x="138" y="191"/>
                                  <a:pt x="140" y="193"/>
                                  <a:pt x="141" y="192"/>
                                </a:cubicBezTo>
                                <a:cubicBezTo>
                                  <a:pt x="143" y="192"/>
                                  <a:pt x="144" y="194"/>
                                  <a:pt x="146" y="193"/>
                                </a:cubicBezTo>
                                <a:cubicBezTo>
                                  <a:pt x="148" y="195"/>
                                  <a:pt x="150" y="193"/>
                                  <a:pt x="151" y="195"/>
                                </a:cubicBezTo>
                                <a:cubicBezTo>
                                  <a:pt x="153" y="193"/>
                                  <a:pt x="154" y="196"/>
                                  <a:pt x="156" y="195"/>
                                </a:cubicBezTo>
                                <a:cubicBezTo>
                                  <a:pt x="157" y="196"/>
                                  <a:pt x="158" y="195"/>
                                  <a:pt x="159" y="195"/>
                                </a:cubicBezTo>
                                <a:cubicBezTo>
                                  <a:pt x="159" y="195"/>
                                  <a:pt x="160" y="196"/>
                                  <a:pt x="161" y="195"/>
                                </a:cubicBezTo>
                                <a:cubicBezTo>
                                  <a:pt x="162" y="196"/>
                                  <a:pt x="164" y="196"/>
                                  <a:pt x="165" y="197"/>
                                </a:cubicBezTo>
                                <a:cubicBezTo>
                                  <a:pt x="166" y="197"/>
                                  <a:pt x="167" y="199"/>
                                  <a:pt x="168" y="197"/>
                                </a:cubicBezTo>
                                <a:cubicBezTo>
                                  <a:pt x="169" y="198"/>
                                  <a:pt x="169" y="199"/>
                                  <a:pt x="170" y="199"/>
                                </a:cubicBezTo>
                                <a:cubicBezTo>
                                  <a:pt x="171" y="198"/>
                                  <a:pt x="171" y="200"/>
                                  <a:pt x="173" y="200"/>
                                </a:cubicBezTo>
                                <a:cubicBezTo>
                                  <a:pt x="173" y="200"/>
                                  <a:pt x="174" y="201"/>
                                  <a:pt x="175" y="200"/>
                                </a:cubicBezTo>
                                <a:cubicBezTo>
                                  <a:pt x="176" y="201"/>
                                  <a:pt x="178" y="202"/>
                                  <a:pt x="179" y="202"/>
                                </a:cubicBezTo>
                                <a:cubicBezTo>
                                  <a:pt x="181" y="201"/>
                                  <a:pt x="178" y="201"/>
                                  <a:pt x="178" y="200"/>
                                </a:cubicBezTo>
                                <a:cubicBezTo>
                                  <a:pt x="177" y="200"/>
                                  <a:pt x="177" y="198"/>
                                  <a:pt x="177" y="198"/>
                                </a:cubicBezTo>
                                <a:cubicBezTo>
                                  <a:pt x="175" y="197"/>
                                  <a:pt x="173" y="197"/>
                                  <a:pt x="172" y="196"/>
                                </a:cubicBezTo>
                                <a:cubicBezTo>
                                  <a:pt x="170" y="196"/>
                                  <a:pt x="169" y="195"/>
                                  <a:pt x="167" y="194"/>
                                </a:cubicBezTo>
                                <a:cubicBezTo>
                                  <a:pt x="166" y="194"/>
                                  <a:pt x="164" y="194"/>
                                  <a:pt x="163" y="193"/>
                                </a:cubicBezTo>
                                <a:cubicBezTo>
                                  <a:pt x="161" y="192"/>
                                  <a:pt x="159" y="193"/>
                                  <a:pt x="158" y="192"/>
                                </a:cubicBezTo>
                                <a:cubicBezTo>
                                  <a:pt x="157" y="193"/>
                                  <a:pt x="156" y="190"/>
                                  <a:pt x="155" y="191"/>
                                </a:cubicBezTo>
                                <a:cubicBezTo>
                                  <a:pt x="154" y="191"/>
                                  <a:pt x="154" y="190"/>
                                  <a:pt x="153" y="190"/>
                                </a:cubicBezTo>
                                <a:cubicBezTo>
                                  <a:pt x="150" y="189"/>
                                  <a:pt x="146" y="190"/>
                                  <a:pt x="143" y="188"/>
                                </a:cubicBezTo>
                                <a:cubicBezTo>
                                  <a:pt x="139" y="189"/>
                                  <a:pt x="136" y="188"/>
                                  <a:pt x="133" y="187"/>
                                </a:cubicBezTo>
                                <a:cubicBezTo>
                                  <a:pt x="129" y="187"/>
                                  <a:pt x="126" y="187"/>
                                  <a:pt x="122" y="187"/>
                                </a:cubicBezTo>
                                <a:cubicBezTo>
                                  <a:pt x="119" y="186"/>
                                  <a:pt x="115" y="187"/>
                                  <a:pt x="112" y="187"/>
                                </a:cubicBezTo>
                                <a:cubicBezTo>
                                  <a:pt x="108" y="187"/>
                                  <a:pt x="105" y="188"/>
                                  <a:pt x="101" y="187"/>
                                </a:cubicBezTo>
                                <a:cubicBezTo>
                                  <a:pt x="101" y="188"/>
                                  <a:pt x="99" y="187"/>
                                  <a:pt x="98" y="188"/>
                                </a:cubicBezTo>
                                <a:cubicBezTo>
                                  <a:pt x="96" y="187"/>
                                  <a:pt x="94" y="189"/>
                                  <a:pt x="93" y="188"/>
                                </a:cubicBezTo>
                                <a:cubicBezTo>
                                  <a:pt x="91" y="188"/>
                                  <a:pt x="89" y="189"/>
                                  <a:pt x="87" y="188"/>
                                </a:cubicBezTo>
                                <a:cubicBezTo>
                                  <a:pt x="82" y="190"/>
                                  <a:pt x="78" y="190"/>
                                  <a:pt x="74" y="190"/>
                                </a:cubicBezTo>
                                <a:cubicBezTo>
                                  <a:pt x="72" y="190"/>
                                  <a:pt x="69" y="192"/>
                                  <a:pt x="67" y="191"/>
                                </a:cubicBezTo>
                                <a:cubicBezTo>
                                  <a:pt x="66" y="191"/>
                                  <a:pt x="65" y="191"/>
                                  <a:pt x="65" y="190"/>
                                </a:cubicBezTo>
                                <a:cubicBezTo>
                                  <a:pt x="63" y="191"/>
                                  <a:pt x="62" y="191"/>
                                  <a:pt x="62" y="190"/>
                                </a:cubicBezTo>
                                <a:cubicBezTo>
                                  <a:pt x="59" y="191"/>
                                  <a:pt x="58" y="191"/>
                                  <a:pt x="56" y="190"/>
                                </a:cubicBezTo>
                                <a:cubicBezTo>
                                  <a:pt x="53" y="192"/>
                                  <a:pt x="52" y="188"/>
                                  <a:pt x="50" y="190"/>
                                </a:cubicBezTo>
                                <a:cubicBezTo>
                                  <a:pt x="48" y="188"/>
                                  <a:pt x="45" y="190"/>
                                  <a:pt x="44" y="188"/>
                                </a:cubicBezTo>
                                <a:cubicBezTo>
                                  <a:pt x="42" y="188"/>
                                  <a:pt x="40" y="188"/>
                                  <a:pt x="38" y="187"/>
                                </a:cubicBezTo>
                                <a:cubicBezTo>
                                  <a:pt x="38" y="186"/>
                                  <a:pt x="39" y="185"/>
                                  <a:pt x="39" y="186"/>
                                </a:cubicBezTo>
                                <a:cubicBezTo>
                                  <a:pt x="40" y="186"/>
                                  <a:pt x="41" y="186"/>
                                  <a:pt x="41" y="187"/>
                                </a:cubicBezTo>
                                <a:cubicBezTo>
                                  <a:pt x="43" y="185"/>
                                  <a:pt x="43" y="188"/>
                                  <a:pt x="45" y="187"/>
                                </a:cubicBezTo>
                                <a:cubicBezTo>
                                  <a:pt x="48" y="187"/>
                                  <a:pt x="50" y="188"/>
                                  <a:pt x="53" y="188"/>
                                </a:cubicBezTo>
                                <a:cubicBezTo>
                                  <a:pt x="55" y="188"/>
                                  <a:pt x="56" y="188"/>
                                  <a:pt x="57" y="188"/>
                                </a:cubicBezTo>
                                <a:cubicBezTo>
                                  <a:pt x="59" y="189"/>
                                  <a:pt x="60" y="187"/>
                                  <a:pt x="62" y="188"/>
                                </a:cubicBezTo>
                                <a:cubicBezTo>
                                  <a:pt x="65" y="188"/>
                                  <a:pt x="67" y="189"/>
                                  <a:pt x="70" y="188"/>
                                </a:cubicBezTo>
                                <a:cubicBezTo>
                                  <a:pt x="73" y="188"/>
                                  <a:pt x="76" y="187"/>
                                  <a:pt x="79" y="187"/>
                                </a:cubicBezTo>
                                <a:cubicBezTo>
                                  <a:pt x="80" y="187"/>
                                  <a:pt x="82" y="187"/>
                                  <a:pt x="83" y="186"/>
                                </a:cubicBezTo>
                                <a:cubicBezTo>
                                  <a:pt x="85" y="187"/>
                                  <a:pt x="86" y="185"/>
                                  <a:pt x="86" y="186"/>
                                </a:cubicBezTo>
                                <a:cubicBezTo>
                                  <a:pt x="89" y="185"/>
                                  <a:pt x="92" y="186"/>
                                  <a:pt x="95" y="185"/>
                                </a:cubicBezTo>
                                <a:cubicBezTo>
                                  <a:pt x="98" y="185"/>
                                  <a:pt x="101" y="184"/>
                                  <a:pt x="104" y="184"/>
                                </a:cubicBezTo>
                                <a:cubicBezTo>
                                  <a:pt x="105" y="185"/>
                                  <a:pt x="107" y="184"/>
                                  <a:pt x="108" y="183"/>
                                </a:cubicBezTo>
                                <a:cubicBezTo>
                                  <a:pt x="109" y="185"/>
                                  <a:pt x="111" y="184"/>
                                  <a:pt x="113" y="183"/>
                                </a:cubicBezTo>
                                <a:cubicBezTo>
                                  <a:pt x="114" y="184"/>
                                  <a:pt x="116" y="183"/>
                                  <a:pt x="117" y="184"/>
                                </a:cubicBezTo>
                                <a:cubicBezTo>
                                  <a:pt x="118" y="184"/>
                                  <a:pt x="119" y="183"/>
                                  <a:pt x="120" y="184"/>
                                </a:cubicBezTo>
                                <a:cubicBezTo>
                                  <a:pt x="124" y="183"/>
                                  <a:pt x="126" y="184"/>
                                  <a:pt x="129" y="184"/>
                                </a:cubicBezTo>
                                <a:cubicBezTo>
                                  <a:pt x="131" y="184"/>
                                  <a:pt x="131" y="185"/>
                                  <a:pt x="133" y="185"/>
                                </a:cubicBezTo>
                                <a:cubicBezTo>
                                  <a:pt x="134" y="185"/>
                                  <a:pt x="135" y="185"/>
                                  <a:pt x="137" y="186"/>
                                </a:cubicBezTo>
                                <a:cubicBezTo>
                                  <a:pt x="140" y="185"/>
                                  <a:pt x="142" y="186"/>
                                  <a:pt x="145" y="186"/>
                                </a:cubicBezTo>
                                <a:cubicBezTo>
                                  <a:pt x="146" y="187"/>
                                  <a:pt x="148" y="186"/>
                                  <a:pt x="149" y="187"/>
                                </a:cubicBezTo>
                                <a:cubicBezTo>
                                  <a:pt x="150" y="187"/>
                                  <a:pt x="152" y="187"/>
                                  <a:pt x="153" y="188"/>
                                </a:cubicBezTo>
                                <a:cubicBezTo>
                                  <a:pt x="153" y="187"/>
                                  <a:pt x="154" y="188"/>
                                  <a:pt x="155" y="188"/>
                                </a:cubicBezTo>
                                <a:cubicBezTo>
                                  <a:pt x="155" y="189"/>
                                  <a:pt x="156" y="188"/>
                                  <a:pt x="156" y="189"/>
                                </a:cubicBezTo>
                                <a:cubicBezTo>
                                  <a:pt x="158" y="189"/>
                                  <a:pt x="159" y="189"/>
                                  <a:pt x="160" y="189"/>
                                </a:cubicBezTo>
                                <a:cubicBezTo>
                                  <a:pt x="161" y="190"/>
                                  <a:pt x="163" y="189"/>
                                  <a:pt x="164" y="191"/>
                                </a:cubicBezTo>
                                <a:cubicBezTo>
                                  <a:pt x="165" y="191"/>
                                  <a:pt x="166" y="191"/>
                                  <a:pt x="167" y="191"/>
                                </a:cubicBezTo>
                                <a:cubicBezTo>
                                  <a:pt x="166" y="189"/>
                                  <a:pt x="164" y="189"/>
                                  <a:pt x="162" y="188"/>
                                </a:cubicBezTo>
                                <a:cubicBezTo>
                                  <a:pt x="159" y="188"/>
                                  <a:pt x="158" y="186"/>
                                  <a:pt x="155" y="187"/>
                                </a:cubicBezTo>
                                <a:cubicBezTo>
                                  <a:pt x="154" y="186"/>
                                  <a:pt x="153" y="187"/>
                                  <a:pt x="153" y="186"/>
                                </a:cubicBezTo>
                                <a:cubicBezTo>
                                  <a:pt x="153" y="186"/>
                                  <a:pt x="152" y="185"/>
                                  <a:pt x="151" y="186"/>
                                </a:cubicBezTo>
                                <a:cubicBezTo>
                                  <a:pt x="150" y="185"/>
                                  <a:pt x="149" y="186"/>
                                  <a:pt x="148" y="185"/>
                                </a:cubicBezTo>
                                <a:cubicBezTo>
                                  <a:pt x="147" y="186"/>
                                  <a:pt x="146" y="183"/>
                                  <a:pt x="145" y="185"/>
                                </a:cubicBezTo>
                                <a:cubicBezTo>
                                  <a:pt x="144" y="183"/>
                                  <a:pt x="143" y="184"/>
                                  <a:pt x="142" y="183"/>
                                </a:cubicBezTo>
                                <a:cubicBezTo>
                                  <a:pt x="136" y="184"/>
                                  <a:pt x="132" y="182"/>
                                  <a:pt x="127" y="182"/>
                                </a:cubicBezTo>
                                <a:cubicBezTo>
                                  <a:pt x="124" y="182"/>
                                  <a:pt x="122" y="182"/>
                                  <a:pt x="119" y="182"/>
                                </a:cubicBezTo>
                                <a:cubicBezTo>
                                  <a:pt x="117" y="182"/>
                                  <a:pt x="115" y="180"/>
                                  <a:pt x="111" y="183"/>
                                </a:cubicBezTo>
                                <a:cubicBezTo>
                                  <a:pt x="109" y="181"/>
                                  <a:pt x="105" y="182"/>
                                  <a:pt x="102" y="181"/>
                                </a:cubicBezTo>
                                <a:cubicBezTo>
                                  <a:pt x="101" y="182"/>
                                  <a:pt x="99" y="181"/>
                                  <a:pt x="97" y="183"/>
                                </a:cubicBezTo>
                                <a:cubicBezTo>
                                  <a:pt x="96" y="182"/>
                                  <a:pt x="93" y="182"/>
                                  <a:pt x="91" y="182"/>
                                </a:cubicBezTo>
                                <a:cubicBezTo>
                                  <a:pt x="89" y="182"/>
                                  <a:pt x="86" y="184"/>
                                  <a:pt x="85" y="182"/>
                                </a:cubicBezTo>
                                <a:cubicBezTo>
                                  <a:pt x="82" y="184"/>
                                  <a:pt x="81" y="181"/>
                                  <a:pt x="78" y="184"/>
                                </a:cubicBezTo>
                                <a:cubicBezTo>
                                  <a:pt x="76" y="182"/>
                                  <a:pt x="73" y="184"/>
                                  <a:pt x="72" y="183"/>
                                </a:cubicBezTo>
                                <a:cubicBezTo>
                                  <a:pt x="70" y="183"/>
                                  <a:pt x="68" y="184"/>
                                  <a:pt x="66" y="184"/>
                                </a:cubicBezTo>
                                <a:cubicBezTo>
                                  <a:pt x="64" y="186"/>
                                  <a:pt x="65" y="183"/>
                                  <a:pt x="63" y="184"/>
                                </a:cubicBezTo>
                                <a:cubicBezTo>
                                  <a:pt x="62" y="183"/>
                                  <a:pt x="62" y="184"/>
                                  <a:pt x="61" y="183"/>
                                </a:cubicBezTo>
                                <a:cubicBezTo>
                                  <a:pt x="57" y="184"/>
                                  <a:pt x="54" y="182"/>
                                  <a:pt x="51" y="183"/>
                                </a:cubicBezTo>
                                <a:cubicBezTo>
                                  <a:pt x="49" y="181"/>
                                  <a:pt x="47" y="183"/>
                                  <a:pt x="46" y="182"/>
                                </a:cubicBezTo>
                                <a:cubicBezTo>
                                  <a:pt x="44" y="182"/>
                                  <a:pt x="42" y="181"/>
                                  <a:pt x="40" y="182"/>
                                </a:cubicBezTo>
                                <a:cubicBezTo>
                                  <a:pt x="37" y="181"/>
                                  <a:pt x="34" y="182"/>
                                  <a:pt x="31" y="180"/>
                                </a:cubicBezTo>
                                <a:cubicBezTo>
                                  <a:pt x="29" y="180"/>
                                  <a:pt x="28" y="179"/>
                                  <a:pt x="26" y="179"/>
                                </a:cubicBezTo>
                                <a:cubicBezTo>
                                  <a:pt x="25" y="177"/>
                                  <a:pt x="22" y="179"/>
                                  <a:pt x="21" y="176"/>
                                </a:cubicBezTo>
                                <a:cubicBezTo>
                                  <a:pt x="23" y="175"/>
                                  <a:pt x="23" y="178"/>
                                  <a:pt x="24" y="177"/>
                                </a:cubicBezTo>
                                <a:cubicBezTo>
                                  <a:pt x="25" y="177"/>
                                  <a:pt x="26" y="177"/>
                                  <a:pt x="27" y="178"/>
                                </a:cubicBezTo>
                                <a:cubicBezTo>
                                  <a:pt x="29" y="177"/>
                                  <a:pt x="30" y="179"/>
                                  <a:pt x="32" y="178"/>
                                </a:cubicBezTo>
                                <a:cubicBezTo>
                                  <a:pt x="34" y="179"/>
                                  <a:pt x="36" y="179"/>
                                  <a:pt x="38" y="179"/>
                                </a:cubicBezTo>
                                <a:cubicBezTo>
                                  <a:pt x="40" y="179"/>
                                  <a:pt x="41" y="180"/>
                                  <a:pt x="43" y="180"/>
                                </a:cubicBezTo>
                                <a:cubicBezTo>
                                  <a:pt x="46" y="181"/>
                                  <a:pt x="50" y="180"/>
                                  <a:pt x="53" y="181"/>
                                </a:cubicBezTo>
                                <a:cubicBezTo>
                                  <a:pt x="54" y="180"/>
                                  <a:pt x="55" y="180"/>
                                  <a:pt x="56" y="181"/>
                                </a:cubicBezTo>
                                <a:cubicBezTo>
                                  <a:pt x="57" y="181"/>
                                  <a:pt x="58" y="181"/>
                                  <a:pt x="59" y="181"/>
                                </a:cubicBezTo>
                                <a:cubicBezTo>
                                  <a:pt x="61" y="181"/>
                                  <a:pt x="62" y="181"/>
                                  <a:pt x="64" y="182"/>
                                </a:cubicBezTo>
                                <a:cubicBezTo>
                                  <a:pt x="68" y="181"/>
                                  <a:pt x="72" y="181"/>
                                  <a:pt x="76" y="180"/>
                                </a:cubicBezTo>
                                <a:cubicBezTo>
                                  <a:pt x="80" y="180"/>
                                  <a:pt x="83" y="181"/>
                                  <a:pt x="87" y="179"/>
                                </a:cubicBezTo>
                                <a:cubicBezTo>
                                  <a:pt x="89" y="180"/>
                                  <a:pt x="91" y="179"/>
                                  <a:pt x="93" y="180"/>
                                </a:cubicBezTo>
                                <a:cubicBezTo>
                                  <a:pt x="95" y="179"/>
                                  <a:pt x="97" y="180"/>
                                  <a:pt x="100" y="178"/>
                                </a:cubicBezTo>
                                <a:cubicBezTo>
                                  <a:pt x="103" y="180"/>
                                  <a:pt x="107" y="178"/>
                                  <a:pt x="111" y="179"/>
                                </a:cubicBezTo>
                                <a:cubicBezTo>
                                  <a:pt x="113" y="178"/>
                                  <a:pt x="115" y="179"/>
                                  <a:pt x="118" y="178"/>
                                </a:cubicBezTo>
                                <a:cubicBezTo>
                                  <a:pt x="120" y="179"/>
                                  <a:pt x="122" y="179"/>
                                  <a:pt x="124" y="179"/>
                                </a:cubicBezTo>
                                <a:cubicBezTo>
                                  <a:pt x="126" y="180"/>
                                  <a:pt x="128" y="179"/>
                                  <a:pt x="130" y="180"/>
                                </a:cubicBezTo>
                                <a:cubicBezTo>
                                  <a:pt x="133" y="179"/>
                                  <a:pt x="134" y="181"/>
                                  <a:pt x="136" y="180"/>
                                </a:cubicBezTo>
                                <a:cubicBezTo>
                                  <a:pt x="137" y="181"/>
                                  <a:pt x="139" y="180"/>
                                  <a:pt x="139" y="181"/>
                                </a:cubicBezTo>
                                <a:cubicBezTo>
                                  <a:pt x="141" y="179"/>
                                  <a:pt x="141" y="182"/>
                                  <a:pt x="143" y="181"/>
                                </a:cubicBezTo>
                                <a:cubicBezTo>
                                  <a:pt x="144" y="182"/>
                                  <a:pt x="147" y="181"/>
                                  <a:pt x="148" y="182"/>
                                </a:cubicBezTo>
                                <a:cubicBezTo>
                                  <a:pt x="150" y="183"/>
                                  <a:pt x="152" y="183"/>
                                  <a:pt x="155" y="183"/>
                                </a:cubicBezTo>
                                <a:cubicBezTo>
                                  <a:pt x="156" y="183"/>
                                  <a:pt x="156" y="184"/>
                                  <a:pt x="158" y="184"/>
                                </a:cubicBezTo>
                                <a:cubicBezTo>
                                  <a:pt x="158" y="185"/>
                                  <a:pt x="160" y="184"/>
                                  <a:pt x="160" y="185"/>
                                </a:cubicBezTo>
                                <a:cubicBezTo>
                                  <a:pt x="161" y="184"/>
                                  <a:pt x="160" y="184"/>
                                  <a:pt x="159" y="184"/>
                                </a:cubicBezTo>
                                <a:cubicBezTo>
                                  <a:pt x="159" y="183"/>
                                  <a:pt x="158" y="184"/>
                                  <a:pt x="157" y="183"/>
                                </a:cubicBezTo>
                                <a:cubicBezTo>
                                  <a:pt x="156" y="182"/>
                                  <a:pt x="154" y="182"/>
                                  <a:pt x="153" y="181"/>
                                </a:cubicBezTo>
                                <a:cubicBezTo>
                                  <a:pt x="152" y="181"/>
                                  <a:pt x="151" y="181"/>
                                  <a:pt x="151" y="180"/>
                                </a:cubicBezTo>
                                <a:cubicBezTo>
                                  <a:pt x="150" y="180"/>
                                  <a:pt x="150" y="179"/>
                                  <a:pt x="149" y="180"/>
                                </a:cubicBezTo>
                                <a:cubicBezTo>
                                  <a:pt x="147" y="180"/>
                                  <a:pt x="146" y="179"/>
                                  <a:pt x="145" y="178"/>
                                </a:cubicBezTo>
                                <a:cubicBezTo>
                                  <a:pt x="142" y="177"/>
                                  <a:pt x="138" y="178"/>
                                  <a:pt x="136" y="176"/>
                                </a:cubicBezTo>
                                <a:cubicBezTo>
                                  <a:pt x="134" y="176"/>
                                  <a:pt x="133" y="176"/>
                                  <a:pt x="131" y="175"/>
                                </a:cubicBezTo>
                                <a:cubicBezTo>
                                  <a:pt x="130" y="176"/>
                                  <a:pt x="128" y="176"/>
                                  <a:pt x="127" y="175"/>
                                </a:cubicBezTo>
                                <a:cubicBezTo>
                                  <a:pt x="124" y="175"/>
                                  <a:pt x="121" y="175"/>
                                  <a:pt x="118" y="175"/>
                                </a:cubicBezTo>
                                <a:cubicBezTo>
                                  <a:pt x="114" y="175"/>
                                  <a:pt x="112" y="174"/>
                                  <a:pt x="108" y="174"/>
                                </a:cubicBezTo>
                                <a:cubicBezTo>
                                  <a:pt x="107" y="173"/>
                                  <a:pt x="105" y="175"/>
                                  <a:pt x="104" y="174"/>
                                </a:cubicBezTo>
                                <a:cubicBezTo>
                                  <a:pt x="102" y="174"/>
                                  <a:pt x="100" y="174"/>
                                  <a:pt x="99" y="174"/>
                                </a:cubicBezTo>
                                <a:cubicBezTo>
                                  <a:pt x="96" y="174"/>
                                  <a:pt x="93" y="174"/>
                                  <a:pt x="90" y="173"/>
                                </a:cubicBezTo>
                                <a:cubicBezTo>
                                  <a:pt x="86" y="174"/>
                                  <a:pt x="83" y="173"/>
                                  <a:pt x="80" y="174"/>
                                </a:cubicBezTo>
                                <a:cubicBezTo>
                                  <a:pt x="77" y="172"/>
                                  <a:pt x="74" y="173"/>
                                  <a:pt x="71" y="172"/>
                                </a:cubicBezTo>
                                <a:cubicBezTo>
                                  <a:pt x="68" y="171"/>
                                  <a:pt x="65" y="172"/>
                                  <a:pt x="62" y="171"/>
                                </a:cubicBezTo>
                                <a:cubicBezTo>
                                  <a:pt x="60" y="171"/>
                                  <a:pt x="58" y="171"/>
                                  <a:pt x="57" y="170"/>
                                </a:cubicBezTo>
                                <a:cubicBezTo>
                                  <a:pt x="55" y="171"/>
                                  <a:pt x="54" y="170"/>
                                  <a:pt x="52" y="170"/>
                                </a:cubicBezTo>
                                <a:cubicBezTo>
                                  <a:pt x="46" y="169"/>
                                  <a:pt x="40" y="168"/>
                                  <a:pt x="35" y="166"/>
                                </a:cubicBezTo>
                                <a:cubicBezTo>
                                  <a:pt x="31" y="166"/>
                                  <a:pt x="29" y="164"/>
                                  <a:pt x="26" y="164"/>
                                </a:cubicBezTo>
                                <a:cubicBezTo>
                                  <a:pt x="25" y="163"/>
                                  <a:pt x="23" y="163"/>
                                  <a:pt x="22" y="162"/>
                                </a:cubicBezTo>
                                <a:cubicBezTo>
                                  <a:pt x="20" y="162"/>
                                  <a:pt x="19" y="160"/>
                                  <a:pt x="17" y="161"/>
                                </a:cubicBezTo>
                                <a:cubicBezTo>
                                  <a:pt x="16" y="159"/>
                                  <a:pt x="14" y="159"/>
                                  <a:pt x="12" y="158"/>
                                </a:cubicBezTo>
                                <a:cubicBezTo>
                                  <a:pt x="11" y="158"/>
                                  <a:pt x="10" y="157"/>
                                  <a:pt x="9" y="157"/>
                                </a:cubicBezTo>
                                <a:cubicBezTo>
                                  <a:pt x="8" y="157"/>
                                  <a:pt x="8" y="155"/>
                                  <a:pt x="7" y="155"/>
                                </a:cubicBezTo>
                                <a:cubicBezTo>
                                  <a:pt x="6" y="153"/>
                                  <a:pt x="8" y="155"/>
                                  <a:pt x="9" y="155"/>
                                </a:cubicBezTo>
                                <a:cubicBezTo>
                                  <a:pt x="10" y="155"/>
                                  <a:pt x="11" y="156"/>
                                  <a:pt x="12" y="156"/>
                                </a:cubicBezTo>
                                <a:cubicBezTo>
                                  <a:pt x="13" y="158"/>
                                  <a:pt x="15" y="157"/>
                                  <a:pt x="17" y="159"/>
                                </a:cubicBezTo>
                                <a:cubicBezTo>
                                  <a:pt x="18" y="160"/>
                                  <a:pt x="20" y="159"/>
                                  <a:pt x="21" y="160"/>
                                </a:cubicBezTo>
                                <a:cubicBezTo>
                                  <a:pt x="23" y="160"/>
                                  <a:pt x="23" y="161"/>
                                  <a:pt x="25" y="161"/>
                                </a:cubicBezTo>
                                <a:cubicBezTo>
                                  <a:pt x="27" y="163"/>
                                  <a:pt x="30" y="163"/>
                                  <a:pt x="33" y="164"/>
                                </a:cubicBezTo>
                                <a:cubicBezTo>
                                  <a:pt x="34" y="163"/>
                                  <a:pt x="34" y="165"/>
                                  <a:pt x="35" y="164"/>
                                </a:cubicBezTo>
                                <a:cubicBezTo>
                                  <a:pt x="36" y="164"/>
                                  <a:pt x="36" y="165"/>
                                  <a:pt x="37" y="165"/>
                                </a:cubicBezTo>
                                <a:cubicBezTo>
                                  <a:pt x="38" y="165"/>
                                  <a:pt x="38" y="166"/>
                                  <a:pt x="39" y="165"/>
                                </a:cubicBezTo>
                                <a:cubicBezTo>
                                  <a:pt x="40" y="165"/>
                                  <a:pt x="40" y="166"/>
                                  <a:pt x="41" y="166"/>
                                </a:cubicBezTo>
                                <a:cubicBezTo>
                                  <a:pt x="44" y="167"/>
                                  <a:pt x="47" y="166"/>
                                  <a:pt x="49" y="168"/>
                                </a:cubicBezTo>
                                <a:cubicBezTo>
                                  <a:pt x="51" y="167"/>
                                  <a:pt x="52" y="167"/>
                                  <a:pt x="53" y="168"/>
                                </a:cubicBezTo>
                                <a:cubicBezTo>
                                  <a:pt x="55" y="168"/>
                                  <a:pt x="57" y="168"/>
                                  <a:pt x="58" y="168"/>
                                </a:cubicBezTo>
                                <a:cubicBezTo>
                                  <a:pt x="61" y="168"/>
                                  <a:pt x="64" y="168"/>
                                  <a:pt x="66" y="169"/>
                                </a:cubicBezTo>
                                <a:cubicBezTo>
                                  <a:pt x="69" y="169"/>
                                  <a:pt x="72" y="170"/>
                                  <a:pt x="75" y="170"/>
                                </a:cubicBezTo>
                                <a:cubicBezTo>
                                  <a:pt x="76" y="169"/>
                                  <a:pt x="77" y="171"/>
                                  <a:pt x="79" y="170"/>
                                </a:cubicBezTo>
                                <a:cubicBezTo>
                                  <a:pt x="80" y="170"/>
                                  <a:pt x="82" y="170"/>
                                  <a:pt x="83" y="171"/>
                                </a:cubicBezTo>
                                <a:cubicBezTo>
                                  <a:pt x="88" y="170"/>
                                  <a:pt x="92" y="171"/>
                                  <a:pt x="97" y="171"/>
                                </a:cubicBezTo>
                                <a:cubicBezTo>
                                  <a:pt x="99" y="172"/>
                                  <a:pt x="102" y="171"/>
                                  <a:pt x="104" y="171"/>
                                </a:cubicBezTo>
                                <a:cubicBezTo>
                                  <a:pt x="106" y="171"/>
                                  <a:pt x="108" y="172"/>
                                  <a:pt x="111" y="171"/>
                                </a:cubicBezTo>
                                <a:cubicBezTo>
                                  <a:pt x="113" y="172"/>
                                  <a:pt x="115" y="172"/>
                                  <a:pt x="118" y="172"/>
                                </a:cubicBezTo>
                                <a:cubicBezTo>
                                  <a:pt x="119" y="171"/>
                                  <a:pt x="120" y="173"/>
                                  <a:pt x="121" y="172"/>
                                </a:cubicBezTo>
                                <a:cubicBezTo>
                                  <a:pt x="122" y="173"/>
                                  <a:pt x="123" y="171"/>
                                  <a:pt x="124" y="172"/>
                                </a:cubicBezTo>
                                <a:cubicBezTo>
                                  <a:pt x="127" y="171"/>
                                  <a:pt x="129" y="174"/>
                                  <a:pt x="131" y="173"/>
                                </a:cubicBezTo>
                                <a:cubicBezTo>
                                  <a:pt x="132" y="173"/>
                                  <a:pt x="133" y="173"/>
                                  <a:pt x="134" y="173"/>
                                </a:cubicBezTo>
                                <a:cubicBezTo>
                                  <a:pt x="135" y="174"/>
                                  <a:pt x="136" y="174"/>
                                  <a:pt x="138" y="173"/>
                                </a:cubicBezTo>
                                <a:cubicBezTo>
                                  <a:pt x="141" y="175"/>
                                  <a:pt x="146" y="175"/>
                                  <a:pt x="149" y="177"/>
                                </a:cubicBezTo>
                                <a:cubicBezTo>
                                  <a:pt x="150" y="177"/>
                                  <a:pt x="152" y="176"/>
                                  <a:pt x="152" y="177"/>
                                </a:cubicBezTo>
                                <a:cubicBezTo>
                                  <a:pt x="153" y="178"/>
                                  <a:pt x="154" y="177"/>
                                  <a:pt x="154" y="178"/>
                                </a:cubicBezTo>
                                <a:cubicBezTo>
                                  <a:pt x="154" y="179"/>
                                  <a:pt x="155" y="178"/>
                                  <a:pt x="156" y="178"/>
                                </a:cubicBezTo>
                                <a:cubicBezTo>
                                  <a:pt x="157" y="179"/>
                                  <a:pt x="159" y="181"/>
                                  <a:pt x="161" y="180"/>
                                </a:cubicBezTo>
                                <a:cubicBezTo>
                                  <a:pt x="161" y="179"/>
                                  <a:pt x="160" y="179"/>
                                  <a:pt x="159" y="179"/>
                                </a:cubicBezTo>
                                <a:cubicBezTo>
                                  <a:pt x="159" y="178"/>
                                  <a:pt x="158" y="178"/>
                                  <a:pt x="157" y="178"/>
                                </a:cubicBezTo>
                                <a:cubicBezTo>
                                  <a:pt x="156" y="176"/>
                                  <a:pt x="155" y="177"/>
                                  <a:pt x="154" y="175"/>
                                </a:cubicBezTo>
                                <a:cubicBezTo>
                                  <a:pt x="153" y="174"/>
                                  <a:pt x="151" y="175"/>
                                  <a:pt x="150" y="174"/>
                                </a:cubicBezTo>
                                <a:cubicBezTo>
                                  <a:pt x="149" y="173"/>
                                  <a:pt x="147" y="174"/>
                                  <a:pt x="146" y="173"/>
                                </a:cubicBezTo>
                                <a:cubicBezTo>
                                  <a:pt x="144" y="171"/>
                                  <a:pt x="141" y="170"/>
                                  <a:pt x="138" y="170"/>
                                </a:cubicBezTo>
                                <a:cubicBezTo>
                                  <a:pt x="137" y="170"/>
                                  <a:pt x="136" y="169"/>
                                  <a:pt x="135" y="169"/>
                                </a:cubicBezTo>
                                <a:cubicBezTo>
                                  <a:pt x="133" y="170"/>
                                  <a:pt x="133" y="167"/>
                                  <a:pt x="131" y="168"/>
                                </a:cubicBezTo>
                                <a:cubicBezTo>
                                  <a:pt x="128" y="167"/>
                                  <a:pt x="125" y="167"/>
                                  <a:pt x="122" y="167"/>
                                </a:cubicBezTo>
                                <a:cubicBezTo>
                                  <a:pt x="121" y="166"/>
                                  <a:pt x="121" y="166"/>
                                  <a:pt x="119" y="166"/>
                                </a:cubicBezTo>
                                <a:cubicBezTo>
                                  <a:pt x="119" y="165"/>
                                  <a:pt x="118" y="166"/>
                                  <a:pt x="117" y="165"/>
                                </a:cubicBezTo>
                                <a:cubicBezTo>
                                  <a:pt x="115" y="165"/>
                                  <a:pt x="114" y="164"/>
                                  <a:pt x="112" y="164"/>
                                </a:cubicBezTo>
                                <a:cubicBezTo>
                                  <a:pt x="110" y="164"/>
                                  <a:pt x="108" y="165"/>
                                  <a:pt x="107" y="163"/>
                                </a:cubicBezTo>
                                <a:cubicBezTo>
                                  <a:pt x="101" y="164"/>
                                  <a:pt x="97" y="162"/>
                                  <a:pt x="91" y="163"/>
                                </a:cubicBezTo>
                                <a:cubicBezTo>
                                  <a:pt x="89" y="163"/>
                                  <a:pt x="86" y="163"/>
                                  <a:pt x="83" y="163"/>
                                </a:cubicBezTo>
                                <a:cubicBezTo>
                                  <a:pt x="81" y="163"/>
                                  <a:pt x="78" y="163"/>
                                  <a:pt x="75" y="164"/>
                                </a:cubicBezTo>
                                <a:cubicBezTo>
                                  <a:pt x="73" y="163"/>
                                  <a:pt x="70" y="164"/>
                                  <a:pt x="67" y="163"/>
                                </a:cubicBezTo>
                                <a:cubicBezTo>
                                  <a:pt x="64" y="164"/>
                                  <a:pt x="63" y="162"/>
                                  <a:pt x="60" y="163"/>
                                </a:cubicBezTo>
                                <a:cubicBezTo>
                                  <a:pt x="57" y="163"/>
                                  <a:pt x="54" y="164"/>
                                  <a:pt x="52" y="163"/>
                                </a:cubicBezTo>
                                <a:cubicBezTo>
                                  <a:pt x="49" y="163"/>
                                  <a:pt x="47" y="162"/>
                                  <a:pt x="45" y="163"/>
                                </a:cubicBezTo>
                                <a:cubicBezTo>
                                  <a:pt x="44" y="161"/>
                                  <a:pt x="43" y="163"/>
                                  <a:pt x="42" y="162"/>
                                </a:cubicBezTo>
                                <a:cubicBezTo>
                                  <a:pt x="41" y="161"/>
                                  <a:pt x="40" y="161"/>
                                  <a:pt x="39" y="162"/>
                                </a:cubicBezTo>
                                <a:cubicBezTo>
                                  <a:pt x="39" y="160"/>
                                  <a:pt x="37" y="161"/>
                                  <a:pt x="37" y="161"/>
                                </a:cubicBezTo>
                                <a:cubicBezTo>
                                  <a:pt x="36" y="160"/>
                                  <a:pt x="35" y="160"/>
                                  <a:pt x="34" y="161"/>
                                </a:cubicBezTo>
                                <a:cubicBezTo>
                                  <a:pt x="32" y="158"/>
                                  <a:pt x="29" y="160"/>
                                  <a:pt x="27" y="157"/>
                                </a:cubicBezTo>
                                <a:cubicBezTo>
                                  <a:pt x="24" y="158"/>
                                  <a:pt x="23" y="155"/>
                                  <a:pt x="20" y="156"/>
                                </a:cubicBezTo>
                                <a:cubicBezTo>
                                  <a:pt x="16" y="153"/>
                                  <a:pt x="11" y="153"/>
                                  <a:pt x="7" y="149"/>
                                </a:cubicBezTo>
                                <a:cubicBezTo>
                                  <a:pt x="10" y="148"/>
                                  <a:pt x="11" y="151"/>
                                  <a:pt x="12" y="151"/>
                                </a:cubicBezTo>
                                <a:cubicBezTo>
                                  <a:pt x="14" y="151"/>
                                  <a:pt x="15" y="153"/>
                                  <a:pt x="17" y="152"/>
                                </a:cubicBezTo>
                                <a:cubicBezTo>
                                  <a:pt x="18" y="155"/>
                                  <a:pt x="21" y="153"/>
                                  <a:pt x="22" y="154"/>
                                </a:cubicBezTo>
                                <a:cubicBezTo>
                                  <a:pt x="24" y="154"/>
                                  <a:pt x="25" y="156"/>
                                  <a:pt x="27" y="156"/>
                                </a:cubicBezTo>
                                <a:cubicBezTo>
                                  <a:pt x="27" y="156"/>
                                  <a:pt x="28" y="156"/>
                                  <a:pt x="29" y="157"/>
                                </a:cubicBezTo>
                                <a:cubicBezTo>
                                  <a:pt x="30" y="156"/>
                                  <a:pt x="31" y="157"/>
                                  <a:pt x="32" y="157"/>
                                </a:cubicBezTo>
                                <a:cubicBezTo>
                                  <a:pt x="32" y="158"/>
                                  <a:pt x="34" y="157"/>
                                  <a:pt x="34" y="158"/>
                                </a:cubicBezTo>
                                <a:cubicBezTo>
                                  <a:pt x="35" y="158"/>
                                  <a:pt x="36" y="158"/>
                                  <a:pt x="37" y="158"/>
                                </a:cubicBezTo>
                                <a:cubicBezTo>
                                  <a:pt x="40" y="159"/>
                                  <a:pt x="43" y="159"/>
                                  <a:pt x="47" y="160"/>
                                </a:cubicBezTo>
                                <a:cubicBezTo>
                                  <a:pt x="50" y="160"/>
                                  <a:pt x="54" y="160"/>
                                  <a:pt x="57" y="160"/>
                                </a:cubicBezTo>
                                <a:cubicBezTo>
                                  <a:pt x="59" y="160"/>
                                  <a:pt x="61" y="161"/>
                                  <a:pt x="63" y="161"/>
                                </a:cubicBezTo>
                                <a:cubicBezTo>
                                  <a:pt x="64" y="161"/>
                                  <a:pt x="66" y="160"/>
                                  <a:pt x="68" y="161"/>
                                </a:cubicBezTo>
                                <a:cubicBezTo>
                                  <a:pt x="71" y="161"/>
                                  <a:pt x="75" y="161"/>
                                  <a:pt x="79" y="160"/>
                                </a:cubicBezTo>
                                <a:cubicBezTo>
                                  <a:pt x="80" y="161"/>
                                  <a:pt x="81" y="159"/>
                                  <a:pt x="82" y="160"/>
                                </a:cubicBezTo>
                                <a:cubicBezTo>
                                  <a:pt x="83" y="160"/>
                                  <a:pt x="83" y="160"/>
                                  <a:pt x="84" y="160"/>
                                </a:cubicBezTo>
                                <a:cubicBezTo>
                                  <a:pt x="86" y="160"/>
                                  <a:pt x="88" y="160"/>
                                  <a:pt x="89" y="161"/>
                                </a:cubicBezTo>
                                <a:cubicBezTo>
                                  <a:pt x="91" y="160"/>
                                  <a:pt x="91" y="161"/>
                                  <a:pt x="93" y="160"/>
                                </a:cubicBezTo>
                                <a:cubicBezTo>
                                  <a:pt x="95" y="160"/>
                                  <a:pt x="98" y="161"/>
                                  <a:pt x="101" y="160"/>
                                </a:cubicBezTo>
                                <a:cubicBezTo>
                                  <a:pt x="103" y="161"/>
                                  <a:pt x="106" y="161"/>
                                  <a:pt x="109" y="161"/>
                                </a:cubicBezTo>
                                <a:cubicBezTo>
                                  <a:pt x="111" y="162"/>
                                  <a:pt x="114" y="161"/>
                                  <a:pt x="117" y="162"/>
                                </a:cubicBezTo>
                                <a:cubicBezTo>
                                  <a:pt x="119" y="162"/>
                                  <a:pt x="121" y="164"/>
                                  <a:pt x="124" y="164"/>
                                </a:cubicBezTo>
                                <a:cubicBezTo>
                                  <a:pt x="126" y="164"/>
                                  <a:pt x="129" y="164"/>
                                  <a:pt x="131" y="165"/>
                                </a:cubicBezTo>
                                <a:cubicBezTo>
                                  <a:pt x="133" y="165"/>
                                  <a:pt x="134" y="166"/>
                                  <a:pt x="135" y="166"/>
                                </a:cubicBezTo>
                                <a:cubicBezTo>
                                  <a:pt x="136" y="167"/>
                                  <a:pt x="137" y="167"/>
                                  <a:pt x="139" y="167"/>
                                </a:cubicBezTo>
                                <a:cubicBezTo>
                                  <a:pt x="140" y="167"/>
                                  <a:pt x="141" y="168"/>
                                  <a:pt x="143" y="168"/>
                                </a:cubicBezTo>
                                <a:cubicBezTo>
                                  <a:pt x="144" y="169"/>
                                  <a:pt x="145" y="169"/>
                                  <a:pt x="146" y="169"/>
                                </a:cubicBezTo>
                                <a:cubicBezTo>
                                  <a:pt x="148" y="170"/>
                                  <a:pt x="150" y="171"/>
                                  <a:pt x="153" y="172"/>
                                </a:cubicBezTo>
                                <a:cubicBezTo>
                                  <a:pt x="151" y="170"/>
                                  <a:pt x="150" y="169"/>
                                  <a:pt x="148" y="168"/>
                                </a:cubicBezTo>
                                <a:cubicBezTo>
                                  <a:pt x="146" y="167"/>
                                  <a:pt x="143" y="166"/>
                                  <a:pt x="139" y="166"/>
                                </a:cubicBezTo>
                                <a:cubicBezTo>
                                  <a:pt x="137" y="164"/>
                                  <a:pt x="134" y="164"/>
                                  <a:pt x="132" y="163"/>
                                </a:cubicBezTo>
                                <a:cubicBezTo>
                                  <a:pt x="131" y="163"/>
                                  <a:pt x="130" y="163"/>
                                  <a:pt x="129" y="162"/>
                                </a:cubicBezTo>
                                <a:cubicBezTo>
                                  <a:pt x="129" y="162"/>
                                  <a:pt x="128" y="163"/>
                                  <a:pt x="127" y="162"/>
                                </a:cubicBezTo>
                                <a:cubicBezTo>
                                  <a:pt x="126" y="161"/>
                                  <a:pt x="124" y="162"/>
                                  <a:pt x="123" y="161"/>
                                </a:cubicBezTo>
                                <a:cubicBezTo>
                                  <a:pt x="120" y="161"/>
                                  <a:pt x="118" y="160"/>
                                  <a:pt x="114" y="161"/>
                                </a:cubicBezTo>
                                <a:cubicBezTo>
                                  <a:pt x="112" y="159"/>
                                  <a:pt x="109" y="160"/>
                                  <a:pt x="108" y="158"/>
                                </a:cubicBezTo>
                                <a:cubicBezTo>
                                  <a:pt x="102" y="158"/>
                                  <a:pt x="97" y="158"/>
                                  <a:pt x="91" y="156"/>
                                </a:cubicBezTo>
                                <a:cubicBezTo>
                                  <a:pt x="88" y="157"/>
                                  <a:pt x="84" y="157"/>
                                  <a:pt x="81" y="155"/>
                                </a:cubicBezTo>
                                <a:cubicBezTo>
                                  <a:pt x="80" y="157"/>
                                  <a:pt x="79" y="155"/>
                                  <a:pt x="78" y="155"/>
                                </a:cubicBezTo>
                                <a:cubicBezTo>
                                  <a:pt x="77" y="156"/>
                                  <a:pt x="77" y="155"/>
                                  <a:pt x="76" y="156"/>
                                </a:cubicBezTo>
                                <a:cubicBezTo>
                                  <a:pt x="74" y="155"/>
                                  <a:pt x="72" y="155"/>
                                  <a:pt x="71" y="155"/>
                                </a:cubicBezTo>
                                <a:cubicBezTo>
                                  <a:pt x="69" y="154"/>
                                  <a:pt x="67" y="156"/>
                                  <a:pt x="66" y="154"/>
                                </a:cubicBezTo>
                                <a:cubicBezTo>
                                  <a:pt x="64" y="155"/>
                                  <a:pt x="62" y="154"/>
                                  <a:pt x="61" y="154"/>
                                </a:cubicBezTo>
                                <a:cubicBezTo>
                                  <a:pt x="57" y="153"/>
                                  <a:pt x="54" y="152"/>
                                  <a:pt x="50" y="153"/>
                                </a:cubicBezTo>
                                <a:cubicBezTo>
                                  <a:pt x="49" y="152"/>
                                  <a:pt x="48" y="151"/>
                                  <a:pt x="46" y="151"/>
                                </a:cubicBezTo>
                                <a:cubicBezTo>
                                  <a:pt x="46" y="151"/>
                                  <a:pt x="45" y="150"/>
                                  <a:pt x="44" y="151"/>
                                </a:cubicBezTo>
                                <a:cubicBezTo>
                                  <a:pt x="44" y="150"/>
                                  <a:pt x="43" y="150"/>
                                  <a:pt x="42" y="150"/>
                                </a:cubicBezTo>
                                <a:cubicBezTo>
                                  <a:pt x="41" y="149"/>
                                  <a:pt x="40" y="150"/>
                                  <a:pt x="39" y="149"/>
                                </a:cubicBezTo>
                                <a:cubicBezTo>
                                  <a:pt x="37" y="149"/>
                                  <a:pt x="36" y="147"/>
                                  <a:pt x="35" y="148"/>
                                </a:cubicBezTo>
                                <a:cubicBezTo>
                                  <a:pt x="33" y="147"/>
                                  <a:pt x="32" y="146"/>
                                  <a:pt x="31" y="145"/>
                                </a:cubicBezTo>
                                <a:cubicBezTo>
                                  <a:pt x="29" y="146"/>
                                  <a:pt x="28" y="144"/>
                                  <a:pt x="27" y="144"/>
                                </a:cubicBezTo>
                                <a:cubicBezTo>
                                  <a:pt x="27" y="143"/>
                                  <a:pt x="25" y="144"/>
                                  <a:pt x="25" y="143"/>
                                </a:cubicBezTo>
                                <a:cubicBezTo>
                                  <a:pt x="24" y="143"/>
                                  <a:pt x="24" y="142"/>
                                  <a:pt x="23" y="142"/>
                                </a:cubicBezTo>
                                <a:cubicBezTo>
                                  <a:pt x="22" y="141"/>
                                  <a:pt x="21" y="142"/>
                                  <a:pt x="19" y="141"/>
                                </a:cubicBezTo>
                                <a:cubicBezTo>
                                  <a:pt x="17" y="138"/>
                                  <a:pt x="14" y="139"/>
                                  <a:pt x="12" y="136"/>
                                </a:cubicBezTo>
                                <a:cubicBezTo>
                                  <a:pt x="14" y="135"/>
                                  <a:pt x="16" y="138"/>
                                  <a:pt x="18" y="139"/>
                                </a:cubicBezTo>
                                <a:cubicBezTo>
                                  <a:pt x="19" y="139"/>
                                  <a:pt x="20" y="141"/>
                                  <a:pt x="21" y="140"/>
                                </a:cubicBezTo>
                                <a:cubicBezTo>
                                  <a:pt x="22" y="140"/>
                                  <a:pt x="23" y="141"/>
                                  <a:pt x="24" y="141"/>
                                </a:cubicBezTo>
                                <a:cubicBezTo>
                                  <a:pt x="28" y="144"/>
                                  <a:pt x="33" y="144"/>
                                  <a:pt x="36" y="147"/>
                                </a:cubicBezTo>
                                <a:cubicBezTo>
                                  <a:pt x="38" y="147"/>
                                  <a:pt x="39" y="147"/>
                                  <a:pt x="40" y="147"/>
                                </a:cubicBezTo>
                                <a:cubicBezTo>
                                  <a:pt x="41" y="147"/>
                                  <a:pt x="42" y="148"/>
                                  <a:pt x="43" y="148"/>
                                </a:cubicBezTo>
                                <a:cubicBezTo>
                                  <a:pt x="45" y="149"/>
                                  <a:pt x="48" y="149"/>
                                  <a:pt x="50" y="150"/>
                                </a:cubicBezTo>
                                <a:cubicBezTo>
                                  <a:pt x="52" y="150"/>
                                  <a:pt x="54" y="151"/>
                                  <a:pt x="57" y="151"/>
                                </a:cubicBezTo>
                                <a:cubicBezTo>
                                  <a:pt x="59" y="152"/>
                                  <a:pt x="61" y="152"/>
                                  <a:pt x="63" y="152"/>
                                </a:cubicBezTo>
                                <a:cubicBezTo>
                                  <a:pt x="64" y="152"/>
                                  <a:pt x="66" y="153"/>
                                  <a:pt x="67" y="152"/>
                                </a:cubicBezTo>
                                <a:cubicBezTo>
                                  <a:pt x="67" y="154"/>
                                  <a:pt x="69" y="152"/>
                                  <a:pt x="70" y="153"/>
                                </a:cubicBezTo>
                                <a:cubicBezTo>
                                  <a:pt x="73" y="152"/>
                                  <a:pt x="75" y="154"/>
                                  <a:pt x="77" y="153"/>
                                </a:cubicBezTo>
                                <a:cubicBezTo>
                                  <a:pt x="82" y="153"/>
                                  <a:pt x="86" y="154"/>
                                  <a:pt x="91" y="154"/>
                                </a:cubicBezTo>
                                <a:cubicBezTo>
                                  <a:pt x="93" y="154"/>
                                  <a:pt x="95" y="155"/>
                                  <a:pt x="97" y="155"/>
                                </a:cubicBezTo>
                                <a:cubicBezTo>
                                  <a:pt x="99" y="155"/>
                                  <a:pt x="101" y="156"/>
                                  <a:pt x="103" y="155"/>
                                </a:cubicBezTo>
                                <a:cubicBezTo>
                                  <a:pt x="105" y="156"/>
                                  <a:pt x="107" y="155"/>
                                  <a:pt x="109" y="156"/>
                                </a:cubicBezTo>
                                <a:cubicBezTo>
                                  <a:pt x="110" y="157"/>
                                  <a:pt x="111" y="157"/>
                                  <a:pt x="112" y="157"/>
                                </a:cubicBezTo>
                                <a:cubicBezTo>
                                  <a:pt x="113" y="157"/>
                                  <a:pt x="114" y="158"/>
                                  <a:pt x="115" y="157"/>
                                </a:cubicBezTo>
                                <a:cubicBezTo>
                                  <a:pt x="117" y="158"/>
                                  <a:pt x="119" y="158"/>
                                  <a:pt x="121" y="158"/>
                                </a:cubicBezTo>
                                <a:cubicBezTo>
                                  <a:pt x="123" y="159"/>
                                  <a:pt x="125" y="159"/>
                                  <a:pt x="127" y="159"/>
                                </a:cubicBezTo>
                                <a:cubicBezTo>
                                  <a:pt x="130" y="160"/>
                                  <a:pt x="133" y="160"/>
                                  <a:pt x="136" y="161"/>
                                </a:cubicBezTo>
                                <a:cubicBezTo>
                                  <a:pt x="137" y="162"/>
                                  <a:pt x="137" y="162"/>
                                  <a:pt x="138" y="163"/>
                                </a:cubicBezTo>
                                <a:cubicBezTo>
                                  <a:pt x="138" y="163"/>
                                  <a:pt x="139" y="162"/>
                                  <a:pt x="139" y="162"/>
                                </a:cubicBezTo>
                                <a:cubicBezTo>
                                  <a:pt x="139" y="162"/>
                                  <a:pt x="139" y="163"/>
                                  <a:pt x="140" y="163"/>
                                </a:cubicBezTo>
                                <a:cubicBezTo>
                                  <a:pt x="142" y="163"/>
                                  <a:pt x="143" y="163"/>
                                  <a:pt x="145" y="164"/>
                                </a:cubicBezTo>
                                <a:cubicBezTo>
                                  <a:pt x="143" y="162"/>
                                  <a:pt x="141" y="162"/>
                                  <a:pt x="140" y="160"/>
                                </a:cubicBezTo>
                                <a:cubicBezTo>
                                  <a:pt x="139" y="160"/>
                                  <a:pt x="139" y="158"/>
                                  <a:pt x="138" y="159"/>
                                </a:cubicBezTo>
                                <a:cubicBezTo>
                                  <a:pt x="137" y="157"/>
                                  <a:pt x="136" y="160"/>
                                  <a:pt x="135" y="157"/>
                                </a:cubicBezTo>
                                <a:cubicBezTo>
                                  <a:pt x="135" y="157"/>
                                  <a:pt x="133" y="158"/>
                                  <a:pt x="133" y="156"/>
                                </a:cubicBezTo>
                                <a:cubicBezTo>
                                  <a:pt x="132" y="156"/>
                                  <a:pt x="131" y="157"/>
                                  <a:pt x="130" y="155"/>
                                </a:cubicBezTo>
                                <a:cubicBezTo>
                                  <a:pt x="129" y="155"/>
                                  <a:pt x="127" y="155"/>
                                  <a:pt x="126" y="153"/>
                                </a:cubicBezTo>
                                <a:cubicBezTo>
                                  <a:pt x="122" y="153"/>
                                  <a:pt x="119" y="152"/>
                                  <a:pt x="116" y="150"/>
                                </a:cubicBezTo>
                                <a:cubicBezTo>
                                  <a:pt x="115" y="151"/>
                                  <a:pt x="114" y="150"/>
                                  <a:pt x="113" y="150"/>
                                </a:cubicBezTo>
                                <a:cubicBezTo>
                                  <a:pt x="112" y="149"/>
                                  <a:pt x="111" y="150"/>
                                  <a:pt x="110" y="150"/>
                                </a:cubicBezTo>
                                <a:cubicBezTo>
                                  <a:pt x="108" y="150"/>
                                  <a:pt x="107" y="148"/>
                                  <a:pt x="105" y="149"/>
                                </a:cubicBezTo>
                                <a:cubicBezTo>
                                  <a:pt x="104" y="148"/>
                                  <a:pt x="103" y="147"/>
                                  <a:pt x="102" y="148"/>
                                </a:cubicBezTo>
                                <a:cubicBezTo>
                                  <a:pt x="100" y="148"/>
                                  <a:pt x="100" y="146"/>
                                  <a:pt x="99" y="147"/>
                                </a:cubicBezTo>
                                <a:cubicBezTo>
                                  <a:pt x="97" y="147"/>
                                  <a:pt x="95" y="146"/>
                                  <a:pt x="93" y="147"/>
                                </a:cubicBezTo>
                                <a:cubicBezTo>
                                  <a:pt x="93" y="145"/>
                                  <a:pt x="91" y="147"/>
                                  <a:pt x="90" y="145"/>
                                </a:cubicBezTo>
                                <a:cubicBezTo>
                                  <a:pt x="90" y="145"/>
                                  <a:pt x="89" y="145"/>
                                  <a:pt x="88" y="145"/>
                                </a:cubicBezTo>
                                <a:cubicBezTo>
                                  <a:pt x="86" y="145"/>
                                  <a:pt x="84" y="145"/>
                                  <a:pt x="82" y="144"/>
                                </a:cubicBezTo>
                                <a:cubicBezTo>
                                  <a:pt x="80" y="144"/>
                                  <a:pt x="79" y="143"/>
                                  <a:pt x="76" y="144"/>
                                </a:cubicBezTo>
                                <a:cubicBezTo>
                                  <a:pt x="75" y="142"/>
                                  <a:pt x="72" y="144"/>
                                  <a:pt x="71" y="142"/>
                                </a:cubicBezTo>
                                <a:cubicBezTo>
                                  <a:pt x="68" y="143"/>
                                  <a:pt x="65" y="141"/>
                                  <a:pt x="61" y="141"/>
                                </a:cubicBezTo>
                                <a:cubicBezTo>
                                  <a:pt x="58" y="141"/>
                                  <a:pt x="55" y="141"/>
                                  <a:pt x="52" y="140"/>
                                </a:cubicBezTo>
                                <a:cubicBezTo>
                                  <a:pt x="50" y="140"/>
                                  <a:pt x="49" y="138"/>
                                  <a:pt x="47" y="139"/>
                                </a:cubicBezTo>
                                <a:cubicBezTo>
                                  <a:pt x="45" y="139"/>
                                  <a:pt x="44" y="138"/>
                                  <a:pt x="43" y="138"/>
                                </a:cubicBezTo>
                                <a:cubicBezTo>
                                  <a:pt x="41" y="138"/>
                                  <a:pt x="39" y="138"/>
                                  <a:pt x="38" y="136"/>
                                </a:cubicBezTo>
                                <a:cubicBezTo>
                                  <a:pt x="37" y="136"/>
                                  <a:pt x="36" y="136"/>
                                  <a:pt x="35" y="137"/>
                                </a:cubicBezTo>
                                <a:cubicBezTo>
                                  <a:pt x="35" y="136"/>
                                  <a:pt x="34" y="135"/>
                                  <a:pt x="33" y="136"/>
                                </a:cubicBezTo>
                                <a:cubicBezTo>
                                  <a:pt x="32" y="134"/>
                                  <a:pt x="30" y="135"/>
                                  <a:pt x="29" y="133"/>
                                </a:cubicBezTo>
                                <a:cubicBezTo>
                                  <a:pt x="28" y="134"/>
                                  <a:pt x="27" y="133"/>
                                  <a:pt x="27" y="132"/>
                                </a:cubicBezTo>
                                <a:cubicBezTo>
                                  <a:pt x="26" y="133"/>
                                  <a:pt x="26" y="132"/>
                                  <a:pt x="25" y="132"/>
                                </a:cubicBezTo>
                                <a:cubicBezTo>
                                  <a:pt x="23" y="131"/>
                                  <a:pt x="22" y="131"/>
                                  <a:pt x="20" y="130"/>
                                </a:cubicBezTo>
                                <a:cubicBezTo>
                                  <a:pt x="18" y="130"/>
                                  <a:pt x="17" y="129"/>
                                  <a:pt x="16" y="128"/>
                                </a:cubicBezTo>
                                <a:cubicBezTo>
                                  <a:pt x="13" y="127"/>
                                  <a:pt x="10" y="126"/>
                                  <a:pt x="7" y="124"/>
                                </a:cubicBezTo>
                                <a:cubicBezTo>
                                  <a:pt x="6" y="124"/>
                                  <a:pt x="5" y="122"/>
                                  <a:pt x="4" y="121"/>
                                </a:cubicBezTo>
                                <a:cubicBezTo>
                                  <a:pt x="2" y="122"/>
                                  <a:pt x="1" y="121"/>
                                  <a:pt x="0" y="118"/>
                                </a:cubicBezTo>
                                <a:cubicBezTo>
                                  <a:pt x="1" y="118"/>
                                  <a:pt x="2" y="121"/>
                                  <a:pt x="3" y="120"/>
                                </a:cubicBezTo>
                                <a:cubicBezTo>
                                  <a:pt x="4" y="121"/>
                                  <a:pt x="5" y="121"/>
                                  <a:pt x="6" y="122"/>
                                </a:cubicBezTo>
                                <a:cubicBezTo>
                                  <a:pt x="7" y="123"/>
                                  <a:pt x="9" y="122"/>
                                  <a:pt x="9" y="124"/>
                                </a:cubicBezTo>
                                <a:cubicBezTo>
                                  <a:pt x="11" y="124"/>
                                  <a:pt x="12" y="125"/>
                                  <a:pt x="13" y="125"/>
                                </a:cubicBezTo>
                                <a:cubicBezTo>
                                  <a:pt x="14" y="125"/>
                                  <a:pt x="15" y="127"/>
                                  <a:pt x="16" y="126"/>
                                </a:cubicBezTo>
                                <a:cubicBezTo>
                                  <a:pt x="17" y="127"/>
                                  <a:pt x="18" y="127"/>
                                  <a:pt x="19" y="128"/>
                                </a:cubicBezTo>
                                <a:cubicBezTo>
                                  <a:pt x="22" y="129"/>
                                  <a:pt x="24" y="129"/>
                                  <a:pt x="26" y="131"/>
                                </a:cubicBezTo>
                                <a:cubicBezTo>
                                  <a:pt x="28" y="131"/>
                                  <a:pt x="31" y="132"/>
                                  <a:pt x="33" y="133"/>
                                </a:cubicBezTo>
                                <a:cubicBezTo>
                                  <a:pt x="35" y="133"/>
                                  <a:pt x="37" y="135"/>
                                  <a:pt x="40" y="135"/>
                                </a:cubicBezTo>
                                <a:cubicBezTo>
                                  <a:pt x="42" y="136"/>
                                  <a:pt x="45" y="135"/>
                                  <a:pt x="47" y="137"/>
                                </a:cubicBezTo>
                                <a:cubicBezTo>
                                  <a:pt x="49" y="136"/>
                                  <a:pt x="52" y="137"/>
                                  <a:pt x="54" y="138"/>
                                </a:cubicBezTo>
                                <a:cubicBezTo>
                                  <a:pt x="59" y="138"/>
                                  <a:pt x="64" y="139"/>
                                  <a:pt x="69" y="139"/>
                                </a:cubicBezTo>
                                <a:cubicBezTo>
                                  <a:pt x="69" y="140"/>
                                  <a:pt x="70" y="139"/>
                                  <a:pt x="71" y="139"/>
                                </a:cubicBezTo>
                                <a:cubicBezTo>
                                  <a:pt x="71" y="140"/>
                                  <a:pt x="72" y="140"/>
                                  <a:pt x="72" y="140"/>
                                </a:cubicBezTo>
                                <a:cubicBezTo>
                                  <a:pt x="73" y="141"/>
                                  <a:pt x="75" y="140"/>
                                  <a:pt x="76" y="141"/>
                                </a:cubicBezTo>
                                <a:cubicBezTo>
                                  <a:pt x="79" y="140"/>
                                  <a:pt x="81" y="141"/>
                                  <a:pt x="83" y="142"/>
                                </a:cubicBezTo>
                                <a:cubicBezTo>
                                  <a:pt x="84" y="141"/>
                                  <a:pt x="86" y="142"/>
                                  <a:pt x="87" y="142"/>
                                </a:cubicBezTo>
                                <a:cubicBezTo>
                                  <a:pt x="88" y="142"/>
                                  <a:pt x="89" y="142"/>
                                  <a:pt x="91" y="143"/>
                                </a:cubicBezTo>
                                <a:cubicBezTo>
                                  <a:pt x="92" y="143"/>
                                  <a:pt x="93" y="144"/>
                                  <a:pt x="94" y="144"/>
                                </a:cubicBezTo>
                                <a:cubicBezTo>
                                  <a:pt x="95" y="144"/>
                                  <a:pt x="95" y="143"/>
                                  <a:pt x="96" y="143"/>
                                </a:cubicBezTo>
                                <a:cubicBezTo>
                                  <a:pt x="96" y="144"/>
                                  <a:pt x="96" y="144"/>
                                  <a:pt x="97" y="144"/>
                                </a:cubicBezTo>
                                <a:cubicBezTo>
                                  <a:pt x="97" y="144"/>
                                  <a:pt x="97" y="143"/>
                                  <a:pt x="98" y="144"/>
                                </a:cubicBezTo>
                                <a:cubicBezTo>
                                  <a:pt x="99" y="144"/>
                                  <a:pt x="100" y="144"/>
                                  <a:pt x="101" y="144"/>
                                </a:cubicBezTo>
                                <a:cubicBezTo>
                                  <a:pt x="102" y="145"/>
                                  <a:pt x="104" y="144"/>
                                  <a:pt x="105" y="146"/>
                                </a:cubicBezTo>
                                <a:cubicBezTo>
                                  <a:pt x="107" y="145"/>
                                  <a:pt x="109" y="147"/>
                                  <a:pt x="112" y="146"/>
                                </a:cubicBezTo>
                                <a:cubicBezTo>
                                  <a:pt x="113" y="147"/>
                                  <a:pt x="114" y="147"/>
                                  <a:pt x="115" y="147"/>
                                </a:cubicBezTo>
                                <a:cubicBezTo>
                                  <a:pt x="116" y="148"/>
                                  <a:pt x="117" y="147"/>
                                  <a:pt x="117" y="148"/>
                                </a:cubicBezTo>
                                <a:cubicBezTo>
                                  <a:pt x="117" y="148"/>
                                  <a:pt x="118" y="149"/>
                                  <a:pt x="119" y="148"/>
                                </a:cubicBezTo>
                                <a:cubicBezTo>
                                  <a:pt x="120" y="149"/>
                                  <a:pt x="121" y="148"/>
                                  <a:pt x="122" y="150"/>
                                </a:cubicBezTo>
                                <a:cubicBezTo>
                                  <a:pt x="123" y="150"/>
                                  <a:pt x="124" y="150"/>
                                  <a:pt x="126" y="150"/>
                                </a:cubicBezTo>
                                <a:cubicBezTo>
                                  <a:pt x="127" y="151"/>
                                  <a:pt x="128" y="151"/>
                                  <a:pt x="130" y="152"/>
                                </a:cubicBezTo>
                                <a:cubicBezTo>
                                  <a:pt x="131" y="152"/>
                                  <a:pt x="132" y="154"/>
                                  <a:pt x="133" y="154"/>
                                </a:cubicBezTo>
                                <a:cubicBezTo>
                                  <a:pt x="135" y="155"/>
                                  <a:pt x="136" y="154"/>
                                  <a:pt x="137" y="156"/>
                                </a:cubicBezTo>
                                <a:cubicBezTo>
                                  <a:pt x="139" y="155"/>
                                  <a:pt x="140" y="158"/>
                                  <a:pt x="141" y="157"/>
                                </a:cubicBezTo>
                                <a:cubicBezTo>
                                  <a:pt x="140" y="154"/>
                                  <a:pt x="137" y="154"/>
                                  <a:pt x="136" y="152"/>
                                </a:cubicBezTo>
                                <a:cubicBezTo>
                                  <a:pt x="133" y="152"/>
                                  <a:pt x="132" y="150"/>
                                  <a:pt x="130" y="149"/>
                                </a:cubicBezTo>
                                <a:cubicBezTo>
                                  <a:pt x="127" y="147"/>
                                  <a:pt x="125" y="146"/>
                                  <a:pt x="122" y="145"/>
                                </a:cubicBezTo>
                                <a:cubicBezTo>
                                  <a:pt x="121" y="144"/>
                                  <a:pt x="119" y="144"/>
                                  <a:pt x="118" y="143"/>
                                </a:cubicBezTo>
                                <a:cubicBezTo>
                                  <a:pt x="117" y="142"/>
                                  <a:pt x="115" y="142"/>
                                  <a:pt x="114" y="142"/>
                                </a:cubicBezTo>
                                <a:cubicBezTo>
                                  <a:pt x="113" y="141"/>
                                  <a:pt x="111" y="141"/>
                                  <a:pt x="109" y="141"/>
                                </a:cubicBezTo>
                                <a:cubicBezTo>
                                  <a:pt x="108" y="139"/>
                                  <a:pt x="107" y="140"/>
                                  <a:pt x="105" y="139"/>
                                </a:cubicBezTo>
                                <a:cubicBezTo>
                                  <a:pt x="103" y="140"/>
                                  <a:pt x="103" y="137"/>
                                  <a:pt x="101" y="139"/>
                                </a:cubicBezTo>
                                <a:cubicBezTo>
                                  <a:pt x="100" y="137"/>
                                  <a:pt x="98" y="137"/>
                                  <a:pt x="97" y="138"/>
                                </a:cubicBezTo>
                                <a:cubicBezTo>
                                  <a:pt x="96" y="136"/>
                                  <a:pt x="94" y="137"/>
                                  <a:pt x="92" y="136"/>
                                </a:cubicBezTo>
                                <a:cubicBezTo>
                                  <a:pt x="92" y="136"/>
                                  <a:pt x="91" y="136"/>
                                  <a:pt x="90" y="136"/>
                                </a:cubicBezTo>
                                <a:cubicBezTo>
                                  <a:pt x="90" y="136"/>
                                  <a:pt x="90" y="135"/>
                                  <a:pt x="90" y="135"/>
                                </a:cubicBezTo>
                                <a:cubicBezTo>
                                  <a:pt x="89" y="134"/>
                                  <a:pt x="88" y="135"/>
                                  <a:pt x="88" y="134"/>
                                </a:cubicBezTo>
                                <a:cubicBezTo>
                                  <a:pt x="87" y="135"/>
                                  <a:pt x="85" y="134"/>
                                  <a:pt x="84" y="133"/>
                                </a:cubicBezTo>
                                <a:cubicBezTo>
                                  <a:pt x="83" y="134"/>
                                  <a:pt x="83" y="132"/>
                                  <a:pt x="82" y="133"/>
                                </a:cubicBezTo>
                                <a:cubicBezTo>
                                  <a:pt x="81" y="133"/>
                                  <a:pt x="80" y="133"/>
                                  <a:pt x="80" y="132"/>
                                </a:cubicBezTo>
                                <a:cubicBezTo>
                                  <a:pt x="78" y="132"/>
                                  <a:pt x="77" y="130"/>
                                  <a:pt x="76" y="131"/>
                                </a:cubicBezTo>
                                <a:cubicBezTo>
                                  <a:pt x="74" y="131"/>
                                  <a:pt x="73" y="129"/>
                                  <a:pt x="71" y="130"/>
                                </a:cubicBezTo>
                                <a:cubicBezTo>
                                  <a:pt x="70" y="129"/>
                                  <a:pt x="69" y="127"/>
                                  <a:pt x="67" y="128"/>
                                </a:cubicBezTo>
                                <a:cubicBezTo>
                                  <a:pt x="66" y="127"/>
                                  <a:pt x="65" y="127"/>
                                  <a:pt x="63" y="126"/>
                                </a:cubicBezTo>
                                <a:cubicBezTo>
                                  <a:pt x="63" y="126"/>
                                  <a:pt x="62" y="126"/>
                                  <a:pt x="61" y="126"/>
                                </a:cubicBezTo>
                                <a:cubicBezTo>
                                  <a:pt x="61" y="125"/>
                                  <a:pt x="60" y="126"/>
                                  <a:pt x="59" y="125"/>
                                </a:cubicBezTo>
                                <a:cubicBezTo>
                                  <a:pt x="58" y="125"/>
                                  <a:pt x="57" y="123"/>
                                  <a:pt x="55" y="123"/>
                                </a:cubicBezTo>
                                <a:cubicBezTo>
                                  <a:pt x="53" y="121"/>
                                  <a:pt x="49" y="122"/>
                                  <a:pt x="47" y="119"/>
                                </a:cubicBezTo>
                                <a:cubicBezTo>
                                  <a:pt x="47" y="119"/>
                                  <a:pt x="46" y="119"/>
                                  <a:pt x="45" y="119"/>
                                </a:cubicBezTo>
                                <a:cubicBezTo>
                                  <a:pt x="45" y="117"/>
                                  <a:pt x="44" y="119"/>
                                  <a:pt x="43" y="118"/>
                                </a:cubicBezTo>
                                <a:cubicBezTo>
                                  <a:pt x="42" y="117"/>
                                  <a:pt x="41" y="116"/>
                                  <a:pt x="39" y="116"/>
                                </a:cubicBezTo>
                                <a:cubicBezTo>
                                  <a:pt x="37" y="114"/>
                                  <a:pt x="34" y="113"/>
                                  <a:pt x="32" y="111"/>
                                </a:cubicBezTo>
                                <a:cubicBezTo>
                                  <a:pt x="29" y="110"/>
                                  <a:pt x="27" y="108"/>
                                  <a:pt x="24" y="106"/>
                                </a:cubicBezTo>
                                <a:cubicBezTo>
                                  <a:pt x="22" y="104"/>
                                  <a:pt x="19" y="104"/>
                                  <a:pt x="17" y="100"/>
                                </a:cubicBezTo>
                                <a:cubicBezTo>
                                  <a:pt x="14" y="100"/>
                                  <a:pt x="12" y="98"/>
                                  <a:pt x="10" y="95"/>
                                </a:cubicBezTo>
                                <a:cubicBezTo>
                                  <a:pt x="8" y="95"/>
                                  <a:pt x="7" y="93"/>
                                  <a:pt x="6" y="92"/>
                                </a:cubicBezTo>
                                <a:cubicBezTo>
                                  <a:pt x="5" y="92"/>
                                  <a:pt x="4" y="90"/>
                                  <a:pt x="3" y="89"/>
                                </a:cubicBezTo>
                                <a:cubicBezTo>
                                  <a:pt x="4" y="87"/>
                                  <a:pt x="5" y="90"/>
                                  <a:pt x="5" y="91"/>
                                </a:cubicBezTo>
                                <a:cubicBezTo>
                                  <a:pt x="6" y="90"/>
                                  <a:pt x="7" y="91"/>
                                  <a:pt x="7" y="92"/>
                                </a:cubicBezTo>
                                <a:cubicBezTo>
                                  <a:pt x="8" y="92"/>
                                  <a:pt x="10" y="94"/>
                                  <a:pt x="11" y="95"/>
                                </a:cubicBezTo>
                                <a:cubicBezTo>
                                  <a:pt x="12" y="96"/>
                                  <a:pt x="14" y="97"/>
                                  <a:pt x="15" y="98"/>
                                </a:cubicBezTo>
                                <a:cubicBezTo>
                                  <a:pt x="16" y="100"/>
                                  <a:pt x="18" y="99"/>
                                  <a:pt x="19" y="101"/>
                                </a:cubicBezTo>
                                <a:cubicBezTo>
                                  <a:pt x="21" y="102"/>
                                  <a:pt x="22" y="102"/>
                                  <a:pt x="23" y="104"/>
                                </a:cubicBezTo>
                                <a:cubicBezTo>
                                  <a:pt x="24" y="104"/>
                                  <a:pt x="25" y="105"/>
                                  <a:pt x="26" y="106"/>
                                </a:cubicBezTo>
                                <a:cubicBezTo>
                                  <a:pt x="26" y="105"/>
                                  <a:pt x="27" y="106"/>
                                  <a:pt x="28" y="107"/>
                                </a:cubicBezTo>
                                <a:cubicBezTo>
                                  <a:pt x="31" y="108"/>
                                  <a:pt x="33" y="110"/>
                                  <a:pt x="36" y="112"/>
                                </a:cubicBezTo>
                                <a:cubicBezTo>
                                  <a:pt x="39" y="113"/>
                                  <a:pt x="42" y="115"/>
                                  <a:pt x="45" y="115"/>
                                </a:cubicBezTo>
                                <a:cubicBezTo>
                                  <a:pt x="46" y="116"/>
                                  <a:pt x="48" y="117"/>
                                  <a:pt x="49" y="118"/>
                                </a:cubicBezTo>
                                <a:cubicBezTo>
                                  <a:pt x="51" y="119"/>
                                  <a:pt x="52" y="119"/>
                                  <a:pt x="54" y="120"/>
                                </a:cubicBezTo>
                                <a:cubicBezTo>
                                  <a:pt x="55" y="120"/>
                                  <a:pt x="57" y="121"/>
                                  <a:pt x="58" y="122"/>
                                </a:cubicBezTo>
                                <a:cubicBezTo>
                                  <a:pt x="59" y="122"/>
                                  <a:pt x="60" y="123"/>
                                  <a:pt x="61" y="122"/>
                                </a:cubicBezTo>
                                <a:cubicBezTo>
                                  <a:pt x="61" y="122"/>
                                  <a:pt x="62" y="124"/>
                                  <a:pt x="63" y="123"/>
                                </a:cubicBezTo>
                                <a:cubicBezTo>
                                  <a:pt x="64" y="123"/>
                                  <a:pt x="66" y="125"/>
                                  <a:pt x="67" y="125"/>
                                </a:cubicBezTo>
                                <a:cubicBezTo>
                                  <a:pt x="69" y="124"/>
                                  <a:pt x="70" y="127"/>
                                  <a:pt x="72" y="126"/>
                                </a:cubicBezTo>
                                <a:cubicBezTo>
                                  <a:pt x="73" y="128"/>
                                  <a:pt x="75" y="127"/>
                                  <a:pt x="77" y="128"/>
                                </a:cubicBezTo>
                                <a:cubicBezTo>
                                  <a:pt x="78" y="130"/>
                                  <a:pt x="80" y="128"/>
                                  <a:pt x="81" y="130"/>
                                </a:cubicBezTo>
                                <a:cubicBezTo>
                                  <a:pt x="82" y="130"/>
                                  <a:pt x="83" y="130"/>
                                  <a:pt x="84" y="131"/>
                                </a:cubicBezTo>
                                <a:cubicBezTo>
                                  <a:pt x="85" y="131"/>
                                  <a:pt x="86" y="130"/>
                                  <a:pt x="87" y="131"/>
                                </a:cubicBezTo>
                                <a:cubicBezTo>
                                  <a:pt x="87" y="132"/>
                                  <a:pt x="89" y="130"/>
                                  <a:pt x="89" y="133"/>
                                </a:cubicBezTo>
                                <a:cubicBezTo>
                                  <a:pt x="91" y="132"/>
                                  <a:pt x="91" y="132"/>
                                  <a:pt x="92" y="133"/>
                                </a:cubicBezTo>
                                <a:cubicBezTo>
                                  <a:pt x="96" y="133"/>
                                  <a:pt x="99" y="136"/>
                                  <a:pt x="103" y="135"/>
                                </a:cubicBezTo>
                                <a:cubicBezTo>
                                  <a:pt x="110" y="138"/>
                                  <a:pt x="118" y="140"/>
                                  <a:pt x="125" y="143"/>
                                </a:cubicBezTo>
                                <a:cubicBezTo>
                                  <a:pt x="128" y="145"/>
                                  <a:pt x="131" y="147"/>
                                  <a:pt x="135" y="148"/>
                                </a:cubicBezTo>
                                <a:cubicBezTo>
                                  <a:pt x="134" y="146"/>
                                  <a:pt x="132" y="146"/>
                                  <a:pt x="131" y="145"/>
                                </a:cubicBezTo>
                                <a:cubicBezTo>
                                  <a:pt x="129" y="144"/>
                                  <a:pt x="128" y="143"/>
                                  <a:pt x="127" y="142"/>
                                </a:cubicBezTo>
                                <a:cubicBezTo>
                                  <a:pt x="124" y="140"/>
                                  <a:pt x="121" y="139"/>
                                  <a:pt x="119" y="138"/>
                                </a:cubicBezTo>
                                <a:cubicBezTo>
                                  <a:pt x="113" y="135"/>
                                  <a:pt x="108" y="131"/>
                                  <a:pt x="101" y="130"/>
                                </a:cubicBezTo>
                                <a:cubicBezTo>
                                  <a:pt x="100" y="128"/>
                                  <a:pt x="98" y="128"/>
                                  <a:pt x="97" y="128"/>
                                </a:cubicBezTo>
                                <a:cubicBezTo>
                                  <a:pt x="96" y="126"/>
                                  <a:pt x="94" y="127"/>
                                  <a:pt x="93" y="126"/>
                                </a:cubicBezTo>
                                <a:cubicBezTo>
                                  <a:pt x="90" y="125"/>
                                  <a:pt x="87" y="124"/>
                                  <a:pt x="84" y="123"/>
                                </a:cubicBezTo>
                                <a:cubicBezTo>
                                  <a:pt x="83" y="122"/>
                                  <a:pt x="82" y="124"/>
                                  <a:pt x="81" y="122"/>
                                </a:cubicBezTo>
                                <a:cubicBezTo>
                                  <a:pt x="80" y="123"/>
                                  <a:pt x="80" y="122"/>
                                  <a:pt x="79" y="122"/>
                                </a:cubicBezTo>
                                <a:cubicBezTo>
                                  <a:pt x="78" y="120"/>
                                  <a:pt x="76" y="121"/>
                                  <a:pt x="75" y="120"/>
                                </a:cubicBezTo>
                                <a:cubicBezTo>
                                  <a:pt x="73" y="119"/>
                                  <a:pt x="71" y="120"/>
                                  <a:pt x="70" y="118"/>
                                </a:cubicBezTo>
                                <a:cubicBezTo>
                                  <a:pt x="69" y="117"/>
                                  <a:pt x="68" y="117"/>
                                  <a:pt x="66" y="116"/>
                                </a:cubicBezTo>
                                <a:cubicBezTo>
                                  <a:pt x="65" y="117"/>
                                  <a:pt x="65" y="115"/>
                                  <a:pt x="64" y="115"/>
                                </a:cubicBezTo>
                                <a:cubicBezTo>
                                  <a:pt x="63" y="115"/>
                                  <a:pt x="62" y="114"/>
                                  <a:pt x="61" y="115"/>
                                </a:cubicBezTo>
                                <a:cubicBezTo>
                                  <a:pt x="60" y="113"/>
                                  <a:pt x="59" y="113"/>
                                  <a:pt x="58" y="112"/>
                                </a:cubicBezTo>
                                <a:cubicBezTo>
                                  <a:pt x="55" y="111"/>
                                  <a:pt x="52" y="109"/>
                                  <a:pt x="49" y="109"/>
                                </a:cubicBezTo>
                                <a:cubicBezTo>
                                  <a:pt x="47" y="106"/>
                                  <a:pt x="43" y="105"/>
                                  <a:pt x="41" y="103"/>
                                </a:cubicBezTo>
                                <a:cubicBezTo>
                                  <a:pt x="39" y="103"/>
                                  <a:pt x="38" y="102"/>
                                  <a:pt x="36" y="101"/>
                                </a:cubicBezTo>
                                <a:cubicBezTo>
                                  <a:pt x="36" y="98"/>
                                  <a:pt x="33" y="100"/>
                                  <a:pt x="33" y="98"/>
                                </a:cubicBezTo>
                                <a:cubicBezTo>
                                  <a:pt x="31" y="98"/>
                                  <a:pt x="30" y="96"/>
                                  <a:pt x="28" y="96"/>
                                </a:cubicBezTo>
                                <a:cubicBezTo>
                                  <a:pt x="27" y="94"/>
                                  <a:pt x="25" y="95"/>
                                  <a:pt x="24" y="93"/>
                                </a:cubicBezTo>
                                <a:cubicBezTo>
                                  <a:pt x="23" y="93"/>
                                  <a:pt x="22" y="91"/>
                                  <a:pt x="20" y="90"/>
                                </a:cubicBezTo>
                                <a:cubicBezTo>
                                  <a:pt x="19" y="89"/>
                                  <a:pt x="18" y="88"/>
                                  <a:pt x="17" y="87"/>
                                </a:cubicBezTo>
                                <a:cubicBezTo>
                                  <a:pt x="15" y="86"/>
                                  <a:pt x="14" y="85"/>
                                  <a:pt x="12" y="84"/>
                                </a:cubicBezTo>
                                <a:cubicBezTo>
                                  <a:pt x="11" y="83"/>
                                  <a:pt x="10" y="82"/>
                                  <a:pt x="9" y="80"/>
                                </a:cubicBezTo>
                                <a:cubicBezTo>
                                  <a:pt x="8" y="78"/>
                                  <a:pt x="6" y="79"/>
                                  <a:pt x="5" y="77"/>
                                </a:cubicBezTo>
                                <a:cubicBezTo>
                                  <a:pt x="4" y="76"/>
                                  <a:pt x="3" y="74"/>
                                  <a:pt x="2" y="72"/>
                                </a:cubicBezTo>
                                <a:cubicBezTo>
                                  <a:pt x="3" y="72"/>
                                  <a:pt x="3" y="73"/>
                                  <a:pt x="4" y="74"/>
                                </a:cubicBezTo>
                                <a:cubicBezTo>
                                  <a:pt x="7" y="77"/>
                                  <a:pt x="9" y="79"/>
                                  <a:pt x="12" y="82"/>
                                </a:cubicBezTo>
                                <a:cubicBezTo>
                                  <a:pt x="13" y="84"/>
                                  <a:pt x="15" y="83"/>
                                  <a:pt x="17" y="85"/>
                                </a:cubicBezTo>
                                <a:cubicBezTo>
                                  <a:pt x="18" y="86"/>
                                  <a:pt x="19" y="87"/>
                                  <a:pt x="21" y="88"/>
                                </a:cubicBezTo>
                                <a:cubicBezTo>
                                  <a:pt x="24" y="90"/>
                                  <a:pt x="27" y="93"/>
                                  <a:pt x="30" y="94"/>
                                </a:cubicBezTo>
                                <a:cubicBezTo>
                                  <a:pt x="31" y="95"/>
                                  <a:pt x="33" y="96"/>
                                  <a:pt x="34" y="97"/>
                                </a:cubicBezTo>
                                <a:cubicBezTo>
                                  <a:pt x="36" y="97"/>
                                  <a:pt x="37" y="99"/>
                                  <a:pt x="39" y="99"/>
                                </a:cubicBezTo>
                                <a:cubicBezTo>
                                  <a:pt x="42" y="101"/>
                                  <a:pt x="45" y="103"/>
                                  <a:pt x="48" y="104"/>
                                </a:cubicBezTo>
                                <a:cubicBezTo>
                                  <a:pt x="50" y="105"/>
                                  <a:pt x="51" y="107"/>
                                  <a:pt x="53" y="107"/>
                                </a:cubicBezTo>
                                <a:cubicBezTo>
                                  <a:pt x="54" y="109"/>
                                  <a:pt x="56" y="108"/>
                                  <a:pt x="57" y="110"/>
                                </a:cubicBezTo>
                                <a:cubicBezTo>
                                  <a:pt x="59" y="110"/>
                                  <a:pt x="60" y="111"/>
                                  <a:pt x="62" y="112"/>
                                </a:cubicBezTo>
                                <a:cubicBezTo>
                                  <a:pt x="63" y="112"/>
                                  <a:pt x="65" y="113"/>
                                  <a:pt x="67" y="114"/>
                                </a:cubicBezTo>
                                <a:cubicBezTo>
                                  <a:pt x="68" y="114"/>
                                  <a:pt x="70" y="115"/>
                                  <a:pt x="71" y="115"/>
                                </a:cubicBezTo>
                                <a:cubicBezTo>
                                  <a:pt x="73" y="117"/>
                                  <a:pt x="75" y="116"/>
                                  <a:pt x="76" y="118"/>
                                </a:cubicBezTo>
                                <a:cubicBezTo>
                                  <a:pt x="79" y="119"/>
                                  <a:pt x="81" y="120"/>
                                  <a:pt x="84" y="121"/>
                                </a:cubicBezTo>
                                <a:cubicBezTo>
                                  <a:pt x="85" y="120"/>
                                  <a:pt x="85" y="122"/>
                                  <a:pt x="86" y="121"/>
                                </a:cubicBezTo>
                                <a:cubicBezTo>
                                  <a:pt x="87" y="122"/>
                                  <a:pt x="88" y="122"/>
                                  <a:pt x="88" y="123"/>
                                </a:cubicBezTo>
                                <a:cubicBezTo>
                                  <a:pt x="90" y="121"/>
                                  <a:pt x="91" y="124"/>
                                  <a:pt x="93" y="123"/>
                                </a:cubicBezTo>
                                <a:cubicBezTo>
                                  <a:pt x="94" y="125"/>
                                  <a:pt x="96" y="124"/>
                                  <a:pt x="97" y="125"/>
                                </a:cubicBezTo>
                                <a:cubicBezTo>
                                  <a:pt x="98" y="126"/>
                                  <a:pt x="100" y="126"/>
                                  <a:pt x="101" y="126"/>
                                </a:cubicBezTo>
                                <a:cubicBezTo>
                                  <a:pt x="104" y="128"/>
                                  <a:pt x="107" y="129"/>
                                  <a:pt x="110" y="129"/>
                                </a:cubicBezTo>
                                <a:cubicBezTo>
                                  <a:pt x="111" y="131"/>
                                  <a:pt x="113" y="131"/>
                                  <a:pt x="114" y="132"/>
                                </a:cubicBezTo>
                                <a:cubicBezTo>
                                  <a:pt x="116" y="132"/>
                                  <a:pt x="117" y="135"/>
                                  <a:pt x="118" y="134"/>
                                </a:cubicBezTo>
                                <a:cubicBezTo>
                                  <a:pt x="120" y="135"/>
                                  <a:pt x="121" y="136"/>
                                  <a:pt x="123" y="137"/>
                                </a:cubicBezTo>
                                <a:cubicBezTo>
                                  <a:pt x="124" y="137"/>
                                  <a:pt x="126" y="139"/>
                                  <a:pt x="127" y="139"/>
                                </a:cubicBezTo>
                                <a:cubicBezTo>
                                  <a:pt x="127" y="136"/>
                                  <a:pt x="125" y="136"/>
                                  <a:pt x="124" y="135"/>
                                </a:cubicBezTo>
                                <a:cubicBezTo>
                                  <a:pt x="123" y="135"/>
                                  <a:pt x="123" y="133"/>
                                  <a:pt x="122" y="133"/>
                                </a:cubicBezTo>
                                <a:cubicBezTo>
                                  <a:pt x="122" y="133"/>
                                  <a:pt x="121" y="132"/>
                                  <a:pt x="120" y="131"/>
                                </a:cubicBezTo>
                                <a:cubicBezTo>
                                  <a:pt x="117" y="129"/>
                                  <a:pt x="112" y="127"/>
                                  <a:pt x="109" y="124"/>
                                </a:cubicBezTo>
                                <a:cubicBezTo>
                                  <a:pt x="103" y="122"/>
                                  <a:pt x="98" y="119"/>
                                  <a:pt x="93" y="116"/>
                                </a:cubicBezTo>
                                <a:cubicBezTo>
                                  <a:pt x="91" y="115"/>
                                  <a:pt x="89" y="115"/>
                                  <a:pt x="87" y="114"/>
                                </a:cubicBezTo>
                                <a:cubicBezTo>
                                  <a:pt x="85" y="113"/>
                                  <a:pt x="83" y="112"/>
                                  <a:pt x="81" y="111"/>
                                </a:cubicBezTo>
                                <a:cubicBezTo>
                                  <a:pt x="79" y="110"/>
                                  <a:pt x="78" y="109"/>
                                  <a:pt x="76" y="109"/>
                                </a:cubicBezTo>
                                <a:cubicBezTo>
                                  <a:pt x="75" y="107"/>
                                  <a:pt x="74" y="107"/>
                                  <a:pt x="73" y="107"/>
                                </a:cubicBezTo>
                                <a:cubicBezTo>
                                  <a:pt x="72" y="108"/>
                                  <a:pt x="71" y="106"/>
                                  <a:pt x="70" y="106"/>
                                </a:cubicBezTo>
                                <a:cubicBezTo>
                                  <a:pt x="67" y="104"/>
                                  <a:pt x="63" y="103"/>
                                  <a:pt x="59" y="101"/>
                                </a:cubicBezTo>
                                <a:cubicBezTo>
                                  <a:pt x="57" y="100"/>
                                  <a:pt x="56" y="99"/>
                                  <a:pt x="54" y="98"/>
                                </a:cubicBezTo>
                                <a:cubicBezTo>
                                  <a:pt x="53" y="98"/>
                                  <a:pt x="52" y="97"/>
                                  <a:pt x="51" y="97"/>
                                </a:cubicBezTo>
                                <a:cubicBezTo>
                                  <a:pt x="50" y="97"/>
                                  <a:pt x="50" y="94"/>
                                  <a:pt x="49" y="95"/>
                                </a:cubicBezTo>
                                <a:cubicBezTo>
                                  <a:pt x="45" y="93"/>
                                  <a:pt x="41" y="90"/>
                                  <a:pt x="37" y="89"/>
                                </a:cubicBezTo>
                                <a:cubicBezTo>
                                  <a:pt x="36" y="87"/>
                                  <a:pt x="34" y="87"/>
                                  <a:pt x="32" y="85"/>
                                </a:cubicBezTo>
                                <a:cubicBezTo>
                                  <a:pt x="31" y="84"/>
                                  <a:pt x="29" y="83"/>
                                  <a:pt x="27" y="82"/>
                                </a:cubicBezTo>
                                <a:cubicBezTo>
                                  <a:pt x="24" y="80"/>
                                  <a:pt x="20" y="76"/>
                                  <a:pt x="17" y="74"/>
                                </a:cubicBezTo>
                                <a:cubicBezTo>
                                  <a:pt x="15" y="72"/>
                                  <a:pt x="14" y="71"/>
                                  <a:pt x="12" y="69"/>
                                </a:cubicBezTo>
                                <a:cubicBezTo>
                                  <a:pt x="10" y="69"/>
                                  <a:pt x="9" y="65"/>
                                  <a:pt x="7" y="65"/>
                                </a:cubicBezTo>
                                <a:cubicBezTo>
                                  <a:pt x="6" y="61"/>
                                  <a:pt x="2" y="58"/>
                                  <a:pt x="2" y="54"/>
                                </a:cubicBezTo>
                                <a:cubicBezTo>
                                  <a:pt x="4" y="54"/>
                                  <a:pt x="4" y="56"/>
                                  <a:pt x="4" y="57"/>
                                </a:cubicBezTo>
                                <a:cubicBezTo>
                                  <a:pt x="5" y="56"/>
                                  <a:pt x="5" y="59"/>
                                  <a:pt x="5" y="60"/>
                                </a:cubicBezTo>
                                <a:cubicBezTo>
                                  <a:pt x="7" y="59"/>
                                  <a:pt x="7" y="62"/>
                                  <a:pt x="8" y="62"/>
                                </a:cubicBezTo>
                                <a:cubicBezTo>
                                  <a:pt x="8" y="63"/>
                                  <a:pt x="9" y="64"/>
                                  <a:pt x="10" y="64"/>
                                </a:cubicBezTo>
                                <a:cubicBezTo>
                                  <a:pt x="11" y="66"/>
                                  <a:pt x="13" y="68"/>
                                  <a:pt x="15" y="69"/>
                                </a:cubicBezTo>
                                <a:cubicBezTo>
                                  <a:pt x="16" y="70"/>
                                  <a:pt x="17" y="72"/>
                                  <a:pt x="19" y="72"/>
                                </a:cubicBezTo>
                                <a:cubicBezTo>
                                  <a:pt x="22" y="76"/>
                                  <a:pt x="26" y="77"/>
                                  <a:pt x="29" y="80"/>
                                </a:cubicBezTo>
                                <a:cubicBezTo>
                                  <a:pt x="30" y="81"/>
                                  <a:pt x="32" y="82"/>
                                  <a:pt x="34" y="84"/>
                                </a:cubicBezTo>
                                <a:cubicBezTo>
                                  <a:pt x="35" y="84"/>
                                  <a:pt x="37" y="85"/>
                                  <a:pt x="38" y="86"/>
                                </a:cubicBezTo>
                                <a:cubicBezTo>
                                  <a:pt x="42" y="88"/>
                                  <a:pt x="45" y="91"/>
                                  <a:pt x="49" y="92"/>
                                </a:cubicBezTo>
                                <a:cubicBezTo>
                                  <a:pt x="52" y="94"/>
                                  <a:pt x="55" y="96"/>
                                  <a:pt x="58" y="98"/>
                                </a:cubicBezTo>
                                <a:cubicBezTo>
                                  <a:pt x="60" y="97"/>
                                  <a:pt x="60" y="99"/>
                                  <a:pt x="61" y="99"/>
                                </a:cubicBezTo>
                                <a:cubicBezTo>
                                  <a:pt x="63" y="98"/>
                                  <a:pt x="63" y="101"/>
                                  <a:pt x="64" y="100"/>
                                </a:cubicBezTo>
                                <a:cubicBezTo>
                                  <a:pt x="65" y="101"/>
                                  <a:pt x="67" y="101"/>
                                  <a:pt x="69" y="103"/>
                                </a:cubicBezTo>
                                <a:cubicBezTo>
                                  <a:pt x="71" y="102"/>
                                  <a:pt x="72" y="105"/>
                                  <a:pt x="74" y="105"/>
                                </a:cubicBezTo>
                                <a:cubicBezTo>
                                  <a:pt x="75" y="106"/>
                                  <a:pt x="76" y="105"/>
                                  <a:pt x="77" y="105"/>
                                </a:cubicBezTo>
                                <a:cubicBezTo>
                                  <a:pt x="77" y="106"/>
                                  <a:pt x="78" y="106"/>
                                  <a:pt x="79" y="106"/>
                                </a:cubicBezTo>
                                <a:cubicBezTo>
                                  <a:pt x="83" y="110"/>
                                  <a:pt x="88" y="110"/>
                                  <a:pt x="91" y="113"/>
                                </a:cubicBezTo>
                                <a:cubicBezTo>
                                  <a:pt x="92" y="113"/>
                                  <a:pt x="93" y="113"/>
                                  <a:pt x="93" y="113"/>
                                </a:cubicBezTo>
                                <a:cubicBezTo>
                                  <a:pt x="93" y="114"/>
                                  <a:pt x="94" y="113"/>
                                  <a:pt x="95" y="114"/>
                                </a:cubicBezTo>
                                <a:cubicBezTo>
                                  <a:pt x="96" y="114"/>
                                  <a:pt x="96" y="115"/>
                                  <a:pt x="98" y="115"/>
                                </a:cubicBezTo>
                                <a:cubicBezTo>
                                  <a:pt x="98" y="117"/>
                                  <a:pt x="100" y="115"/>
                                  <a:pt x="100" y="117"/>
                                </a:cubicBezTo>
                                <a:cubicBezTo>
                                  <a:pt x="101" y="117"/>
                                  <a:pt x="102" y="118"/>
                                  <a:pt x="103" y="118"/>
                                </a:cubicBezTo>
                                <a:cubicBezTo>
                                  <a:pt x="104" y="118"/>
                                  <a:pt x="103" y="118"/>
                                  <a:pt x="103" y="117"/>
                                </a:cubicBezTo>
                                <a:cubicBezTo>
                                  <a:pt x="102" y="117"/>
                                  <a:pt x="102" y="116"/>
                                  <a:pt x="101" y="117"/>
                                </a:cubicBezTo>
                                <a:cubicBezTo>
                                  <a:pt x="100" y="115"/>
                                  <a:pt x="99" y="114"/>
                                  <a:pt x="98" y="115"/>
                                </a:cubicBezTo>
                                <a:cubicBezTo>
                                  <a:pt x="96" y="113"/>
                                  <a:pt x="93" y="113"/>
                                  <a:pt x="92" y="111"/>
                                </a:cubicBezTo>
                                <a:cubicBezTo>
                                  <a:pt x="90" y="110"/>
                                  <a:pt x="88" y="109"/>
                                  <a:pt x="86" y="108"/>
                                </a:cubicBezTo>
                                <a:cubicBezTo>
                                  <a:pt x="85" y="107"/>
                                  <a:pt x="83" y="108"/>
                                  <a:pt x="83" y="106"/>
                                </a:cubicBezTo>
                                <a:cubicBezTo>
                                  <a:pt x="81" y="107"/>
                                  <a:pt x="81" y="105"/>
                                  <a:pt x="80" y="106"/>
                                </a:cubicBezTo>
                                <a:cubicBezTo>
                                  <a:pt x="79" y="105"/>
                                  <a:pt x="78" y="104"/>
                                  <a:pt x="78" y="104"/>
                                </a:cubicBezTo>
                                <a:cubicBezTo>
                                  <a:pt x="77" y="103"/>
                                  <a:pt x="77" y="103"/>
                                  <a:pt x="76" y="103"/>
                                </a:cubicBezTo>
                                <a:cubicBezTo>
                                  <a:pt x="75" y="101"/>
                                  <a:pt x="73" y="102"/>
                                  <a:pt x="72" y="101"/>
                                </a:cubicBezTo>
                                <a:cubicBezTo>
                                  <a:pt x="70" y="99"/>
                                  <a:pt x="67" y="99"/>
                                  <a:pt x="64" y="97"/>
                                </a:cubicBezTo>
                                <a:cubicBezTo>
                                  <a:pt x="62" y="96"/>
                                  <a:pt x="59" y="96"/>
                                  <a:pt x="57" y="93"/>
                                </a:cubicBezTo>
                                <a:cubicBezTo>
                                  <a:pt x="55" y="93"/>
                                  <a:pt x="54" y="91"/>
                                  <a:pt x="53" y="91"/>
                                </a:cubicBezTo>
                                <a:cubicBezTo>
                                  <a:pt x="52" y="90"/>
                                  <a:pt x="51" y="89"/>
                                  <a:pt x="49" y="89"/>
                                </a:cubicBezTo>
                                <a:cubicBezTo>
                                  <a:pt x="44" y="86"/>
                                  <a:pt x="39" y="83"/>
                                  <a:pt x="35" y="79"/>
                                </a:cubicBezTo>
                                <a:cubicBezTo>
                                  <a:pt x="32" y="78"/>
                                  <a:pt x="30" y="75"/>
                                  <a:pt x="28" y="74"/>
                                </a:cubicBezTo>
                                <a:cubicBezTo>
                                  <a:pt x="27" y="72"/>
                                  <a:pt x="25" y="72"/>
                                  <a:pt x="24" y="70"/>
                                </a:cubicBezTo>
                                <a:cubicBezTo>
                                  <a:pt x="23" y="70"/>
                                  <a:pt x="22" y="69"/>
                                  <a:pt x="21" y="67"/>
                                </a:cubicBezTo>
                                <a:cubicBezTo>
                                  <a:pt x="22" y="66"/>
                                  <a:pt x="23" y="69"/>
                                  <a:pt x="24" y="69"/>
                                </a:cubicBezTo>
                                <a:cubicBezTo>
                                  <a:pt x="25" y="69"/>
                                  <a:pt x="26" y="70"/>
                                  <a:pt x="26" y="71"/>
                                </a:cubicBezTo>
                                <a:cubicBezTo>
                                  <a:pt x="29" y="72"/>
                                  <a:pt x="30" y="74"/>
                                  <a:pt x="32" y="75"/>
                                </a:cubicBezTo>
                                <a:cubicBezTo>
                                  <a:pt x="36" y="79"/>
                                  <a:pt x="40" y="79"/>
                                  <a:pt x="43" y="83"/>
                                </a:cubicBezTo>
                                <a:cubicBezTo>
                                  <a:pt x="46" y="83"/>
                                  <a:pt x="47" y="86"/>
                                  <a:pt x="49" y="86"/>
                                </a:cubicBezTo>
                                <a:cubicBezTo>
                                  <a:pt x="51" y="88"/>
                                  <a:pt x="53" y="88"/>
                                  <a:pt x="55" y="90"/>
                                </a:cubicBezTo>
                                <a:cubicBezTo>
                                  <a:pt x="59" y="92"/>
                                  <a:pt x="63" y="94"/>
                                  <a:pt x="67" y="95"/>
                                </a:cubicBezTo>
                                <a:cubicBezTo>
                                  <a:pt x="67" y="98"/>
                                  <a:pt x="70" y="95"/>
                                  <a:pt x="70" y="97"/>
                                </a:cubicBezTo>
                                <a:cubicBezTo>
                                  <a:pt x="71" y="97"/>
                                  <a:pt x="72" y="98"/>
                                  <a:pt x="73" y="99"/>
                                </a:cubicBezTo>
                                <a:cubicBezTo>
                                  <a:pt x="75" y="99"/>
                                  <a:pt x="77" y="101"/>
                                  <a:pt x="79" y="102"/>
                                </a:cubicBezTo>
                                <a:cubicBezTo>
                                  <a:pt x="81" y="102"/>
                                  <a:pt x="83" y="104"/>
                                  <a:pt x="85" y="104"/>
                                </a:cubicBezTo>
                                <a:cubicBezTo>
                                  <a:pt x="86" y="105"/>
                                  <a:pt x="87" y="105"/>
                                  <a:pt x="88" y="106"/>
                                </a:cubicBezTo>
                                <a:cubicBezTo>
                                  <a:pt x="89" y="106"/>
                                  <a:pt x="90" y="107"/>
                                  <a:pt x="91" y="107"/>
                                </a:cubicBezTo>
                                <a:cubicBezTo>
                                  <a:pt x="93" y="109"/>
                                  <a:pt x="95" y="110"/>
                                  <a:pt x="97" y="111"/>
                                </a:cubicBezTo>
                                <a:cubicBezTo>
                                  <a:pt x="99" y="111"/>
                                  <a:pt x="100" y="114"/>
                                  <a:pt x="102" y="114"/>
                                </a:cubicBezTo>
                                <a:cubicBezTo>
                                  <a:pt x="104" y="115"/>
                                  <a:pt x="106" y="117"/>
                                  <a:pt x="108" y="117"/>
                                </a:cubicBezTo>
                                <a:cubicBezTo>
                                  <a:pt x="109" y="119"/>
                                  <a:pt x="110" y="119"/>
                                  <a:pt x="111" y="120"/>
                                </a:cubicBezTo>
                                <a:cubicBezTo>
                                  <a:pt x="112" y="119"/>
                                  <a:pt x="112" y="122"/>
                                  <a:pt x="114" y="121"/>
                                </a:cubicBezTo>
                                <a:cubicBezTo>
                                  <a:pt x="114" y="121"/>
                                  <a:pt x="113" y="121"/>
                                  <a:pt x="113" y="119"/>
                                </a:cubicBezTo>
                                <a:cubicBezTo>
                                  <a:pt x="112" y="120"/>
                                  <a:pt x="112" y="119"/>
                                  <a:pt x="111" y="118"/>
                                </a:cubicBezTo>
                                <a:cubicBezTo>
                                  <a:pt x="110" y="119"/>
                                  <a:pt x="109" y="116"/>
                                  <a:pt x="108" y="116"/>
                                </a:cubicBezTo>
                                <a:cubicBezTo>
                                  <a:pt x="107" y="114"/>
                                  <a:pt x="106" y="114"/>
                                  <a:pt x="104" y="114"/>
                                </a:cubicBezTo>
                                <a:cubicBezTo>
                                  <a:pt x="103" y="113"/>
                                  <a:pt x="103" y="112"/>
                                  <a:pt x="101" y="112"/>
                                </a:cubicBezTo>
                                <a:cubicBezTo>
                                  <a:pt x="99" y="109"/>
                                  <a:pt x="97" y="109"/>
                                  <a:pt x="95" y="108"/>
                                </a:cubicBezTo>
                                <a:cubicBezTo>
                                  <a:pt x="93" y="105"/>
                                  <a:pt x="90" y="105"/>
                                  <a:pt x="88" y="103"/>
                                </a:cubicBezTo>
                                <a:cubicBezTo>
                                  <a:pt x="81" y="100"/>
                                  <a:pt x="75" y="96"/>
                                  <a:pt x="68" y="93"/>
                                </a:cubicBezTo>
                                <a:cubicBezTo>
                                  <a:pt x="65" y="91"/>
                                  <a:pt x="61" y="89"/>
                                  <a:pt x="58" y="88"/>
                                </a:cubicBezTo>
                                <a:cubicBezTo>
                                  <a:pt x="56" y="87"/>
                                  <a:pt x="55" y="86"/>
                                  <a:pt x="53" y="85"/>
                                </a:cubicBezTo>
                                <a:cubicBezTo>
                                  <a:pt x="51" y="85"/>
                                  <a:pt x="50" y="82"/>
                                  <a:pt x="48" y="82"/>
                                </a:cubicBezTo>
                                <a:cubicBezTo>
                                  <a:pt x="47" y="81"/>
                                  <a:pt x="45" y="79"/>
                                  <a:pt x="43" y="79"/>
                                </a:cubicBezTo>
                                <a:cubicBezTo>
                                  <a:pt x="42" y="77"/>
                                  <a:pt x="40" y="77"/>
                                  <a:pt x="39" y="75"/>
                                </a:cubicBezTo>
                                <a:cubicBezTo>
                                  <a:pt x="37" y="75"/>
                                  <a:pt x="36" y="73"/>
                                  <a:pt x="34" y="72"/>
                                </a:cubicBezTo>
                                <a:cubicBezTo>
                                  <a:pt x="33" y="71"/>
                                  <a:pt x="31" y="70"/>
                                  <a:pt x="30" y="69"/>
                                </a:cubicBezTo>
                                <a:cubicBezTo>
                                  <a:pt x="27" y="65"/>
                                  <a:pt x="23" y="65"/>
                                  <a:pt x="21" y="61"/>
                                </a:cubicBezTo>
                                <a:cubicBezTo>
                                  <a:pt x="19" y="60"/>
                                  <a:pt x="18" y="58"/>
                                  <a:pt x="16" y="57"/>
                                </a:cubicBezTo>
                                <a:cubicBezTo>
                                  <a:pt x="15" y="55"/>
                                  <a:pt x="13" y="55"/>
                                  <a:pt x="12" y="52"/>
                                </a:cubicBezTo>
                                <a:cubicBezTo>
                                  <a:pt x="14" y="52"/>
                                  <a:pt x="14" y="53"/>
                                  <a:pt x="15" y="54"/>
                                </a:cubicBezTo>
                                <a:cubicBezTo>
                                  <a:pt x="16" y="54"/>
                                  <a:pt x="17" y="55"/>
                                  <a:pt x="17" y="56"/>
                                </a:cubicBezTo>
                                <a:cubicBezTo>
                                  <a:pt x="18" y="56"/>
                                  <a:pt x="19" y="58"/>
                                  <a:pt x="20" y="58"/>
                                </a:cubicBezTo>
                                <a:cubicBezTo>
                                  <a:pt x="21" y="58"/>
                                  <a:pt x="21" y="59"/>
                                  <a:pt x="22" y="60"/>
                                </a:cubicBezTo>
                                <a:cubicBezTo>
                                  <a:pt x="25" y="61"/>
                                  <a:pt x="28" y="66"/>
                                  <a:pt x="31" y="67"/>
                                </a:cubicBezTo>
                                <a:cubicBezTo>
                                  <a:pt x="35" y="70"/>
                                  <a:pt x="38" y="72"/>
                                  <a:pt x="41" y="74"/>
                                </a:cubicBezTo>
                                <a:cubicBezTo>
                                  <a:pt x="43" y="75"/>
                                  <a:pt x="44" y="77"/>
                                  <a:pt x="46" y="78"/>
                                </a:cubicBezTo>
                                <a:cubicBezTo>
                                  <a:pt x="48" y="78"/>
                                  <a:pt x="49" y="80"/>
                                  <a:pt x="51" y="80"/>
                                </a:cubicBezTo>
                                <a:cubicBezTo>
                                  <a:pt x="52" y="82"/>
                                  <a:pt x="55" y="82"/>
                                  <a:pt x="56" y="84"/>
                                </a:cubicBezTo>
                                <a:cubicBezTo>
                                  <a:pt x="57" y="83"/>
                                  <a:pt x="58" y="85"/>
                                  <a:pt x="59" y="85"/>
                                </a:cubicBezTo>
                                <a:cubicBezTo>
                                  <a:pt x="60" y="85"/>
                                  <a:pt x="61" y="86"/>
                                  <a:pt x="61" y="86"/>
                                </a:cubicBezTo>
                                <a:cubicBezTo>
                                  <a:pt x="65" y="88"/>
                                  <a:pt x="68" y="90"/>
                                  <a:pt x="71" y="91"/>
                                </a:cubicBezTo>
                                <a:cubicBezTo>
                                  <a:pt x="72" y="93"/>
                                  <a:pt x="73" y="92"/>
                                  <a:pt x="74" y="93"/>
                                </a:cubicBezTo>
                                <a:cubicBezTo>
                                  <a:pt x="75" y="94"/>
                                  <a:pt x="76" y="93"/>
                                  <a:pt x="76" y="94"/>
                                </a:cubicBezTo>
                                <a:cubicBezTo>
                                  <a:pt x="78" y="94"/>
                                  <a:pt x="80" y="96"/>
                                  <a:pt x="81" y="97"/>
                                </a:cubicBezTo>
                                <a:cubicBezTo>
                                  <a:pt x="85" y="97"/>
                                  <a:pt x="88" y="101"/>
                                  <a:pt x="92" y="101"/>
                                </a:cubicBezTo>
                                <a:cubicBezTo>
                                  <a:pt x="85" y="97"/>
                                  <a:pt x="79" y="93"/>
                                  <a:pt x="73" y="89"/>
                                </a:cubicBezTo>
                                <a:cubicBezTo>
                                  <a:pt x="72" y="88"/>
                                  <a:pt x="71" y="89"/>
                                  <a:pt x="70" y="88"/>
                                </a:cubicBezTo>
                                <a:cubicBezTo>
                                  <a:pt x="69" y="87"/>
                                  <a:pt x="69" y="86"/>
                                  <a:pt x="67" y="87"/>
                                </a:cubicBezTo>
                                <a:cubicBezTo>
                                  <a:pt x="67" y="85"/>
                                  <a:pt x="66" y="86"/>
                                  <a:pt x="65" y="85"/>
                                </a:cubicBezTo>
                                <a:cubicBezTo>
                                  <a:pt x="64" y="84"/>
                                  <a:pt x="64" y="84"/>
                                  <a:pt x="63" y="84"/>
                                </a:cubicBezTo>
                                <a:cubicBezTo>
                                  <a:pt x="61" y="83"/>
                                  <a:pt x="60" y="82"/>
                                  <a:pt x="58" y="81"/>
                                </a:cubicBezTo>
                                <a:cubicBezTo>
                                  <a:pt x="57" y="80"/>
                                  <a:pt x="56" y="80"/>
                                  <a:pt x="56" y="80"/>
                                </a:cubicBezTo>
                                <a:cubicBezTo>
                                  <a:pt x="55" y="80"/>
                                  <a:pt x="54" y="77"/>
                                  <a:pt x="53" y="78"/>
                                </a:cubicBezTo>
                                <a:cubicBezTo>
                                  <a:pt x="50" y="75"/>
                                  <a:pt x="47" y="74"/>
                                  <a:pt x="44" y="71"/>
                                </a:cubicBezTo>
                                <a:cubicBezTo>
                                  <a:pt x="43" y="71"/>
                                  <a:pt x="43" y="69"/>
                                  <a:pt x="42" y="69"/>
                                </a:cubicBezTo>
                                <a:cubicBezTo>
                                  <a:pt x="41" y="68"/>
                                  <a:pt x="40" y="69"/>
                                  <a:pt x="39" y="68"/>
                                </a:cubicBezTo>
                                <a:cubicBezTo>
                                  <a:pt x="38" y="67"/>
                                  <a:pt x="37" y="64"/>
                                  <a:pt x="35" y="64"/>
                                </a:cubicBezTo>
                                <a:cubicBezTo>
                                  <a:pt x="34" y="62"/>
                                  <a:pt x="32" y="61"/>
                                  <a:pt x="31" y="60"/>
                                </a:cubicBezTo>
                                <a:cubicBezTo>
                                  <a:pt x="29" y="60"/>
                                  <a:pt x="28" y="56"/>
                                  <a:pt x="26" y="56"/>
                                </a:cubicBezTo>
                                <a:cubicBezTo>
                                  <a:pt x="26" y="54"/>
                                  <a:pt x="25" y="55"/>
                                  <a:pt x="24" y="53"/>
                                </a:cubicBezTo>
                                <a:cubicBezTo>
                                  <a:pt x="23" y="53"/>
                                  <a:pt x="23" y="51"/>
                                  <a:pt x="22" y="52"/>
                                </a:cubicBezTo>
                                <a:cubicBezTo>
                                  <a:pt x="22" y="50"/>
                                  <a:pt x="21" y="51"/>
                                  <a:pt x="20" y="49"/>
                                </a:cubicBezTo>
                                <a:cubicBezTo>
                                  <a:pt x="19" y="49"/>
                                  <a:pt x="19" y="47"/>
                                  <a:pt x="18" y="47"/>
                                </a:cubicBezTo>
                                <a:cubicBezTo>
                                  <a:pt x="18" y="44"/>
                                  <a:pt x="16" y="43"/>
                                  <a:pt x="14" y="41"/>
                                </a:cubicBezTo>
                                <a:cubicBezTo>
                                  <a:pt x="16" y="40"/>
                                  <a:pt x="16" y="44"/>
                                  <a:pt x="18" y="44"/>
                                </a:cubicBezTo>
                                <a:cubicBezTo>
                                  <a:pt x="18" y="46"/>
                                  <a:pt x="20" y="46"/>
                                  <a:pt x="21" y="48"/>
                                </a:cubicBezTo>
                                <a:cubicBezTo>
                                  <a:pt x="22" y="50"/>
                                  <a:pt x="24" y="50"/>
                                  <a:pt x="25" y="52"/>
                                </a:cubicBezTo>
                                <a:cubicBezTo>
                                  <a:pt x="27" y="53"/>
                                  <a:pt x="28" y="56"/>
                                  <a:pt x="30" y="56"/>
                                </a:cubicBezTo>
                                <a:cubicBezTo>
                                  <a:pt x="31" y="58"/>
                                  <a:pt x="33" y="58"/>
                                  <a:pt x="34" y="60"/>
                                </a:cubicBezTo>
                                <a:cubicBezTo>
                                  <a:pt x="35" y="61"/>
                                  <a:pt x="35" y="61"/>
                                  <a:pt x="36" y="62"/>
                                </a:cubicBezTo>
                                <a:cubicBezTo>
                                  <a:pt x="37" y="62"/>
                                  <a:pt x="37" y="64"/>
                                  <a:pt x="38" y="64"/>
                                </a:cubicBezTo>
                                <a:cubicBezTo>
                                  <a:pt x="41" y="67"/>
                                  <a:pt x="45" y="69"/>
                                  <a:pt x="48" y="71"/>
                                </a:cubicBezTo>
                                <a:cubicBezTo>
                                  <a:pt x="51" y="72"/>
                                  <a:pt x="54" y="76"/>
                                  <a:pt x="57" y="77"/>
                                </a:cubicBezTo>
                                <a:cubicBezTo>
                                  <a:pt x="58" y="79"/>
                                  <a:pt x="60" y="79"/>
                                  <a:pt x="62" y="80"/>
                                </a:cubicBezTo>
                                <a:cubicBezTo>
                                  <a:pt x="63" y="81"/>
                                  <a:pt x="65" y="82"/>
                                  <a:pt x="67" y="83"/>
                                </a:cubicBezTo>
                                <a:cubicBezTo>
                                  <a:pt x="70" y="84"/>
                                  <a:pt x="73" y="86"/>
                                  <a:pt x="76" y="88"/>
                                </a:cubicBezTo>
                                <a:cubicBezTo>
                                  <a:pt x="78" y="89"/>
                                  <a:pt x="80" y="89"/>
                                  <a:pt x="81" y="91"/>
                                </a:cubicBezTo>
                                <a:cubicBezTo>
                                  <a:pt x="83" y="91"/>
                                  <a:pt x="84" y="93"/>
                                  <a:pt x="86" y="93"/>
                                </a:cubicBezTo>
                                <a:cubicBezTo>
                                  <a:pt x="87" y="96"/>
                                  <a:pt x="89" y="95"/>
                                  <a:pt x="90" y="97"/>
                                </a:cubicBezTo>
                                <a:cubicBezTo>
                                  <a:pt x="92" y="98"/>
                                  <a:pt x="93" y="100"/>
                                  <a:pt x="95" y="100"/>
                                </a:cubicBezTo>
                                <a:cubicBezTo>
                                  <a:pt x="94" y="97"/>
                                  <a:pt x="92" y="97"/>
                                  <a:pt x="91" y="95"/>
                                </a:cubicBezTo>
                                <a:cubicBezTo>
                                  <a:pt x="90" y="96"/>
                                  <a:pt x="90" y="92"/>
                                  <a:pt x="89" y="94"/>
                                </a:cubicBezTo>
                                <a:cubicBezTo>
                                  <a:pt x="88" y="92"/>
                                  <a:pt x="87" y="92"/>
                                  <a:pt x="87" y="91"/>
                                </a:cubicBezTo>
                                <a:cubicBezTo>
                                  <a:pt x="86" y="90"/>
                                  <a:pt x="84" y="90"/>
                                  <a:pt x="83" y="89"/>
                                </a:cubicBezTo>
                                <a:cubicBezTo>
                                  <a:pt x="82" y="87"/>
                                  <a:pt x="80" y="86"/>
                                  <a:pt x="78" y="84"/>
                                </a:cubicBezTo>
                                <a:cubicBezTo>
                                  <a:pt x="77" y="83"/>
                                  <a:pt x="75" y="82"/>
                                  <a:pt x="73" y="81"/>
                                </a:cubicBezTo>
                                <a:cubicBezTo>
                                  <a:pt x="72" y="80"/>
                                  <a:pt x="70" y="78"/>
                                  <a:pt x="68" y="78"/>
                                </a:cubicBezTo>
                                <a:cubicBezTo>
                                  <a:pt x="67" y="76"/>
                                  <a:pt x="65" y="76"/>
                                  <a:pt x="63" y="75"/>
                                </a:cubicBezTo>
                                <a:cubicBezTo>
                                  <a:pt x="62" y="73"/>
                                  <a:pt x="61" y="73"/>
                                  <a:pt x="60" y="73"/>
                                </a:cubicBezTo>
                                <a:cubicBezTo>
                                  <a:pt x="60" y="72"/>
                                  <a:pt x="59" y="71"/>
                                  <a:pt x="58" y="71"/>
                                </a:cubicBezTo>
                                <a:cubicBezTo>
                                  <a:pt x="56" y="70"/>
                                  <a:pt x="55" y="68"/>
                                  <a:pt x="53" y="68"/>
                                </a:cubicBezTo>
                                <a:cubicBezTo>
                                  <a:pt x="50" y="65"/>
                                  <a:pt x="46" y="64"/>
                                  <a:pt x="43" y="61"/>
                                </a:cubicBezTo>
                                <a:cubicBezTo>
                                  <a:pt x="41" y="61"/>
                                  <a:pt x="40" y="58"/>
                                  <a:pt x="38" y="58"/>
                                </a:cubicBezTo>
                                <a:cubicBezTo>
                                  <a:pt x="37" y="56"/>
                                  <a:pt x="35" y="55"/>
                                  <a:pt x="33" y="53"/>
                                </a:cubicBezTo>
                                <a:cubicBezTo>
                                  <a:pt x="30" y="50"/>
                                  <a:pt x="27" y="48"/>
                                  <a:pt x="24" y="45"/>
                                </a:cubicBezTo>
                                <a:cubicBezTo>
                                  <a:pt x="23" y="43"/>
                                  <a:pt x="21" y="42"/>
                                  <a:pt x="20" y="40"/>
                                </a:cubicBezTo>
                                <a:cubicBezTo>
                                  <a:pt x="18" y="41"/>
                                  <a:pt x="19" y="37"/>
                                  <a:pt x="17" y="38"/>
                                </a:cubicBezTo>
                                <a:cubicBezTo>
                                  <a:pt x="16" y="38"/>
                                  <a:pt x="16" y="36"/>
                                  <a:pt x="15" y="36"/>
                                </a:cubicBezTo>
                                <a:cubicBezTo>
                                  <a:pt x="12" y="33"/>
                                  <a:pt x="9" y="30"/>
                                  <a:pt x="6" y="25"/>
                                </a:cubicBezTo>
                                <a:cubicBezTo>
                                  <a:pt x="8" y="24"/>
                                  <a:pt x="9" y="28"/>
                                  <a:pt x="10" y="29"/>
                                </a:cubicBezTo>
                                <a:cubicBezTo>
                                  <a:pt x="12" y="28"/>
                                  <a:pt x="12" y="31"/>
                                  <a:pt x="14" y="32"/>
                                </a:cubicBezTo>
                                <a:cubicBezTo>
                                  <a:pt x="16" y="34"/>
                                  <a:pt x="18" y="36"/>
                                  <a:pt x="20" y="39"/>
                                </a:cubicBezTo>
                                <a:cubicBezTo>
                                  <a:pt x="22" y="39"/>
                                  <a:pt x="23" y="41"/>
                                  <a:pt x="24" y="42"/>
                                </a:cubicBezTo>
                                <a:cubicBezTo>
                                  <a:pt x="25" y="42"/>
                                  <a:pt x="26" y="44"/>
                                  <a:pt x="27" y="44"/>
                                </a:cubicBezTo>
                                <a:cubicBezTo>
                                  <a:pt x="29" y="48"/>
                                  <a:pt x="32" y="48"/>
                                  <a:pt x="34" y="51"/>
                                </a:cubicBezTo>
                                <a:cubicBezTo>
                                  <a:pt x="37" y="52"/>
                                  <a:pt x="38" y="55"/>
                                  <a:pt x="41" y="56"/>
                                </a:cubicBezTo>
                                <a:cubicBezTo>
                                  <a:pt x="43" y="59"/>
                                  <a:pt x="46" y="59"/>
                                  <a:pt x="48" y="62"/>
                                </a:cubicBezTo>
                                <a:cubicBezTo>
                                  <a:pt x="51" y="62"/>
                                  <a:pt x="53" y="66"/>
                                  <a:pt x="56" y="66"/>
                                </a:cubicBezTo>
                                <a:cubicBezTo>
                                  <a:pt x="57" y="67"/>
                                  <a:pt x="58" y="68"/>
                                  <a:pt x="60" y="69"/>
                                </a:cubicBezTo>
                                <a:cubicBezTo>
                                  <a:pt x="61" y="70"/>
                                  <a:pt x="62" y="71"/>
                                  <a:pt x="63" y="70"/>
                                </a:cubicBezTo>
                                <a:cubicBezTo>
                                  <a:pt x="65" y="69"/>
                                  <a:pt x="62" y="70"/>
                                  <a:pt x="62" y="69"/>
                                </a:cubicBezTo>
                                <a:cubicBezTo>
                                  <a:pt x="61" y="69"/>
                                  <a:pt x="61" y="68"/>
                                  <a:pt x="60" y="68"/>
                                </a:cubicBezTo>
                                <a:cubicBezTo>
                                  <a:pt x="59" y="66"/>
                                  <a:pt x="57" y="66"/>
                                  <a:pt x="56" y="65"/>
                                </a:cubicBezTo>
                                <a:cubicBezTo>
                                  <a:pt x="55" y="63"/>
                                  <a:pt x="53" y="63"/>
                                  <a:pt x="52" y="61"/>
                                </a:cubicBezTo>
                                <a:cubicBezTo>
                                  <a:pt x="50" y="61"/>
                                  <a:pt x="49" y="58"/>
                                  <a:pt x="48" y="58"/>
                                </a:cubicBezTo>
                                <a:cubicBezTo>
                                  <a:pt x="42" y="53"/>
                                  <a:pt x="37" y="51"/>
                                  <a:pt x="32" y="44"/>
                                </a:cubicBezTo>
                                <a:cubicBezTo>
                                  <a:pt x="31" y="43"/>
                                  <a:pt x="30" y="43"/>
                                  <a:pt x="29" y="42"/>
                                </a:cubicBezTo>
                                <a:cubicBezTo>
                                  <a:pt x="27" y="42"/>
                                  <a:pt x="27" y="39"/>
                                  <a:pt x="26" y="40"/>
                                </a:cubicBezTo>
                                <a:cubicBezTo>
                                  <a:pt x="25" y="38"/>
                                  <a:pt x="24" y="38"/>
                                  <a:pt x="23" y="37"/>
                                </a:cubicBezTo>
                                <a:cubicBezTo>
                                  <a:pt x="23" y="36"/>
                                  <a:pt x="23" y="36"/>
                                  <a:pt x="22" y="36"/>
                                </a:cubicBezTo>
                                <a:cubicBezTo>
                                  <a:pt x="22" y="35"/>
                                  <a:pt x="21" y="35"/>
                                  <a:pt x="20" y="34"/>
                                </a:cubicBezTo>
                                <a:cubicBezTo>
                                  <a:pt x="18" y="31"/>
                                  <a:pt x="16" y="31"/>
                                  <a:pt x="15" y="27"/>
                                </a:cubicBezTo>
                                <a:cubicBezTo>
                                  <a:pt x="12" y="27"/>
                                  <a:pt x="12" y="22"/>
                                  <a:pt x="9" y="21"/>
                                </a:cubicBezTo>
                                <a:cubicBezTo>
                                  <a:pt x="9" y="19"/>
                                  <a:pt x="11" y="21"/>
                                  <a:pt x="11" y="21"/>
                                </a:cubicBezTo>
                                <a:cubicBezTo>
                                  <a:pt x="12" y="22"/>
                                  <a:pt x="12" y="23"/>
                                  <a:pt x="13" y="24"/>
                                </a:cubicBezTo>
                                <a:cubicBezTo>
                                  <a:pt x="14" y="23"/>
                                  <a:pt x="14" y="27"/>
                                  <a:pt x="15" y="26"/>
                                </a:cubicBezTo>
                                <a:cubicBezTo>
                                  <a:pt x="16" y="27"/>
                                  <a:pt x="16" y="27"/>
                                  <a:pt x="17" y="28"/>
                                </a:cubicBezTo>
                                <a:cubicBezTo>
                                  <a:pt x="20" y="30"/>
                                  <a:pt x="22" y="33"/>
                                  <a:pt x="25" y="36"/>
                                </a:cubicBezTo>
                                <a:cubicBezTo>
                                  <a:pt x="30" y="40"/>
                                  <a:pt x="35" y="46"/>
                                  <a:pt x="41" y="49"/>
                                </a:cubicBezTo>
                                <a:cubicBezTo>
                                  <a:pt x="44" y="52"/>
                                  <a:pt x="46" y="54"/>
                                  <a:pt x="49" y="56"/>
                                </a:cubicBezTo>
                                <a:cubicBezTo>
                                  <a:pt x="51" y="57"/>
                                  <a:pt x="52" y="57"/>
                                  <a:pt x="53" y="60"/>
                                </a:cubicBezTo>
                                <a:cubicBezTo>
                                  <a:pt x="55" y="60"/>
                                  <a:pt x="56" y="61"/>
                                  <a:pt x="57" y="63"/>
                                </a:cubicBezTo>
                                <a:cubicBezTo>
                                  <a:pt x="59" y="62"/>
                                  <a:pt x="60" y="65"/>
                                  <a:pt x="62" y="65"/>
                                </a:cubicBezTo>
                                <a:cubicBezTo>
                                  <a:pt x="63" y="66"/>
                                  <a:pt x="64" y="68"/>
                                  <a:pt x="66" y="68"/>
                                </a:cubicBezTo>
                                <a:cubicBezTo>
                                  <a:pt x="67" y="69"/>
                                  <a:pt x="67" y="70"/>
                                  <a:pt x="68" y="69"/>
                                </a:cubicBezTo>
                                <a:cubicBezTo>
                                  <a:pt x="69" y="70"/>
                                  <a:pt x="69" y="71"/>
                                  <a:pt x="70" y="71"/>
                                </a:cubicBezTo>
                                <a:cubicBezTo>
                                  <a:pt x="72" y="72"/>
                                  <a:pt x="73" y="73"/>
                                  <a:pt x="74" y="74"/>
                                </a:cubicBezTo>
                                <a:cubicBezTo>
                                  <a:pt x="75" y="74"/>
                                  <a:pt x="74" y="71"/>
                                  <a:pt x="73" y="72"/>
                                </a:cubicBezTo>
                                <a:cubicBezTo>
                                  <a:pt x="73" y="71"/>
                                  <a:pt x="72" y="70"/>
                                  <a:pt x="71" y="70"/>
                                </a:cubicBezTo>
                                <a:cubicBezTo>
                                  <a:pt x="70" y="68"/>
                                  <a:pt x="69" y="67"/>
                                  <a:pt x="68" y="65"/>
                                </a:cubicBezTo>
                                <a:cubicBezTo>
                                  <a:pt x="66" y="62"/>
                                  <a:pt x="63" y="60"/>
                                  <a:pt x="61" y="57"/>
                                </a:cubicBezTo>
                                <a:cubicBezTo>
                                  <a:pt x="58" y="54"/>
                                  <a:pt x="56" y="50"/>
                                  <a:pt x="54" y="48"/>
                                </a:cubicBezTo>
                                <a:cubicBezTo>
                                  <a:pt x="51" y="45"/>
                                  <a:pt x="49" y="43"/>
                                  <a:pt x="47" y="40"/>
                                </a:cubicBezTo>
                                <a:cubicBezTo>
                                  <a:pt x="45" y="38"/>
                                  <a:pt x="43" y="37"/>
                                  <a:pt x="42" y="35"/>
                                </a:cubicBezTo>
                                <a:cubicBezTo>
                                  <a:pt x="40" y="35"/>
                                  <a:pt x="40" y="32"/>
                                  <a:pt x="39" y="33"/>
                                </a:cubicBezTo>
                                <a:cubicBezTo>
                                  <a:pt x="38" y="32"/>
                                  <a:pt x="37" y="32"/>
                                  <a:pt x="37" y="30"/>
                                </a:cubicBezTo>
                                <a:cubicBezTo>
                                  <a:pt x="33" y="27"/>
                                  <a:pt x="30" y="24"/>
                                  <a:pt x="27" y="21"/>
                                </a:cubicBezTo>
                                <a:cubicBezTo>
                                  <a:pt x="27" y="21"/>
                                  <a:pt x="27" y="20"/>
                                  <a:pt x="27" y="20"/>
                                </a:cubicBezTo>
                                <a:cubicBezTo>
                                  <a:pt x="28" y="20"/>
                                  <a:pt x="28" y="20"/>
                                  <a:pt x="28" y="21"/>
                                </a:cubicBezTo>
                                <a:cubicBezTo>
                                  <a:pt x="29" y="21"/>
                                  <a:pt x="30" y="22"/>
                                  <a:pt x="30" y="23"/>
                                </a:cubicBezTo>
                                <a:cubicBezTo>
                                  <a:pt x="32" y="23"/>
                                  <a:pt x="33" y="25"/>
                                  <a:pt x="34" y="26"/>
                                </a:cubicBezTo>
                                <a:cubicBezTo>
                                  <a:pt x="37" y="29"/>
                                  <a:pt x="40" y="30"/>
                                  <a:pt x="43" y="34"/>
                                </a:cubicBezTo>
                                <a:cubicBezTo>
                                  <a:pt x="44" y="33"/>
                                  <a:pt x="44" y="36"/>
                                  <a:pt x="45" y="36"/>
                                </a:cubicBezTo>
                                <a:cubicBezTo>
                                  <a:pt x="45" y="37"/>
                                  <a:pt x="46" y="36"/>
                                  <a:pt x="47" y="38"/>
                                </a:cubicBezTo>
                                <a:cubicBezTo>
                                  <a:pt x="48" y="38"/>
                                  <a:pt x="49" y="41"/>
                                  <a:pt x="51" y="41"/>
                                </a:cubicBezTo>
                                <a:cubicBezTo>
                                  <a:pt x="53" y="44"/>
                                  <a:pt x="56" y="46"/>
                                  <a:pt x="58" y="50"/>
                                </a:cubicBezTo>
                                <a:cubicBezTo>
                                  <a:pt x="61" y="53"/>
                                  <a:pt x="63" y="55"/>
                                  <a:pt x="66" y="59"/>
                                </a:cubicBezTo>
                                <a:cubicBezTo>
                                  <a:pt x="67" y="60"/>
                                  <a:pt x="69" y="61"/>
                                  <a:pt x="70" y="64"/>
                                </a:cubicBezTo>
                                <a:cubicBezTo>
                                  <a:pt x="72" y="64"/>
                                  <a:pt x="72" y="67"/>
                                  <a:pt x="74" y="68"/>
                                </a:cubicBezTo>
                                <a:cubicBezTo>
                                  <a:pt x="76" y="71"/>
                                  <a:pt x="79" y="75"/>
                                  <a:pt x="81" y="77"/>
                                </a:cubicBezTo>
                                <a:cubicBezTo>
                                  <a:pt x="84" y="79"/>
                                  <a:pt x="86" y="83"/>
                                  <a:pt x="89" y="84"/>
                                </a:cubicBezTo>
                                <a:cubicBezTo>
                                  <a:pt x="90" y="88"/>
                                  <a:pt x="92" y="89"/>
                                  <a:pt x="94" y="91"/>
                                </a:cubicBezTo>
                                <a:close/>
                                <a:moveTo>
                                  <a:pt x="65" y="72"/>
                                </a:moveTo>
                                <a:cubicBezTo>
                                  <a:pt x="65" y="72"/>
                                  <a:pt x="66" y="73"/>
                                  <a:pt x="66" y="72"/>
                                </a:cubicBezTo>
                                <a:cubicBezTo>
                                  <a:pt x="66" y="72"/>
                                  <a:pt x="65" y="70"/>
                                  <a:pt x="64" y="71"/>
                                </a:cubicBezTo>
                                <a:cubicBezTo>
                                  <a:pt x="64" y="72"/>
                                  <a:pt x="65" y="72"/>
                                  <a:pt x="65" y="72"/>
                                </a:cubicBezTo>
                                <a:close/>
                                <a:moveTo>
                                  <a:pt x="76" y="78"/>
                                </a:moveTo>
                                <a:cubicBezTo>
                                  <a:pt x="75" y="79"/>
                                  <a:pt x="75" y="78"/>
                                  <a:pt x="75" y="77"/>
                                </a:cubicBezTo>
                                <a:cubicBezTo>
                                  <a:pt x="74" y="78"/>
                                  <a:pt x="72" y="75"/>
                                  <a:pt x="72" y="77"/>
                                </a:cubicBezTo>
                                <a:cubicBezTo>
                                  <a:pt x="73" y="76"/>
                                  <a:pt x="75" y="81"/>
                                  <a:pt x="76" y="78"/>
                                </a:cubicBezTo>
                                <a:close/>
                                <a:moveTo>
                                  <a:pt x="102" y="94"/>
                                </a:moveTo>
                                <a:cubicBezTo>
                                  <a:pt x="102" y="95"/>
                                  <a:pt x="101" y="96"/>
                                  <a:pt x="100" y="95"/>
                                </a:cubicBezTo>
                                <a:cubicBezTo>
                                  <a:pt x="102" y="96"/>
                                  <a:pt x="102" y="100"/>
                                  <a:pt x="104" y="100"/>
                                </a:cubicBezTo>
                                <a:cubicBezTo>
                                  <a:pt x="102" y="96"/>
                                  <a:pt x="103" y="93"/>
                                  <a:pt x="101" y="88"/>
                                </a:cubicBezTo>
                                <a:cubicBezTo>
                                  <a:pt x="103" y="88"/>
                                  <a:pt x="100" y="85"/>
                                  <a:pt x="101" y="87"/>
                                </a:cubicBezTo>
                                <a:cubicBezTo>
                                  <a:pt x="101" y="90"/>
                                  <a:pt x="101" y="91"/>
                                  <a:pt x="102" y="94"/>
                                </a:cubicBezTo>
                                <a:close/>
                                <a:moveTo>
                                  <a:pt x="102" y="105"/>
                                </a:moveTo>
                                <a:cubicBezTo>
                                  <a:pt x="101" y="104"/>
                                  <a:pt x="100" y="103"/>
                                  <a:pt x="99" y="103"/>
                                </a:cubicBezTo>
                                <a:cubicBezTo>
                                  <a:pt x="100" y="104"/>
                                  <a:pt x="100" y="105"/>
                                  <a:pt x="102" y="105"/>
                                </a:cubicBezTo>
                                <a:close/>
                                <a:moveTo>
                                  <a:pt x="156" y="119"/>
                                </a:moveTo>
                                <a:cubicBezTo>
                                  <a:pt x="158" y="121"/>
                                  <a:pt x="155" y="123"/>
                                  <a:pt x="157" y="123"/>
                                </a:cubicBezTo>
                                <a:cubicBezTo>
                                  <a:pt x="157" y="122"/>
                                  <a:pt x="157" y="120"/>
                                  <a:pt x="158" y="120"/>
                                </a:cubicBezTo>
                                <a:cubicBezTo>
                                  <a:pt x="156" y="118"/>
                                  <a:pt x="159" y="116"/>
                                  <a:pt x="157" y="116"/>
                                </a:cubicBezTo>
                                <a:cubicBezTo>
                                  <a:pt x="157" y="117"/>
                                  <a:pt x="157" y="119"/>
                                  <a:pt x="156" y="119"/>
                                </a:cubicBezTo>
                                <a:close/>
                                <a:moveTo>
                                  <a:pt x="156" y="128"/>
                                </a:moveTo>
                                <a:cubicBezTo>
                                  <a:pt x="156" y="129"/>
                                  <a:pt x="155" y="132"/>
                                  <a:pt x="157" y="132"/>
                                </a:cubicBezTo>
                                <a:cubicBezTo>
                                  <a:pt x="156" y="130"/>
                                  <a:pt x="156" y="129"/>
                                  <a:pt x="157" y="127"/>
                                </a:cubicBezTo>
                                <a:cubicBezTo>
                                  <a:pt x="156" y="126"/>
                                  <a:pt x="158" y="124"/>
                                  <a:pt x="156" y="124"/>
                                </a:cubicBezTo>
                                <a:cubicBezTo>
                                  <a:pt x="156" y="125"/>
                                  <a:pt x="156" y="127"/>
                                  <a:pt x="156" y="128"/>
                                </a:cubicBezTo>
                                <a:close/>
                                <a:moveTo>
                                  <a:pt x="145" y="133"/>
                                </a:moveTo>
                                <a:cubicBezTo>
                                  <a:pt x="145" y="133"/>
                                  <a:pt x="146" y="130"/>
                                  <a:pt x="144" y="131"/>
                                </a:cubicBezTo>
                                <a:cubicBezTo>
                                  <a:pt x="145" y="132"/>
                                  <a:pt x="143" y="134"/>
                                  <a:pt x="145" y="133"/>
                                </a:cubicBezTo>
                                <a:close/>
                                <a:moveTo>
                                  <a:pt x="136" y="143"/>
                                </a:moveTo>
                                <a:cubicBezTo>
                                  <a:pt x="135" y="141"/>
                                  <a:pt x="137" y="139"/>
                                  <a:pt x="134" y="139"/>
                                </a:cubicBezTo>
                                <a:cubicBezTo>
                                  <a:pt x="134" y="140"/>
                                  <a:pt x="134" y="143"/>
                                  <a:pt x="136" y="143"/>
                                </a:cubicBezTo>
                                <a:close/>
                                <a:moveTo>
                                  <a:pt x="146" y="143"/>
                                </a:moveTo>
                                <a:cubicBezTo>
                                  <a:pt x="146" y="142"/>
                                  <a:pt x="146" y="139"/>
                                  <a:pt x="145" y="141"/>
                                </a:cubicBezTo>
                                <a:cubicBezTo>
                                  <a:pt x="145" y="142"/>
                                  <a:pt x="145" y="143"/>
                                  <a:pt x="146" y="143"/>
                                </a:cubicBezTo>
                                <a:close/>
                                <a:moveTo>
                                  <a:pt x="156" y="142"/>
                                </a:moveTo>
                                <a:cubicBezTo>
                                  <a:pt x="156" y="141"/>
                                  <a:pt x="156" y="138"/>
                                  <a:pt x="155" y="140"/>
                                </a:cubicBezTo>
                                <a:cubicBezTo>
                                  <a:pt x="156" y="141"/>
                                  <a:pt x="155" y="142"/>
                                  <a:pt x="156" y="142"/>
                                </a:cubicBezTo>
                                <a:close/>
                                <a:moveTo>
                                  <a:pt x="89" y="199"/>
                                </a:moveTo>
                                <a:cubicBezTo>
                                  <a:pt x="92" y="199"/>
                                  <a:pt x="95" y="199"/>
                                  <a:pt x="98" y="199"/>
                                </a:cubicBezTo>
                                <a:cubicBezTo>
                                  <a:pt x="100" y="200"/>
                                  <a:pt x="103" y="198"/>
                                  <a:pt x="106" y="199"/>
                                </a:cubicBezTo>
                                <a:cubicBezTo>
                                  <a:pt x="109" y="198"/>
                                  <a:pt x="112" y="199"/>
                                  <a:pt x="115" y="198"/>
                                </a:cubicBezTo>
                                <a:cubicBezTo>
                                  <a:pt x="121" y="199"/>
                                  <a:pt x="127" y="199"/>
                                  <a:pt x="134" y="197"/>
                                </a:cubicBezTo>
                                <a:cubicBezTo>
                                  <a:pt x="136" y="199"/>
                                  <a:pt x="140" y="198"/>
                                  <a:pt x="143" y="199"/>
                                </a:cubicBezTo>
                                <a:cubicBezTo>
                                  <a:pt x="146" y="198"/>
                                  <a:pt x="149" y="199"/>
                                  <a:pt x="152" y="199"/>
                                </a:cubicBezTo>
                                <a:cubicBezTo>
                                  <a:pt x="154" y="200"/>
                                  <a:pt x="155" y="199"/>
                                  <a:pt x="157" y="200"/>
                                </a:cubicBezTo>
                                <a:cubicBezTo>
                                  <a:pt x="158" y="200"/>
                                  <a:pt x="160" y="201"/>
                                  <a:pt x="161" y="201"/>
                                </a:cubicBezTo>
                                <a:cubicBezTo>
                                  <a:pt x="163" y="201"/>
                                  <a:pt x="164" y="201"/>
                                  <a:pt x="165" y="202"/>
                                </a:cubicBezTo>
                                <a:cubicBezTo>
                                  <a:pt x="166" y="202"/>
                                  <a:pt x="167" y="203"/>
                                  <a:pt x="168" y="202"/>
                                </a:cubicBezTo>
                                <a:cubicBezTo>
                                  <a:pt x="168" y="202"/>
                                  <a:pt x="171" y="203"/>
                                  <a:pt x="170" y="201"/>
                                </a:cubicBezTo>
                                <a:cubicBezTo>
                                  <a:pt x="168" y="201"/>
                                  <a:pt x="166" y="200"/>
                                  <a:pt x="164" y="199"/>
                                </a:cubicBezTo>
                                <a:cubicBezTo>
                                  <a:pt x="162" y="200"/>
                                  <a:pt x="161" y="198"/>
                                  <a:pt x="160" y="199"/>
                                </a:cubicBezTo>
                                <a:cubicBezTo>
                                  <a:pt x="159" y="198"/>
                                  <a:pt x="157" y="199"/>
                                  <a:pt x="156" y="198"/>
                                </a:cubicBezTo>
                                <a:cubicBezTo>
                                  <a:pt x="155" y="198"/>
                                  <a:pt x="154" y="198"/>
                                  <a:pt x="154" y="197"/>
                                </a:cubicBezTo>
                                <a:cubicBezTo>
                                  <a:pt x="153" y="198"/>
                                  <a:pt x="152" y="197"/>
                                  <a:pt x="151" y="198"/>
                                </a:cubicBezTo>
                                <a:cubicBezTo>
                                  <a:pt x="150" y="197"/>
                                  <a:pt x="149" y="196"/>
                                  <a:pt x="147" y="197"/>
                                </a:cubicBezTo>
                                <a:cubicBezTo>
                                  <a:pt x="145" y="195"/>
                                  <a:pt x="142" y="195"/>
                                  <a:pt x="140" y="195"/>
                                </a:cubicBezTo>
                                <a:cubicBezTo>
                                  <a:pt x="139" y="195"/>
                                  <a:pt x="138" y="195"/>
                                  <a:pt x="138" y="194"/>
                                </a:cubicBezTo>
                                <a:cubicBezTo>
                                  <a:pt x="137" y="195"/>
                                  <a:pt x="136" y="195"/>
                                  <a:pt x="135" y="195"/>
                                </a:cubicBezTo>
                                <a:cubicBezTo>
                                  <a:pt x="134" y="194"/>
                                  <a:pt x="132" y="195"/>
                                  <a:pt x="131" y="194"/>
                                </a:cubicBezTo>
                                <a:cubicBezTo>
                                  <a:pt x="128" y="194"/>
                                  <a:pt x="125" y="194"/>
                                  <a:pt x="122" y="194"/>
                                </a:cubicBezTo>
                                <a:cubicBezTo>
                                  <a:pt x="119" y="193"/>
                                  <a:pt x="116" y="195"/>
                                  <a:pt x="113" y="194"/>
                                </a:cubicBezTo>
                                <a:cubicBezTo>
                                  <a:pt x="110" y="195"/>
                                  <a:pt x="107" y="194"/>
                                  <a:pt x="104" y="195"/>
                                </a:cubicBezTo>
                                <a:cubicBezTo>
                                  <a:pt x="103" y="195"/>
                                  <a:pt x="101" y="195"/>
                                  <a:pt x="100" y="195"/>
                                </a:cubicBezTo>
                                <a:cubicBezTo>
                                  <a:pt x="98" y="195"/>
                                  <a:pt x="96" y="196"/>
                                  <a:pt x="95" y="195"/>
                                </a:cubicBezTo>
                                <a:cubicBezTo>
                                  <a:pt x="92" y="197"/>
                                  <a:pt x="90" y="197"/>
                                  <a:pt x="87" y="197"/>
                                </a:cubicBezTo>
                                <a:cubicBezTo>
                                  <a:pt x="85" y="200"/>
                                  <a:pt x="82" y="197"/>
                                  <a:pt x="81" y="200"/>
                                </a:cubicBezTo>
                                <a:cubicBezTo>
                                  <a:pt x="84" y="198"/>
                                  <a:pt x="86" y="200"/>
                                  <a:pt x="89" y="199"/>
                                </a:cubicBezTo>
                                <a:close/>
                                <a:moveTo>
                                  <a:pt x="263" y="135"/>
                                </a:moveTo>
                                <a:cubicBezTo>
                                  <a:pt x="263" y="138"/>
                                  <a:pt x="263" y="142"/>
                                  <a:pt x="264" y="145"/>
                                </a:cubicBezTo>
                                <a:cubicBezTo>
                                  <a:pt x="263" y="146"/>
                                  <a:pt x="265" y="149"/>
                                  <a:pt x="264" y="150"/>
                                </a:cubicBezTo>
                                <a:cubicBezTo>
                                  <a:pt x="264" y="152"/>
                                  <a:pt x="265" y="154"/>
                                  <a:pt x="264" y="155"/>
                                </a:cubicBezTo>
                                <a:cubicBezTo>
                                  <a:pt x="264" y="157"/>
                                  <a:pt x="265" y="159"/>
                                  <a:pt x="264" y="160"/>
                                </a:cubicBezTo>
                                <a:cubicBezTo>
                                  <a:pt x="266" y="162"/>
                                  <a:pt x="263" y="163"/>
                                  <a:pt x="265" y="165"/>
                                </a:cubicBezTo>
                                <a:cubicBezTo>
                                  <a:pt x="264" y="166"/>
                                  <a:pt x="265" y="168"/>
                                  <a:pt x="264" y="170"/>
                                </a:cubicBezTo>
                                <a:cubicBezTo>
                                  <a:pt x="265" y="171"/>
                                  <a:pt x="264" y="173"/>
                                  <a:pt x="264" y="174"/>
                                </a:cubicBezTo>
                                <a:cubicBezTo>
                                  <a:pt x="263" y="175"/>
                                  <a:pt x="264" y="176"/>
                                  <a:pt x="264" y="177"/>
                                </a:cubicBezTo>
                                <a:cubicBezTo>
                                  <a:pt x="264" y="178"/>
                                  <a:pt x="263" y="178"/>
                                  <a:pt x="263" y="179"/>
                                </a:cubicBezTo>
                                <a:cubicBezTo>
                                  <a:pt x="262" y="179"/>
                                  <a:pt x="264" y="181"/>
                                  <a:pt x="263" y="181"/>
                                </a:cubicBezTo>
                                <a:cubicBezTo>
                                  <a:pt x="263" y="182"/>
                                  <a:pt x="263" y="183"/>
                                  <a:pt x="263" y="183"/>
                                </a:cubicBezTo>
                                <a:cubicBezTo>
                                  <a:pt x="262" y="187"/>
                                  <a:pt x="261" y="190"/>
                                  <a:pt x="261" y="193"/>
                                </a:cubicBezTo>
                                <a:cubicBezTo>
                                  <a:pt x="259" y="195"/>
                                  <a:pt x="260" y="199"/>
                                  <a:pt x="258" y="202"/>
                                </a:cubicBezTo>
                                <a:cubicBezTo>
                                  <a:pt x="259" y="203"/>
                                  <a:pt x="258" y="203"/>
                                  <a:pt x="258" y="204"/>
                                </a:cubicBezTo>
                                <a:cubicBezTo>
                                  <a:pt x="258" y="205"/>
                                  <a:pt x="258" y="205"/>
                                  <a:pt x="258" y="206"/>
                                </a:cubicBezTo>
                                <a:cubicBezTo>
                                  <a:pt x="258" y="208"/>
                                  <a:pt x="257" y="209"/>
                                  <a:pt x="257" y="211"/>
                                </a:cubicBezTo>
                                <a:cubicBezTo>
                                  <a:pt x="256" y="213"/>
                                  <a:pt x="256" y="217"/>
                                  <a:pt x="255" y="219"/>
                                </a:cubicBezTo>
                                <a:cubicBezTo>
                                  <a:pt x="255" y="221"/>
                                  <a:pt x="255" y="223"/>
                                  <a:pt x="254" y="224"/>
                                </a:cubicBezTo>
                                <a:cubicBezTo>
                                  <a:pt x="256" y="226"/>
                                  <a:pt x="253" y="227"/>
                                  <a:pt x="255" y="229"/>
                                </a:cubicBezTo>
                                <a:cubicBezTo>
                                  <a:pt x="254" y="232"/>
                                  <a:pt x="254" y="235"/>
                                  <a:pt x="254" y="239"/>
                                </a:cubicBezTo>
                                <a:cubicBezTo>
                                  <a:pt x="254" y="240"/>
                                  <a:pt x="253" y="242"/>
                                  <a:pt x="254" y="243"/>
                                </a:cubicBezTo>
                                <a:cubicBezTo>
                                  <a:pt x="253" y="245"/>
                                  <a:pt x="254" y="247"/>
                                  <a:pt x="254" y="249"/>
                                </a:cubicBezTo>
                                <a:cubicBezTo>
                                  <a:pt x="255" y="250"/>
                                  <a:pt x="254" y="250"/>
                                  <a:pt x="253" y="251"/>
                                </a:cubicBezTo>
                                <a:cubicBezTo>
                                  <a:pt x="254" y="252"/>
                                  <a:pt x="255" y="253"/>
                                  <a:pt x="254" y="253"/>
                                </a:cubicBezTo>
                                <a:cubicBezTo>
                                  <a:pt x="254" y="255"/>
                                  <a:pt x="254" y="257"/>
                                  <a:pt x="255" y="259"/>
                                </a:cubicBezTo>
                                <a:cubicBezTo>
                                  <a:pt x="254" y="260"/>
                                  <a:pt x="255" y="262"/>
                                  <a:pt x="256" y="264"/>
                                </a:cubicBezTo>
                                <a:cubicBezTo>
                                  <a:pt x="255" y="264"/>
                                  <a:pt x="257" y="265"/>
                                  <a:pt x="256" y="265"/>
                                </a:cubicBezTo>
                                <a:cubicBezTo>
                                  <a:pt x="255" y="266"/>
                                  <a:pt x="257" y="267"/>
                                  <a:pt x="257" y="268"/>
                                </a:cubicBezTo>
                                <a:cubicBezTo>
                                  <a:pt x="259" y="268"/>
                                  <a:pt x="257" y="266"/>
                                  <a:pt x="257" y="265"/>
                                </a:cubicBezTo>
                                <a:cubicBezTo>
                                  <a:pt x="257" y="264"/>
                                  <a:pt x="258" y="263"/>
                                  <a:pt x="257" y="262"/>
                                </a:cubicBezTo>
                                <a:cubicBezTo>
                                  <a:pt x="257" y="260"/>
                                  <a:pt x="257" y="257"/>
                                  <a:pt x="256" y="255"/>
                                </a:cubicBezTo>
                                <a:cubicBezTo>
                                  <a:pt x="257" y="254"/>
                                  <a:pt x="256" y="252"/>
                                  <a:pt x="257" y="251"/>
                                </a:cubicBezTo>
                                <a:cubicBezTo>
                                  <a:pt x="256" y="249"/>
                                  <a:pt x="258" y="248"/>
                                  <a:pt x="257" y="246"/>
                                </a:cubicBezTo>
                                <a:cubicBezTo>
                                  <a:pt x="258" y="243"/>
                                  <a:pt x="256" y="240"/>
                                  <a:pt x="258" y="237"/>
                                </a:cubicBezTo>
                                <a:cubicBezTo>
                                  <a:pt x="258" y="234"/>
                                  <a:pt x="259" y="231"/>
                                  <a:pt x="258" y="228"/>
                                </a:cubicBezTo>
                                <a:cubicBezTo>
                                  <a:pt x="259" y="226"/>
                                  <a:pt x="259" y="222"/>
                                  <a:pt x="261" y="220"/>
                                </a:cubicBezTo>
                                <a:cubicBezTo>
                                  <a:pt x="260" y="218"/>
                                  <a:pt x="261" y="217"/>
                                  <a:pt x="262" y="216"/>
                                </a:cubicBezTo>
                                <a:cubicBezTo>
                                  <a:pt x="261" y="215"/>
                                  <a:pt x="262" y="214"/>
                                  <a:pt x="262" y="214"/>
                                </a:cubicBezTo>
                                <a:cubicBezTo>
                                  <a:pt x="262" y="213"/>
                                  <a:pt x="262" y="212"/>
                                  <a:pt x="262" y="212"/>
                                </a:cubicBezTo>
                                <a:cubicBezTo>
                                  <a:pt x="263" y="210"/>
                                  <a:pt x="262" y="208"/>
                                  <a:pt x="263" y="208"/>
                                </a:cubicBezTo>
                                <a:cubicBezTo>
                                  <a:pt x="263" y="207"/>
                                  <a:pt x="263" y="206"/>
                                  <a:pt x="263" y="205"/>
                                </a:cubicBezTo>
                                <a:cubicBezTo>
                                  <a:pt x="264" y="205"/>
                                  <a:pt x="264" y="204"/>
                                  <a:pt x="264" y="203"/>
                                </a:cubicBezTo>
                                <a:cubicBezTo>
                                  <a:pt x="264" y="202"/>
                                  <a:pt x="264" y="200"/>
                                  <a:pt x="265" y="199"/>
                                </a:cubicBezTo>
                                <a:cubicBezTo>
                                  <a:pt x="266" y="198"/>
                                  <a:pt x="265" y="196"/>
                                  <a:pt x="266" y="195"/>
                                </a:cubicBezTo>
                                <a:cubicBezTo>
                                  <a:pt x="265" y="194"/>
                                  <a:pt x="266" y="193"/>
                                  <a:pt x="266" y="192"/>
                                </a:cubicBezTo>
                                <a:cubicBezTo>
                                  <a:pt x="265" y="191"/>
                                  <a:pt x="266" y="191"/>
                                  <a:pt x="266" y="190"/>
                                </a:cubicBezTo>
                                <a:cubicBezTo>
                                  <a:pt x="267" y="189"/>
                                  <a:pt x="266" y="187"/>
                                  <a:pt x="267" y="186"/>
                                </a:cubicBezTo>
                                <a:cubicBezTo>
                                  <a:pt x="266" y="182"/>
                                  <a:pt x="267" y="180"/>
                                  <a:pt x="267" y="177"/>
                                </a:cubicBezTo>
                                <a:cubicBezTo>
                                  <a:pt x="267" y="174"/>
                                  <a:pt x="268" y="172"/>
                                  <a:pt x="268" y="168"/>
                                </a:cubicBezTo>
                                <a:cubicBezTo>
                                  <a:pt x="267" y="166"/>
                                  <a:pt x="268" y="163"/>
                                  <a:pt x="267" y="160"/>
                                </a:cubicBezTo>
                                <a:cubicBezTo>
                                  <a:pt x="267" y="157"/>
                                  <a:pt x="267" y="154"/>
                                  <a:pt x="266" y="151"/>
                                </a:cubicBezTo>
                                <a:cubicBezTo>
                                  <a:pt x="265" y="149"/>
                                  <a:pt x="267" y="148"/>
                                  <a:pt x="266" y="146"/>
                                </a:cubicBezTo>
                                <a:cubicBezTo>
                                  <a:pt x="266" y="145"/>
                                  <a:pt x="265" y="143"/>
                                  <a:pt x="266" y="142"/>
                                </a:cubicBezTo>
                                <a:cubicBezTo>
                                  <a:pt x="265" y="139"/>
                                  <a:pt x="266" y="136"/>
                                  <a:pt x="264" y="133"/>
                                </a:cubicBezTo>
                                <a:cubicBezTo>
                                  <a:pt x="264" y="131"/>
                                  <a:pt x="265" y="130"/>
                                  <a:pt x="264" y="128"/>
                                </a:cubicBezTo>
                                <a:cubicBezTo>
                                  <a:pt x="265" y="127"/>
                                  <a:pt x="263" y="125"/>
                                  <a:pt x="264" y="124"/>
                                </a:cubicBezTo>
                                <a:cubicBezTo>
                                  <a:pt x="262" y="122"/>
                                  <a:pt x="263" y="121"/>
                                  <a:pt x="262" y="119"/>
                                </a:cubicBezTo>
                                <a:cubicBezTo>
                                  <a:pt x="262" y="118"/>
                                  <a:pt x="262" y="115"/>
                                  <a:pt x="260" y="115"/>
                                </a:cubicBezTo>
                                <a:cubicBezTo>
                                  <a:pt x="262" y="122"/>
                                  <a:pt x="263" y="129"/>
                                  <a:pt x="263" y="135"/>
                                </a:cubicBezTo>
                                <a:close/>
                                <a:moveTo>
                                  <a:pt x="267" y="138"/>
                                </a:moveTo>
                                <a:cubicBezTo>
                                  <a:pt x="266" y="139"/>
                                  <a:pt x="268" y="141"/>
                                  <a:pt x="267" y="141"/>
                                </a:cubicBezTo>
                                <a:cubicBezTo>
                                  <a:pt x="268" y="143"/>
                                  <a:pt x="268" y="144"/>
                                  <a:pt x="267" y="145"/>
                                </a:cubicBezTo>
                                <a:cubicBezTo>
                                  <a:pt x="268" y="147"/>
                                  <a:pt x="268" y="148"/>
                                  <a:pt x="268" y="149"/>
                                </a:cubicBezTo>
                                <a:cubicBezTo>
                                  <a:pt x="269" y="155"/>
                                  <a:pt x="269" y="160"/>
                                  <a:pt x="271" y="166"/>
                                </a:cubicBezTo>
                                <a:cubicBezTo>
                                  <a:pt x="270" y="168"/>
                                  <a:pt x="270" y="170"/>
                                  <a:pt x="271" y="172"/>
                                </a:cubicBezTo>
                                <a:cubicBezTo>
                                  <a:pt x="270" y="174"/>
                                  <a:pt x="269" y="176"/>
                                  <a:pt x="270" y="178"/>
                                </a:cubicBezTo>
                                <a:cubicBezTo>
                                  <a:pt x="269" y="180"/>
                                  <a:pt x="270" y="182"/>
                                  <a:pt x="269" y="184"/>
                                </a:cubicBezTo>
                                <a:cubicBezTo>
                                  <a:pt x="268" y="186"/>
                                  <a:pt x="270" y="188"/>
                                  <a:pt x="268" y="190"/>
                                </a:cubicBezTo>
                                <a:cubicBezTo>
                                  <a:pt x="270" y="191"/>
                                  <a:pt x="268" y="192"/>
                                  <a:pt x="268" y="193"/>
                                </a:cubicBezTo>
                                <a:cubicBezTo>
                                  <a:pt x="267" y="193"/>
                                  <a:pt x="269" y="195"/>
                                  <a:pt x="268" y="196"/>
                                </a:cubicBezTo>
                                <a:cubicBezTo>
                                  <a:pt x="268" y="198"/>
                                  <a:pt x="267" y="200"/>
                                  <a:pt x="267" y="202"/>
                                </a:cubicBezTo>
                                <a:cubicBezTo>
                                  <a:pt x="265" y="202"/>
                                  <a:pt x="268" y="204"/>
                                  <a:pt x="266" y="204"/>
                                </a:cubicBezTo>
                                <a:cubicBezTo>
                                  <a:pt x="266" y="205"/>
                                  <a:pt x="267" y="205"/>
                                  <a:pt x="266" y="206"/>
                                </a:cubicBezTo>
                                <a:cubicBezTo>
                                  <a:pt x="265" y="206"/>
                                  <a:pt x="266" y="207"/>
                                  <a:pt x="265" y="207"/>
                                </a:cubicBezTo>
                                <a:cubicBezTo>
                                  <a:pt x="265" y="209"/>
                                  <a:pt x="265" y="211"/>
                                  <a:pt x="265" y="213"/>
                                </a:cubicBezTo>
                                <a:cubicBezTo>
                                  <a:pt x="263" y="214"/>
                                  <a:pt x="265" y="215"/>
                                  <a:pt x="264" y="216"/>
                                </a:cubicBezTo>
                                <a:cubicBezTo>
                                  <a:pt x="264" y="217"/>
                                  <a:pt x="263" y="218"/>
                                  <a:pt x="263" y="219"/>
                                </a:cubicBezTo>
                                <a:cubicBezTo>
                                  <a:pt x="264" y="221"/>
                                  <a:pt x="262" y="223"/>
                                  <a:pt x="262" y="225"/>
                                </a:cubicBezTo>
                                <a:cubicBezTo>
                                  <a:pt x="261" y="225"/>
                                  <a:pt x="263" y="227"/>
                                  <a:pt x="262" y="227"/>
                                </a:cubicBezTo>
                                <a:cubicBezTo>
                                  <a:pt x="263" y="229"/>
                                  <a:pt x="260" y="229"/>
                                  <a:pt x="262" y="231"/>
                                </a:cubicBezTo>
                                <a:cubicBezTo>
                                  <a:pt x="260" y="232"/>
                                  <a:pt x="261" y="235"/>
                                  <a:pt x="260" y="237"/>
                                </a:cubicBezTo>
                                <a:cubicBezTo>
                                  <a:pt x="260" y="241"/>
                                  <a:pt x="260" y="245"/>
                                  <a:pt x="260" y="249"/>
                                </a:cubicBezTo>
                                <a:cubicBezTo>
                                  <a:pt x="260" y="251"/>
                                  <a:pt x="259" y="253"/>
                                  <a:pt x="260" y="255"/>
                                </a:cubicBezTo>
                                <a:cubicBezTo>
                                  <a:pt x="259" y="257"/>
                                  <a:pt x="261" y="260"/>
                                  <a:pt x="259" y="262"/>
                                </a:cubicBezTo>
                                <a:cubicBezTo>
                                  <a:pt x="260" y="263"/>
                                  <a:pt x="260" y="264"/>
                                  <a:pt x="261" y="266"/>
                                </a:cubicBezTo>
                                <a:cubicBezTo>
                                  <a:pt x="261" y="267"/>
                                  <a:pt x="260" y="268"/>
                                  <a:pt x="261" y="269"/>
                                </a:cubicBezTo>
                                <a:cubicBezTo>
                                  <a:pt x="262" y="272"/>
                                  <a:pt x="262" y="276"/>
                                  <a:pt x="265" y="276"/>
                                </a:cubicBezTo>
                                <a:cubicBezTo>
                                  <a:pt x="264" y="274"/>
                                  <a:pt x="265" y="273"/>
                                  <a:pt x="264" y="271"/>
                                </a:cubicBezTo>
                                <a:cubicBezTo>
                                  <a:pt x="265" y="270"/>
                                  <a:pt x="263" y="268"/>
                                  <a:pt x="264" y="267"/>
                                </a:cubicBezTo>
                                <a:cubicBezTo>
                                  <a:pt x="263" y="265"/>
                                  <a:pt x="263" y="264"/>
                                  <a:pt x="263" y="262"/>
                                </a:cubicBezTo>
                                <a:cubicBezTo>
                                  <a:pt x="264" y="261"/>
                                  <a:pt x="262" y="259"/>
                                  <a:pt x="263" y="258"/>
                                </a:cubicBezTo>
                                <a:cubicBezTo>
                                  <a:pt x="264" y="256"/>
                                  <a:pt x="261" y="254"/>
                                  <a:pt x="263" y="253"/>
                                </a:cubicBezTo>
                                <a:cubicBezTo>
                                  <a:pt x="263" y="252"/>
                                  <a:pt x="262" y="250"/>
                                  <a:pt x="263" y="249"/>
                                </a:cubicBezTo>
                                <a:cubicBezTo>
                                  <a:pt x="261" y="245"/>
                                  <a:pt x="264" y="243"/>
                                  <a:pt x="263" y="239"/>
                                </a:cubicBezTo>
                                <a:cubicBezTo>
                                  <a:pt x="264" y="237"/>
                                  <a:pt x="263" y="234"/>
                                  <a:pt x="265" y="232"/>
                                </a:cubicBezTo>
                                <a:cubicBezTo>
                                  <a:pt x="265" y="230"/>
                                  <a:pt x="265" y="229"/>
                                  <a:pt x="265" y="227"/>
                                </a:cubicBezTo>
                                <a:cubicBezTo>
                                  <a:pt x="266" y="226"/>
                                  <a:pt x="266" y="224"/>
                                  <a:pt x="266" y="223"/>
                                </a:cubicBezTo>
                                <a:cubicBezTo>
                                  <a:pt x="265" y="221"/>
                                  <a:pt x="268" y="221"/>
                                  <a:pt x="267" y="219"/>
                                </a:cubicBezTo>
                                <a:cubicBezTo>
                                  <a:pt x="267" y="218"/>
                                  <a:pt x="267" y="217"/>
                                  <a:pt x="267" y="217"/>
                                </a:cubicBezTo>
                                <a:cubicBezTo>
                                  <a:pt x="267" y="216"/>
                                  <a:pt x="268" y="215"/>
                                  <a:pt x="267" y="214"/>
                                </a:cubicBezTo>
                                <a:cubicBezTo>
                                  <a:pt x="269" y="213"/>
                                  <a:pt x="268" y="212"/>
                                  <a:pt x="268" y="210"/>
                                </a:cubicBezTo>
                                <a:cubicBezTo>
                                  <a:pt x="269" y="209"/>
                                  <a:pt x="269" y="207"/>
                                  <a:pt x="270" y="206"/>
                                </a:cubicBezTo>
                                <a:cubicBezTo>
                                  <a:pt x="269" y="203"/>
                                  <a:pt x="270" y="200"/>
                                  <a:pt x="271" y="198"/>
                                </a:cubicBezTo>
                                <a:cubicBezTo>
                                  <a:pt x="270" y="196"/>
                                  <a:pt x="272" y="195"/>
                                  <a:pt x="271" y="194"/>
                                </a:cubicBezTo>
                                <a:cubicBezTo>
                                  <a:pt x="271" y="192"/>
                                  <a:pt x="271" y="190"/>
                                  <a:pt x="272" y="189"/>
                                </a:cubicBezTo>
                                <a:cubicBezTo>
                                  <a:pt x="272" y="186"/>
                                  <a:pt x="271" y="183"/>
                                  <a:pt x="272" y="180"/>
                                </a:cubicBezTo>
                                <a:cubicBezTo>
                                  <a:pt x="271" y="178"/>
                                  <a:pt x="272" y="177"/>
                                  <a:pt x="273" y="176"/>
                                </a:cubicBezTo>
                                <a:cubicBezTo>
                                  <a:pt x="273" y="174"/>
                                  <a:pt x="272" y="173"/>
                                  <a:pt x="272" y="171"/>
                                </a:cubicBezTo>
                                <a:cubicBezTo>
                                  <a:pt x="272" y="168"/>
                                  <a:pt x="272" y="165"/>
                                  <a:pt x="272" y="162"/>
                                </a:cubicBezTo>
                                <a:cubicBezTo>
                                  <a:pt x="271" y="161"/>
                                  <a:pt x="272" y="160"/>
                                  <a:pt x="272" y="158"/>
                                </a:cubicBezTo>
                                <a:cubicBezTo>
                                  <a:pt x="271" y="156"/>
                                  <a:pt x="271" y="155"/>
                                  <a:pt x="272" y="153"/>
                                </a:cubicBezTo>
                                <a:cubicBezTo>
                                  <a:pt x="271" y="150"/>
                                  <a:pt x="271" y="147"/>
                                  <a:pt x="270" y="144"/>
                                </a:cubicBezTo>
                                <a:cubicBezTo>
                                  <a:pt x="269" y="142"/>
                                  <a:pt x="270" y="141"/>
                                  <a:pt x="268" y="139"/>
                                </a:cubicBezTo>
                                <a:cubicBezTo>
                                  <a:pt x="267" y="137"/>
                                  <a:pt x="268" y="134"/>
                                  <a:pt x="266" y="134"/>
                                </a:cubicBezTo>
                                <a:cubicBezTo>
                                  <a:pt x="267" y="136"/>
                                  <a:pt x="266" y="136"/>
                                  <a:pt x="267" y="138"/>
                                </a:cubicBezTo>
                                <a:close/>
                                <a:moveTo>
                                  <a:pt x="103" y="229"/>
                                </a:moveTo>
                                <a:cubicBezTo>
                                  <a:pt x="105" y="230"/>
                                  <a:pt x="107" y="231"/>
                                  <a:pt x="109" y="231"/>
                                </a:cubicBezTo>
                                <a:cubicBezTo>
                                  <a:pt x="110" y="232"/>
                                  <a:pt x="112" y="230"/>
                                  <a:pt x="112" y="231"/>
                                </a:cubicBezTo>
                                <a:cubicBezTo>
                                  <a:pt x="113" y="231"/>
                                  <a:pt x="115" y="232"/>
                                  <a:pt x="115" y="231"/>
                                </a:cubicBezTo>
                                <a:cubicBezTo>
                                  <a:pt x="114" y="231"/>
                                  <a:pt x="114" y="230"/>
                                  <a:pt x="113" y="230"/>
                                </a:cubicBezTo>
                                <a:cubicBezTo>
                                  <a:pt x="115" y="229"/>
                                  <a:pt x="116" y="230"/>
                                  <a:pt x="118" y="231"/>
                                </a:cubicBezTo>
                                <a:cubicBezTo>
                                  <a:pt x="119" y="231"/>
                                  <a:pt x="121" y="231"/>
                                  <a:pt x="123" y="232"/>
                                </a:cubicBezTo>
                                <a:cubicBezTo>
                                  <a:pt x="126" y="231"/>
                                  <a:pt x="130" y="232"/>
                                  <a:pt x="133" y="232"/>
                                </a:cubicBezTo>
                                <a:cubicBezTo>
                                  <a:pt x="135" y="232"/>
                                  <a:pt x="136" y="233"/>
                                  <a:pt x="138" y="232"/>
                                </a:cubicBezTo>
                                <a:cubicBezTo>
                                  <a:pt x="139" y="233"/>
                                  <a:pt x="141" y="232"/>
                                  <a:pt x="141" y="233"/>
                                </a:cubicBezTo>
                                <a:cubicBezTo>
                                  <a:pt x="142" y="234"/>
                                  <a:pt x="143" y="232"/>
                                  <a:pt x="144" y="233"/>
                                </a:cubicBezTo>
                                <a:cubicBezTo>
                                  <a:pt x="145" y="234"/>
                                  <a:pt x="148" y="232"/>
                                  <a:pt x="149" y="233"/>
                                </a:cubicBezTo>
                                <a:cubicBezTo>
                                  <a:pt x="151" y="233"/>
                                  <a:pt x="153" y="233"/>
                                  <a:pt x="154" y="233"/>
                                </a:cubicBezTo>
                                <a:cubicBezTo>
                                  <a:pt x="155" y="234"/>
                                  <a:pt x="156" y="232"/>
                                  <a:pt x="157" y="233"/>
                                </a:cubicBezTo>
                                <a:cubicBezTo>
                                  <a:pt x="158" y="233"/>
                                  <a:pt x="159" y="233"/>
                                  <a:pt x="160" y="233"/>
                                </a:cubicBezTo>
                                <a:cubicBezTo>
                                  <a:pt x="161" y="233"/>
                                  <a:pt x="163" y="233"/>
                                  <a:pt x="166" y="232"/>
                                </a:cubicBezTo>
                                <a:cubicBezTo>
                                  <a:pt x="167" y="233"/>
                                  <a:pt x="170" y="233"/>
                                  <a:pt x="172" y="233"/>
                                </a:cubicBezTo>
                                <a:cubicBezTo>
                                  <a:pt x="174" y="234"/>
                                  <a:pt x="177" y="234"/>
                                  <a:pt x="179" y="234"/>
                                </a:cubicBezTo>
                                <a:cubicBezTo>
                                  <a:pt x="180" y="235"/>
                                  <a:pt x="181" y="235"/>
                                  <a:pt x="183" y="235"/>
                                </a:cubicBezTo>
                                <a:cubicBezTo>
                                  <a:pt x="184" y="236"/>
                                  <a:pt x="186" y="235"/>
                                  <a:pt x="186" y="237"/>
                                </a:cubicBezTo>
                                <a:cubicBezTo>
                                  <a:pt x="188" y="235"/>
                                  <a:pt x="189" y="236"/>
                                  <a:pt x="190" y="236"/>
                                </a:cubicBezTo>
                                <a:cubicBezTo>
                                  <a:pt x="192" y="236"/>
                                  <a:pt x="193" y="235"/>
                                  <a:pt x="194" y="237"/>
                                </a:cubicBezTo>
                                <a:cubicBezTo>
                                  <a:pt x="195" y="237"/>
                                  <a:pt x="196" y="237"/>
                                  <a:pt x="197" y="237"/>
                                </a:cubicBezTo>
                                <a:cubicBezTo>
                                  <a:pt x="198" y="238"/>
                                  <a:pt x="199" y="238"/>
                                  <a:pt x="200" y="238"/>
                                </a:cubicBezTo>
                                <a:cubicBezTo>
                                  <a:pt x="201" y="236"/>
                                  <a:pt x="197" y="236"/>
                                  <a:pt x="195" y="236"/>
                                </a:cubicBezTo>
                                <a:cubicBezTo>
                                  <a:pt x="195" y="234"/>
                                  <a:pt x="193" y="236"/>
                                  <a:pt x="193" y="234"/>
                                </a:cubicBezTo>
                                <a:cubicBezTo>
                                  <a:pt x="191" y="235"/>
                                  <a:pt x="191" y="233"/>
                                  <a:pt x="189" y="234"/>
                                </a:cubicBezTo>
                                <a:cubicBezTo>
                                  <a:pt x="187" y="233"/>
                                  <a:pt x="185" y="233"/>
                                  <a:pt x="183" y="233"/>
                                </a:cubicBezTo>
                                <a:cubicBezTo>
                                  <a:pt x="182" y="232"/>
                                  <a:pt x="181" y="232"/>
                                  <a:pt x="179" y="232"/>
                                </a:cubicBezTo>
                                <a:cubicBezTo>
                                  <a:pt x="179" y="232"/>
                                  <a:pt x="178" y="232"/>
                                  <a:pt x="177" y="232"/>
                                </a:cubicBezTo>
                                <a:cubicBezTo>
                                  <a:pt x="177" y="232"/>
                                  <a:pt x="177" y="231"/>
                                  <a:pt x="176" y="232"/>
                                </a:cubicBezTo>
                                <a:cubicBezTo>
                                  <a:pt x="174" y="230"/>
                                  <a:pt x="172" y="231"/>
                                  <a:pt x="170" y="230"/>
                                </a:cubicBezTo>
                                <a:cubicBezTo>
                                  <a:pt x="169" y="230"/>
                                  <a:pt x="168" y="230"/>
                                  <a:pt x="166" y="230"/>
                                </a:cubicBezTo>
                                <a:cubicBezTo>
                                  <a:pt x="165" y="230"/>
                                  <a:pt x="164" y="228"/>
                                  <a:pt x="163" y="229"/>
                                </a:cubicBezTo>
                                <a:cubicBezTo>
                                  <a:pt x="161" y="229"/>
                                  <a:pt x="158" y="229"/>
                                  <a:pt x="156" y="229"/>
                                </a:cubicBezTo>
                                <a:cubicBezTo>
                                  <a:pt x="156" y="228"/>
                                  <a:pt x="154" y="229"/>
                                  <a:pt x="153" y="228"/>
                                </a:cubicBezTo>
                                <a:cubicBezTo>
                                  <a:pt x="152" y="228"/>
                                  <a:pt x="150" y="229"/>
                                  <a:pt x="149" y="228"/>
                                </a:cubicBezTo>
                                <a:cubicBezTo>
                                  <a:pt x="146" y="230"/>
                                  <a:pt x="144" y="228"/>
                                  <a:pt x="140" y="229"/>
                                </a:cubicBezTo>
                                <a:cubicBezTo>
                                  <a:pt x="134" y="227"/>
                                  <a:pt x="127" y="229"/>
                                  <a:pt x="120" y="228"/>
                                </a:cubicBezTo>
                                <a:cubicBezTo>
                                  <a:pt x="118" y="229"/>
                                  <a:pt x="117" y="228"/>
                                  <a:pt x="116" y="228"/>
                                </a:cubicBezTo>
                                <a:cubicBezTo>
                                  <a:pt x="115" y="228"/>
                                  <a:pt x="114" y="227"/>
                                  <a:pt x="113" y="227"/>
                                </a:cubicBezTo>
                                <a:cubicBezTo>
                                  <a:pt x="112" y="228"/>
                                  <a:pt x="111" y="228"/>
                                  <a:pt x="111" y="227"/>
                                </a:cubicBezTo>
                                <a:cubicBezTo>
                                  <a:pt x="107" y="227"/>
                                  <a:pt x="104" y="227"/>
                                  <a:pt x="100" y="226"/>
                                </a:cubicBezTo>
                                <a:cubicBezTo>
                                  <a:pt x="101" y="228"/>
                                  <a:pt x="103" y="227"/>
                                  <a:pt x="103" y="229"/>
                                </a:cubicBezTo>
                                <a:close/>
                                <a:moveTo>
                                  <a:pt x="261" y="160"/>
                                </a:moveTo>
                                <a:cubicBezTo>
                                  <a:pt x="259" y="161"/>
                                  <a:pt x="261" y="163"/>
                                  <a:pt x="259" y="164"/>
                                </a:cubicBezTo>
                                <a:cubicBezTo>
                                  <a:pt x="260" y="166"/>
                                  <a:pt x="258" y="167"/>
                                  <a:pt x="259" y="169"/>
                                </a:cubicBezTo>
                                <a:cubicBezTo>
                                  <a:pt x="258" y="170"/>
                                  <a:pt x="259" y="172"/>
                                  <a:pt x="257" y="173"/>
                                </a:cubicBezTo>
                                <a:cubicBezTo>
                                  <a:pt x="258" y="175"/>
                                  <a:pt x="257" y="177"/>
                                  <a:pt x="256" y="179"/>
                                </a:cubicBezTo>
                                <a:cubicBezTo>
                                  <a:pt x="257" y="180"/>
                                  <a:pt x="256" y="180"/>
                                  <a:pt x="256" y="181"/>
                                </a:cubicBezTo>
                                <a:cubicBezTo>
                                  <a:pt x="256" y="182"/>
                                  <a:pt x="257" y="183"/>
                                  <a:pt x="255" y="184"/>
                                </a:cubicBezTo>
                                <a:cubicBezTo>
                                  <a:pt x="256" y="185"/>
                                  <a:pt x="256" y="186"/>
                                  <a:pt x="255" y="186"/>
                                </a:cubicBezTo>
                                <a:cubicBezTo>
                                  <a:pt x="254" y="187"/>
                                  <a:pt x="255" y="188"/>
                                  <a:pt x="254" y="189"/>
                                </a:cubicBezTo>
                                <a:cubicBezTo>
                                  <a:pt x="254" y="194"/>
                                  <a:pt x="253" y="198"/>
                                  <a:pt x="252" y="202"/>
                                </a:cubicBezTo>
                                <a:cubicBezTo>
                                  <a:pt x="252" y="204"/>
                                  <a:pt x="252" y="205"/>
                                  <a:pt x="252" y="207"/>
                                </a:cubicBezTo>
                                <a:cubicBezTo>
                                  <a:pt x="251" y="208"/>
                                  <a:pt x="251" y="210"/>
                                  <a:pt x="250" y="211"/>
                                </a:cubicBezTo>
                                <a:cubicBezTo>
                                  <a:pt x="251" y="216"/>
                                  <a:pt x="248" y="220"/>
                                  <a:pt x="249" y="225"/>
                                </a:cubicBezTo>
                                <a:cubicBezTo>
                                  <a:pt x="247" y="227"/>
                                  <a:pt x="248" y="231"/>
                                  <a:pt x="247" y="233"/>
                                </a:cubicBezTo>
                                <a:cubicBezTo>
                                  <a:pt x="247" y="235"/>
                                  <a:pt x="247" y="236"/>
                                  <a:pt x="247" y="238"/>
                                </a:cubicBezTo>
                                <a:cubicBezTo>
                                  <a:pt x="247" y="239"/>
                                  <a:pt x="246" y="240"/>
                                  <a:pt x="247" y="242"/>
                                </a:cubicBezTo>
                                <a:cubicBezTo>
                                  <a:pt x="246" y="243"/>
                                  <a:pt x="248" y="246"/>
                                  <a:pt x="247" y="247"/>
                                </a:cubicBezTo>
                                <a:cubicBezTo>
                                  <a:pt x="247" y="247"/>
                                  <a:pt x="247" y="248"/>
                                  <a:pt x="248" y="249"/>
                                </a:cubicBezTo>
                                <a:cubicBezTo>
                                  <a:pt x="248" y="250"/>
                                  <a:pt x="248" y="251"/>
                                  <a:pt x="248" y="252"/>
                                </a:cubicBezTo>
                                <a:cubicBezTo>
                                  <a:pt x="248" y="253"/>
                                  <a:pt x="249" y="255"/>
                                  <a:pt x="249" y="256"/>
                                </a:cubicBezTo>
                                <a:cubicBezTo>
                                  <a:pt x="249" y="258"/>
                                  <a:pt x="250" y="260"/>
                                  <a:pt x="249" y="261"/>
                                </a:cubicBezTo>
                                <a:cubicBezTo>
                                  <a:pt x="251" y="263"/>
                                  <a:pt x="250" y="268"/>
                                  <a:pt x="253" y="268"/>
                                </a:cubicBezTo>
                                <a:cubicBezTo>
                                  <a:pt x="253" y="269"/>
                                  <a:pt x="254" y="269"/>
                                  <a:pt x="254" y="268"/>
                                </a:cubicBezTo>
                                <a:cubicBezTo>
                                  <a:pt x="254" y="268"/>
                                  <a:pt x="253" y="268"/>
                                  <a:pt x="253" y="267"/>
                                </a:cubicBezTo>
                                <a:cubicBezTo>
                                  <a:pt x="253" y="265"/>
                                  <a:pt x="253" y="261"/>
                                  <a:pt x="251" y="259"/>
                                </a:cubicBezTo>
                                <a:cubicBezTo>
                                  <a:pt x="252" y="257"/>
                                  <a:pt x="251" y="255"/>
                                  <a:pt x="251" y="253"/>
                                </a:cubicBezTo>
                                <a:cubicBezTo>
                                  <a:pt x="251" y="253"/>
                                  <a:pt x="251" y="252"/>
                                  <a:pt x="251" y="252"/>
                                </a:cubicBezTo>
                                <a:cubicBezTo>
                                  <a:pt x="250" y="251"/>
                                  <a:pt x="251" y="251"/>
                                  <a:pt x="250" y="250"/>
                                </a:cubicBezTo>
                                <a:cubicBezTo>
                                  <a:pt x="251" y="249"/>
                                  <a:pt x="251" y="248"/>
                                  <a:pt x="250" y="247"/>
                                </a:cubicBezTo>
                                <a:cubicBezTo>
                                  <a:pt x="252" y="243"/>
                                  <a:pt x="250" y="238"/>
                                  <a:pt x="252" y="235"/>
                                </a:cubicBezTo>
                                <a:cubicBezTo>
                                  <a:pt x="250" y="230"/>
                                  <a:pt x="252" y="228"/>
                                  <a:pt x="251" y="224"/>
                                </a:cubicBezTo>
                                <a:cubicBezTo>
                                  <a:pt x="253" y="223"/>
                                  <a:pt x="252" y="220"/>
                                  <a:pt x="253" y="219"/>
                                </a:cubicBezTo>
                                <a:cubicBezTo>
                                  <a:pt x="253" y="217"/>
                                  <a:pt x="254" y="216"/>
                                  <a:pt x="254" y="214"/>
                                </a:cubicBezTo>
                                <a:cubicBezTo>
                                  <a:pt x="255" y="212"/>
                                  <a:pt x="254" y="210"/>
                                  <a:pt x="255" y="209"/>
                                </a:cubicBezTo>
                                <a:cubicBezTo>
                                  <a:pt x="255" y="207"/>
                                  <a:pt x="256" y="205"/>
                                  <a:pt x="256" y="203"/>
                                </a:cubicBezTo>
                                <a:cubicBezTo>
                                  <a:pt x="256" y="202"/>
                                  <a:pt x="257" y="202"/>
                                  <a:pt x="256" y="201"/>
                                </a:cubicBezTo>
                                <a:cubicBezTo>
                                  <a:pt x="256" y="200"/>
                                  <a:pt x="257" y="200"/>
                                  <a:pt x="256" y="198"/>
                                </a:cubicBezTo>
                                <a:cubicBezTo>
                                  <a:pt x="258" y="197"/>
                                  <a:pt x="257" y="195"/>
                                  <a:pt x="258" y="193"/>
                                </a:cubicBezTo>
                                <a:cubicBezTo>
                                  <a:pt x="258" y="189"/>
                                  <a:pt x="260" y="187"/>
                                  <a:pt x="260" y="183"/>
                                </a:cubicBezTo>
                                <a:cubicBezTo>
                                  <a:pt x="260" y="182"/>
                                  <a:pt x="260" y="181"/>
                                  <a:pt x="260" y="181"/>
                                </a:cubicBezTo>
                                <a:cubicBezTo>
                                  <a:pt x="262" y="180"/>
                                  <a:pt x="260" y="179"/>
                                  <a:pt x="261" y="178"/>
                                </a:cubicBezTo>
                                <a:cubicBezTo>
                                  <a:pt x="262" y="176"/>
                                  <a:pt x="261" y="174"/>
                                  <a:pt x="262" y="173"/>
                                </a:cubicBezTo>
                                <a:cubicBezTo>
                                  <a:pt x="263" y="169"/>
                                  <a:pt x="261" y="165"/>
                                  <a:pt x="263" y="162"/>
                                </a:cubicBezTo>
                                <a:cubicBezTo>
                                  <a:pt x="262" y="160"/>
                                  <a:pt x="263" y="159"/>
                                  <a:pt x="263" y="157"/>
                                </a:cubicBezTo>
                                <a:cubicBezTo>
                                  <a:pt x="263" y="156"/>
                                  <a:pt x="262" y="154"/>
                                  <a:pt x="263" y="154"/>
                                </a:cubicBezTo>
                                <a:cubicBezTo>
                                  <a:pt x="262" y="153"/>
                                  <a:pt x="264" y="151"/>
                                  <a:pt x="262" y="152"/>
                                </a:cubicBezTo>
                                <a:cubicBezTo>
                                  <a:pt x="262" y="155"/>
                                  <a:pt x="260" y="157"/>
                                  <a:pt x="261" y="160"/>
                                </a:cubicBezTo>
                                <a:close/>
                                <a:moveTo>
                                  <a:pt x="125" y="239"/>
                                </a:moveTo>
                                <a:cubicBezTo>
                                  <a:pt x="125" y="238"/>
                                  <a:pt x="124" y="237"/>
                                  <a:pt x="125" y="236"/>
                                </a:cubicBezTo>
                                <a:cubicBezTo>
                                  <a:pt x="126" y="238"/>
                                  <a:pt x="128" y="239"/>
                                  <a:pt x="129" y="240"/>
                                </a:cubicBezTo>
                                <a:cubicBezTo>
                                  <a:pt x="131" y="240"/>
                                  <a:pt x="132" y="241"/>
                                  <a:pt x="133" y="241"/>
                                </a:cubicBezTo>
                                <a:cubicBezTo>
                                  <a:pt x="134" y="242"/>
                                  <a:pt x="136" y="241"/>
                                  <a:pt x="137" y="242"/>
                                </a:cubicBezTo>
                                <a:cubicBezTo>
                                  <a:pt x="139" y="242"/>
                                  <a:pt x="140" y="242"/>
                                  <a:pt x="141" y="243"/>
                                </a:cubicBezTo>
                                <a:cubicBezTo>
                                  <a:pt x="143" y="241"/>
                                  <a:pt x="144" y="244"/>
                                  <a:pt x="146" y="243"/>
                                </a:cubicBezTo>
                                <a:cubicBezTo>
                                  <a:pt x="147" y="244"/>
                                  <a:pt x="148" y="245"/>
                                  <a:pt x="150" y="244"/>
                                </a:cubicBezTo>
                                <a:cubicBezTo>
                                  <a:pt x="150" y="245"/>
                                  <a:pt x="151" y="244"/>
                                  <a:pt x="152" y="244"/>
                                </a:cubicBezTo>
                                <a:cubicBezTo>
                                  <a:pt x="153" y="245"/>
                                  <a:pt x="153" y="245"/>
                                  <a:pt x="154" y="245"/>
                                </a:cubicBezTo>
                                <a:cubicBezTo>
                                  <a:pt x="156" y="245"/>
                                  <a:pt x="157" y="245"/>
                                  <a:pt x="158" y="246"/>
                                </a:cubicBezTo>
                                <a:cubicBezTo>
                                  <a:pt x="160" y="246"/>
                                  <a:pt x="162" y="245"/>
                                  <a:pt x="163" y="247"/>
                                </a:cubicBezTo>
                                <a:cubicBezTo>
                                  <a:pt x="166" y="246"/>
                                  <a:pt x="167" y="248"/>
                                  <a:pt x="170" y="247"/>
                                </a:cubicBezTo>
                                <a:cubicBezTo>
                                  <a:pt x="172" y="248"/>
                                  <a:pt x="175" y="249"/>
                                  <a:pt x="177" y="249"/>
                                </a:cubicBezTo>
                                <a:cubicBezTo>
                                  <a:pt x="179" y="250"/>
                                  <a:pt x="182" y="249"/>
                                  <a:pt x="184" y="250"/>
                                </a:cubicBezTo>
                                <a:cubicBezTo>
                                  <a:pt x="187" y="251"/>
                                  <a:pt x="189" y="252"/>
                                  <a:pt x="192" y="251"/>
                                </a:cubicBezTo>
                                <a:cubicBezTo>
                                  <a:pt x="195" y="253"/>
                                  <a:pt x="199" y="252"/>
                                  <a:pt x="202" y="254"/>
                                </a:cubicBezTo>
                                <a:cubicBezTo>
                                  <a:pt x="205" y="253"/>
                                  <a:pt x="208" y="255"/>
                                  <a:pt x="211" y="255"/>
                                </a:cubicBezTo>
                                <a:cubicBezTo>
                                  <a:pt x="212" y="256"/>
                                  <a:pt x="214" y="255"/>
                                  <a:pt x="215" y="256"/>
                                </a:cubicBezTo>
                                <a:cubicBezTo>
                                  <a:pt x="216" y="256"/>
                                  <a:pt x="217" y="257"/>
                                  <a:pt x="218" y="256"/>
                                </a:cubicBezTo>
                                <a:cubicBezTo>
                                  <a:pt x="218" y="257"/>
                                  <a:pt x="219" y="256"/>
                                  <a:pt x="220" y="257"/>
                                </a:cubicBezTo>
                                <a:cubicBezTo>
                                  <a:pt x="222" y="258"/>
                                  <a:pt x="226" y="258"/>
                                  <a:pt x="228" y="260"/>
                                </a:cubicBezTo>
                                <a:cubicBezTo>
                                  <a:pt x="230" y="260"/>
                                  <a:pt x="231" y="261"/>
                                  <a:pt x="232" y="261"/>
                                </a:cubicBezTo>
                                <a:cubicBezTo>
                                  <a:pt x="234" y="261"/>
                                  <a:pt x="235" y="264"/>
                                  <a:pt x="237" y="263"/>
                                </a:cubicBezTo>
                                <a:cubicBezTo>
                                  <a:pt x="236" y="261"/>
                                  <a:pt x="235" y="261"/>
                                  <a:pt x="234" y="260"/>
                                </a:cubicBezTo>
                                <a:cubicBezTo>
                                  <a:pt x="233" y="260"/>
                                  <a:pt x="233" y="259"/>
                                  <a:pt x="232" y="259"/>
                                </a:cubicBezTo>
                                <a:cubicBezTo>
                                  <a:pt x="231" y="259"/>
                                  <a:pt x="231" y="259"/>
                                  <a:pt x="230" y="258"/>
                                </a:cubicBezTo>
                                <a:cubicBezTo>
                                  <a:pt x="227" y="258"/>
                                  <a:pt x="225" y="256"/>
                                  <a:pt x="222" y="256"/>
                                </a:cubicBezTo>
                                <a:cubicBezTo>
                                  <a:pt x="222" y="254"/>
                                  <a:pt x="220" y="254"/>
                                  <a:pt x="220" y="253"/>
                                </a:cubicBezTo>
                                <a:cubicBezTo>
                                  <a:pt x="217" y="253"/>
                                  <a:pt x="215" y="252"/>
                                  <a:pt x="213" y="252"/>
                                </a:cubicBezTo>
                                <a:cubicBezTo>
                                  <a:pt x="212" y="250"/>
                                  <a:pt x="211" y="251"/>
                                  <a:pt x="210" y="250"/>
                                </a:cubicBezTo>
                                <a:cubicBezTo>
                                  <a:pt x="210" y="250"/>
                                  <a:pt x="209" y="249"/>
                                  <a:pt x="209" y="249"/>
                                </a:cubicBezTo>
                                <a:cubicBezTo>
                                  <a:pt x="208" y="250"/>
                                  <a:pt x="207" y="249"/>
                                  <a:pt x="207" y="249"/>
                                </a:cubicBezTo>
                                <a:cubicBezTo>
                                  <a:pt x="205" y="249"/>
                                  <a:pt x="203" y="249"/>
                                  <a:pt x="202" y="248"/>
                                </a:cubicBezTo>
                                <a:cubicBezTo>
                                  <a:pt x="201" y="249"/>
                                  <a:pt x="201" y="247"/>
                                  <a:pt x="200" y="248"/>
                                </a:cubicBezTo>
                                <a:cubicBezTo>
                                  <a:pt x="198" y="249"/>
                                  <a:pt x="198" y="247"/>
                                  <a:pt x="197" y="248"/>
                                </a:cubicBezTo>
                                <a:cubicBezTo>
                                  <a:pt x="196" y="246"/>
                                  <a:pt x="193" y="247"/>
                                  <a:pt x="192" y="246"/>
                                </a:cubicBezTo>
                                <a:cubicBezTo>
                                  <a:pt x="191" y="246"/>
                                  <a:pt x="191" y="246"/>
                                  <a:pt x="190" y="246"/>
                                </a:cubicBezTo>
                                <a:cubicBezTo>
                                  <a:pt x="190" y="245"/>
                                  <a:pt x="188" y="246"/>
                                  <a:pt x="188" y="246"/>
                                </a:cubicBezTo>
                                <a:cubicBezTo>
                                  <a:pt x="187" y="244"/>
                                  <a:pt x="185" y="246"/>
                                  <a:pt x="184" y="245"/>
                                </a:cubicBezTo>
                                <a:cubicBezTo>
                                  <a:pt x="181" y="245"/>
                                  <a:pt x="178" y="244"/>
                                  <a:pt x="175" y="245"/>
                                </a:cubicBezTo>
                                <a:cubicBezTo>
                                  <a:pt x="174" y="244"/>
                                  <a:pt x="173" y="244"/>
                                  <a:pt x="172" y="244"/>
                                </a:cubicBezTo>
                                <a:cubicBezTo>
                                  <a:pt x="170" y="245"/>
                                  <a:pt x="169" y="242"/>
                                  <a:pt x="167" y="243"/>
                                </a:cubicBezTo>
                                <a:cubicBezTo>
                                  <a:pt x="166" y="244"/>
                                  <a:pt x="166" y="243"/>
                                  <a:pt x="166" y="243"/>
                                </a:cubicBezTo>
                                <a:cubicBezTo>
                                  <a:pt x="165" y="242"/>
                                  <a:pt x="164" y="243"/>
                                  <a:pt x="163" y="243"/>
                                </a:cubicBezTo>
                                <a:cubicBezTo>
                                  <a:pt x="162" y="242"/>
                                  <a:pt x="160" y="243"/>
                                  <a:pt x="159" y="242"/>
                                </a:cubicBezTo>
                                <a:cubicBezTo>
                                  <a:pt x="157" y="241"/>
                                  <a:pt x="156" y="242"/>
                                  <a:pt x="155" y="242"/>
                                </a:cubicBezTo>
                                <a:cubicBezTo>
                                  <a:pt x="153" y="241"/>
                                  <a:pt x="152" y="241"/>
                                  <a:pt x="150" y="242"/>
                                </a:cubicBezTo>
                                <a:cubicBezTo>
                                  <a:pt x="148" y="240"/>
                                  <a:pt x="145" y="241"/>
                                  <a:pt x="142" y="240"/>
                                </a:cubicBezTo>
                                <a:cubicBezTo>
                                  <a:pt x="141" y="239"/>
                                  <a:pt x="139" y="240"/>
                                  <a:pt x="138" y="239"/>
                                </a:cubicBezTo>
                                <a:cubicBezTo>
                                  <a:pt x="137" y="239"/>
                                  <a:pt x="136" y="238"/>
                                  <a:pt x="134" y="238"/>
                                </a:cubicBezTo>
                                <a:cubicBezTo>
                                  <a:pt x="132" y="237"/>
                                  <a:pt x="129" y="236"/>
                                  <a:pt x="126" y="236"/>
                                </a:cubicBezTo>
                                <a:cubicBezTo>
                                  <a:pt x="125" y="235"/>
                                  <a:pt x="124" y="235"/>
                                  <a:pt x="123" y="234"/>
                                </a:cubicBezTo>
                                <a:cubicBezTo>
                                  <a:pt x="120" y="235"/>
                                  <a:pt x="118" y="233"/>
                                  <a:pt x="114" y="234"/>
                                </a:cubicBezTo>
                                <a:cubicBezTo>
                                  <a:pt x="114" y="234"/>
                                  <a:pt x="114" y="233"/>
                                  <a:pt x="114" y="234"/>
                                </a:cubicBezTo>
                                <a:cubicBezTo>
                                  <a:pt x="117" y="236"/>
                                  <a:pt x="121" y="238"/>
                                  <a:pt x="125" y="239"/>
                                </a:cubicBezTo>
                                <a:close/>
                                <a:moveTo>
                                  <a:pt x="143" y="238"/>
                                </a:moveTo>
                                <a:cubicBezTo>
                                  <a:pt x="147" y="238"/>
                                  <a:pt x="149" y="239"/>
                                  <a:pt x="153" y="239"/>
                                </a:cubicBezTo>
                                <a:cubicBezTo>
                                  <a:pt x="154" y="240"/>
                                  <a:pt x="155" y="239"/>
                                  <a:pt x="155" y="239"/>
                                </a:cubicBezTo>
                                <a:cubicBezTo>
                                  <a:pt x="157" y="239"/>
                                  <a:pt x="157" y="240"/>
                                  <a:pt x="158" y="239"/>
                                </a:cubicBezTo>
                                <a:cubicBezTo>
                                  <a:pt x="159" y="239"/>
                                  <a:pt x="159" y="239"/>
                                  <a:pt x="159" y="240"/>
                                </a:cubicBezTo>
                                <a:cubicBezTo>
                                  <a:pt x="161" y="240"/>
                                  <a:pt x="162" y="239"/>
                                  <a:pt x="163" y="240"/>
                                </a:cubicBezTo>
                                <a:cubicBezTo>
                                  <a:pt x="166" y="241"/>
                                  <a:pt x="170" y="241"/>
                                  <a:pt x="174" y="242"/>
                                </a:cubicBezTo>
                                <a:cubicBezTo>
                                  <a:pt x="175" y="241"/>
                                  <a:pt x="176" y="242"/>
                                  <a:pt x="178" y="241"/>
                                </a:cubicBezTo>
                                <a:cubicBezTo>
                                  <a:pt x="179" y="242"/>
                                  <a:pt x="181" y="241"/>
                                  <a:pt x="183" y="242"/>
                                </a:cubicBezTo>
                                <a:cubicBezTo>
                                  <a:pt x="184" y="242"/>
                                  <a:pt x="185" y="242"/>
                                  <a:pt x="187" y="243"/>
                                </a:cubicBezTo>
                                <a:cubicBezTo>
                                  <a:pt x="188" y="243"/>
                                  <a:pt x="190" y="243"/>
                                  <a:pt x="191" y="244"/>
                                </a:cubicBezTo>
                                <a:cubicBezTo>
                                  <a:pt x="193" y="243"/>
                                  <a:pt x="194" y="244"/>
                                  <a:pt x="195" y="244"/>
                                </a:cubicBezTo>
                                <a:cubicBezTo>
                                  <a:pt x="196" y="246"/>
                                  <a:pt x="198" y="244"/>
                                  <a:pt x="200" y="245"/>
                                </a:cubicBezTo>
                                <a:cubicBezTo>
                                  <a:pt x="203" y="245"/>
                                  <a:pt x="205" y="247"/>
                                  <a:pt x="208" y="246"/>
                                </a:cubicBezTo>
                                <a:cubicBezTo>
                                  <a:pt x="210" y="248"/>
                                  <a:pt x="212" y="248"/>
                                  <a:pt x="214" y="248"/>
                                </a:cubicBezTo>
                                <a:cubicBezTo>
                                  <a:pt x="214" y="249"/>
                                  <a:pt x="216" y="248"/>
                                  <a:pt x="216" y="249"/>
                                </a:cubicBezTo>
                                <a:cubicBezTo>
                                  <a:pt x="217" y="250"/>
                                  <a:pt x="218" y="250"/>
                                  <a:pt x="219" y="250"/>
                                </a:cubicBezTo>
                                <a:cubicBezTo>
                                  <a:pt x="220" y="252"/>
                                  <a:pt x="221" y="251"/>
                                  <a:pt x="222" y="252"/>
                                </a:cubicBezTo>
                                <a:cubicBezTo>
                                  <a:pt x="222" y="251"/>
                                  <a:pt x="222" y="252"/>
                                  <a:pt x="223" y="253"/>
                                </a:cubicBezTo>
                                <a:cubicBezTo>
                                  <a:pt x="223" y="253"/>
                                  <a:pt x="224" y="252"/>
                                  <a:pt x="224" y="253"/>
                                </a:cubicBezTo>
                                <a:cubicBezTo>
                                  <a:pt x="225" y="253"/>
                                  <a:pt x="226" y="253"/>
                                  <a:pt x="227" y="254"/>
                                </a:cubicBezTo>
                                <a:cubicBezTo>
                                  <a:pt x="228" y="254"/>
                                  <a:pt x="230" y="256"/>
                                  <a:pt x="230" y="254"/>
                                </a:cubicBezTo>
                                <a:cubicBezTo>
                                  <a:pt x="229" y="254"/>
                                  <a:pt x="228" y="253"/>
                                  <a:pt x="228" y="252"/>
                                </a:cubicBezTo>
                                <a:cubicBezTo>
                                  <a:pt x="227" y="252"/>
                                  <a:pt x="226" y="253"/>
                                  <a:pt x="226" y="251"/>
                                </a:cubicBezTo>
                                <a:cubicBezTo>
                                  <a:pt x="224" y="251"/>
                                  <a:pt x="223" y="250"/>
                                  <a:pt x="221" y="250"/>
                                </a:cubicBezTo>
                                <a:cubicBezTo>
                                  <a:pt x="219" y="247"/>
                                  <a:pt x="216" y="247"/>
                                  <a:pt x="214" y="245"/>
                                </a:cubicBezTo>
                                <a:cubicBezTo>
                                  <a:pt x="212" y="245"/>
                                  <a:pt x="211" y="246"/>
                                  <a:pt x="210" y="244"/>
                                </a:cubicBezTo>
                                <a:cubicBezTo>
                                  <a:pt x="208" y="244"/>
                                  <a:pt x="207" y="243"/>
                                  <a:pt x="206" y="243"/>
                                </a:cubicBezTo>
                                <a:cubicBezTo>
                                  <a:pt x="205" y="243"/>
                                  <a:pt x="204" y="243"/>
                                  <a:pt x="203" y="242"/>
                                </a:cubicBezTo>
                                <a:cubicBezTo>
                                  <a:pt x="201" y="241"/>
                                  <a:pt x="200" y="241"/>
                                  <a:pt x="199" y="241"/>
                                </a:cubicBezTo>
                                <a:cubicBezTo>
                                  <a:pt x="196" y="240"/>
                                  <a:pt x="194" y="239"/>
                                  <a:pt x="191" y="239"/>
                                </a:cubicBezTo>
                                <a:cubicBezTo>
                                  <a:pt x="191" y="239"/>
                                  <a:pt x="191" y="239"/>
                                  <a:pt x="190" y="239"/>
                                </a:cubicBezTo>
                                <a:cubicBezTo>
                                  <a:pt x="190" y="239"/>
                                  <a:pt x="190" y="239"/>
                                  <a:pt x="190" y="239"/>
                                </a:cubicBezTo>
                                <a:cubicBezTo>
                                  <a:pt x="189" y="239"/>
                                  <a:pt x="188" y="239"/>
                                  <a:pt x="188" y="239"/>
                                </a:cubicBezTo>
                                <a:cubicBezTo>
                                  <a:pt x="187" y="239"/>
                                  <a:pt x="186" y="238"/>
                                  <a:pt x="186" y="238"/>
                                </a:cubicBezTo>
                                <a:cubicBezTo>
                                  <a:pt x="185" y="238"/>
                                  <a:pt x="184" y="238"/>
                                  <a:pt x="183" y="239"/>
                                </a:cubicBezTo>
                                <a:cubicBezTo>
                                  <a:pt x="182" y="238"/>
                                  <a:pt x="181" y="237"/>
                                  <a:pt x="179" y="238"/>
                                </a:cubicBezTo>
                                <a:cubicBezTo>
                                  <a:pt x="178" y="236"/>
                                  <a:pt x="176" y="238"/>
                                  <a:pt x="176" y="237"/>
                                </a:cubicBezTo>
                                <a:cubicBezTo>
                                  <a:pt x="175" y="237"/>
                                  <a:pt x="174" y="235"/>
                                  <a:pt x="173" y="237"/>
                                </a:cubicBezTo>
                                <a:cubicBezTo>
                                  <a:pt x="172" y="235"/>
                                  <a:pt x="170" y="236"/>
                                  <a:pt x="168" y="236"/>
                                </a:cubicBezTo>
                                <a:cubicBezTo>
                                  <a:pt x="166" y="236"/>
                                  <a:pt x="164" y="235"/>
                                  <a:pt x="162" y="236"/>
                                </a:cubicBezTo>
                                <a:cubicBezTo>
                                  <a:pt x="160" y="235"/>
                                  <a:pt x="157" y="236"/>
                                  <a:pt x="154" y="235"/>
                                </a:cubicBezTo>
                                <a:cubicBezTo>
                                  <a:pt x="152" y="235"/>
                                  <a:pt x="149" y="236"/>
                                  <a:pt x="147" y="236"/>
                                </a:cubicBezTo>
                                <a:cubicBezTo>
                                  <a:pt x="145" y="236"/>
                                  <a:pt x="144" y="235"/>
                                  <a:pt x="143" y="236"/>
                                </a:cubicBezTo>
                                <a:cubicBezTo>
                                  <a:pt x="142" y="236"/>
                                  <a:pt x="141" y="235"/>
                                  <a:pt x="139" y="236"/>
                                </a:cubicBezTo>
                                <a:cubicBezTo>
                                  <a:pt x="138" y="235"/>
                                  <a:pt x="137" y="235"/>
                                  <a:pt x="135" y="235"/>
                                </a:cubicBezTo>
                                <a:cubicBezTo>
                                  <a:pt x="135" y="235"/>
                                  <a:pt x="132" y="234"/>
                                  <a:pt x="132" y="235"/>
                                </a:cubicBezTo>
                                <a:cubicBezTo>
                                  <a:pt x="132" y="235"/>
                                  <a:pt x="133" y="236"/>
                                  <a:pt x="133" y="235"/>
                                </a:cubicBezTo>
                                <a:cubicBezTo>
                                  <a:pt x="136" y="237"/>
                                  <a:pt x="140" y="237"/>
                                  <a:pt x="143" y="238"/>
                                </a:cubicBezTo>
                                <a:close/>
                                <a:moveTo>
                                  <a:pt x="144" y="249"/>
                                </a:moveTo>
                                <a:cubicBezTo>
                                  <a:pt x="146" y="249"/>
                                  <a:pt x="147" y="249"/>
                                  <a:pt x="148" y="250"/>
                                </a:cubicBezTo>
                                <a:cubicBezTo>
                                  <a:pt x="151" y="251"/>
                                  <a:pt x="153" y="252"/>
                                  <a:pt x="155" y="253"/>
                                </a:cubicBezTo>
                                <a:cubicBezTo>
                                  <a:pt x="156" y="253"/>
                                  <a:pt x="157" y="254"/>
                                  <a:pt x="158" y="255"/>
                                </a:cubicBezTo>
                                <a:cubicBezTo>
                                  <a:pt x="159" y="254"/>
                                  <a:pt x="160" y="254"/>
                                  <a:pt x="160" y="255"/>
                                </a:cubicBezTo>
                                <a:cubicBezTo>
                                  <a:pt x="161" y="255"/>
                                  <a:pt x="162" y="255"/>
                                  <a:pt x="162" y="256"/>
                                </a:cubicBezTo>
                                <a:cubicBezTo>
                                  <a:pt x="165" y="256"/>
                                  <a:pt x="167" y="257"/>
                                  <a:pt x="170" y="258"/>
                                </a:cubicBezTo>
                                <a:cubicBezTo>
                                  <a:pt x="171" y="258"/>
                                  <a:pt x="172" y="258"/>
                                  <a:pt x="173" y="259"/>
                                </a:cubicBezTo>
                                <a:cubicBezTo>
                                  <a:pt x="175" y="258"/>
                                  <a:pt x="176" y="259"/>
                                  <a:pt x="177" y="260"/>
                                </a:cubicBezTo>
                                <a:cubicBezTo>
                                  <a:pt x="180" y="260"/>
                                  <a:pt x="182" y="262"/>
                                  <a:pt x="185" y="261"/>
                                </a:cubicBezTo>
                                <a:cubicBezTo>
                                  <a:pt x="190" y="263"/>
                                  <a:pt x="195" y="264"/>
                                  <a:pt x="201" y="264"/>
                                </a:cubicBezTo>
                                <a:cubicBezTo>
                                  <a:pt x="202" y="265"/>
                                  <a:pt x="205" y="265"/>
                                  <a:pt x="206" y="266"/>
                                </a:cubicBezTo>
                                <a:cubicBezTo>
                                  <a:pt x="208" y="266"/>
                                  <a:pt x="209" y="265"/>
                                  <a:pt x="210" y="266"/>
                                </a:cubicBezTo>
                                <a:cubicBezTo>
                                  <a:pt x="211" y="267"/>
                                  <a:pt x="212" y="266"/>
                                  <a:pt x="213" y="267"/>
                                </a:cubicBezTo>
                                <a:cubicBezTo>
                                  <a:pt x="218" y="267"/>
                                  <a:pt x="222" y="270"/>
                                  <a:pt x="226" y="269"/>
                                </a:cubicBezTo>
                                <a:cubicBezTo>
                                  <a:pt x="228" y="271"/>
                                  <a:pt x="231" y="269"/>
                                  <a:pt x="233" y="270"/>
                                </a:cubicBezTo>
                                <a:cubicBezTo>
                                  <a:pt x="235" y="271"/>
                                  <a:pt x="237" y="271"/>
                                  <a:pt x="239" y="272"/>
                                </a:cubicBezTo>
                                <a:cubicBezTo>
                                  <a:pt x="241" y="271"/>
                                  <a:pt x="241" y="273"/>
                                  <a:pt x="242" y="273"/>
                                </a:cubicBezTo>
                                <a:cubicBezTo>
                                  <a:pt x="243" y="273"/>
                                  <a:pt x="244" y="273"/>
                                  <a:pt x="245" y="274"/>
                                </a:cubicBezTo>
                                <a:cubicBezTo>
                                  <a:pt x="246" y="275"/>
                                  <a:pt x="247" y="274"/>
                                  <a:pt x="248" y="274"/>
                                </a:cubicBezTo>
                                <a:cubicBezTo>
                                  <a:pt x="249" y="274"/>
                                  <a:pt x="250" y="275"/>
                                  <a:pt x="250" y="275"/>
                                </a:cubicBezTo>
                                <a:cubicBezTo>
                                  <a:pt x="251" y="275"/>
                                  <a:pt x="251" y="275"/>
                                  <a:pt x="251" y="274"/>
                                </a:cubicBezTo>
                                <a:cubicBezTo>
                                  <a:pt x="249" y="274"/>
                                  <a:pt x="248" y="272"/>
                                  <a:pt x="246" y="271"/>
                                </a:cubicBezTo>
                                <a:cubicBezTo>
                                  <a:pt x="244" y="271"/>
                                  <a:pt x="243" y="269"/>
                                  <a:pt x="241" y="268"/>
                                </a:cubicBezTo>
                                <a:cubicBezTo>
                                  <a:pt x="238" y="267"/>
                                  <a:pt x="236" y="265"/>
                                  <a:pt x="233" y="265"/>
                                </a:cubicBezTo>
                                <a:cubicBezTo>
                                  <a:pt x="232" y="264"/>
                                  <a:pt x="231" y="264"/>
                                  <a:pt x="229" y="264"/>
                                </a:cubicBezTo>
                                <a:cubicBezTo>
                                  <a:pt x="228" y="262"/>
                                  <a:pt x="226" y="263"/>
                                  <a:pt x="225" y="261"/>
                                </a:cubicBezTo>
                                <a:cubicBezTo>
                                  <a:pt x="224" y="262"/>
                                  <a:pt x="224" y="261"/>
                                  <a:pt x="223" y="261"/>
                                </a:cubicBezTo>
                                <a:cubicBezTo>
                                  <a:pt x="222" y="260"/>
                                  <a:pt x="221" y="262"/>
                                  <a:pt x="221" y="260"/>
                                </a:cubicBezTo>
                                <a:cubicBezTo>
                                  <a:pt x="218" y="261"/>
                                  <a:pt x="217" y="260"/>
                                  <a:pt x="215" y="259"/>
                                </a:cubicBezTo>
                                <a:cubicBezTo>
                                  <a:pt x="215" y="258"/>
                                  <a:pt x="213" y="259"/>
                                  <a:pt x="213" y="258"/>
                                </a:cubicBezTo>
                                <a:cubicBezTo>
                                  <a:pt x="211" y="260"/>
                                  <a:pt x="211" y="256"/>
                                  <a:pt x="210" y="258"/>
                                </a:cubicBezTo>
                                <a:cubicBezTo>
                                  <a:pt x="208" y="257"/>
                                  <a:pt x="206" y="257"/>
                                  <a:pt x="204" y="257"/>
                                </a:cubicBezTo>
                                <a:cubicBezTo>
                                  <a:pt x="203" y="257"/>
                                  <a:pt x="203" y="256"/>
                                  <a:pt x="202" y="257"/>
                                </a:cubicBezTo>
                                <a:cubicBezTo>
                                  <a:pt x="202" y="256"/>
                                  <a:pt x="200" y="257"/>
                                  <a:pt x="200" y="256"/>
                                </a:cubicBezTo>
                                <a:cubicBezTo>
                                  <a:pt x="197" y="257"/>
                                  <a:pt x="196" y="254"/>
                                  <a:pt x="194" y="255"/>
                                </a:cubicBezTo>
                                <a:cubicBezTo>
                                  <a:pt x="191" y="254"/>
                                  <a:pt x="187" y="254"/>
                                  <a:pt x="184" y="253"/>
                                </a:cubicBezTo>
                                <a:cubicBezTo>
                                  <a:pt x="180" y="253"/>
                                  <a:pt x="177" y="251"/>
                                  <a:pt x="173" y="251"/>
                                </a:cubicBezTo>
                                <a:cubicBezTo>
                                  <a:pt x="172" y="250"/>
                                  <a:pt x="169" y="251"/>
                                  <a:pt x="168" y="250"/>
                                </a:cubicBezTo>
                                <a:cubicBezTo>
                                  <a:pt x="166" y="250"/>
                                  <a:pt x="164" y="250"/>
                                  <a:pt x="162" y="249"/>
                                </a:cubicBezTo>
                                <a:cubicBezTo>
                                  <a:pt x="161" y="248"/>
                                  <a:pt x="159" y="249"/>
                                  <a:pt x="157" y="248"/>
                                </a:cubicBezTo>
                                <a:cubicBezTo>
                                  <a:pt x="155" y="247"/>
                                  <a:pt x="153" y="249"/>
                                  <a:pt x="152" y="247"/>
                                </a:cubicBezTo>
                                <a:cubicBezTo>
                                  <a:pt x="150" y="247"/>
                                  <a:pt x="148" y="247"/>
                                  <a:pt x="146" y="246"/>
                                </a:cubicBezTo>
                                <a:cubicBezTo>
                                  <a:pt x="145" y="247"/>
                                  <a:pt x="145" y="245"/>
                                  <a:pt x="143" y="246"/>
                                </a:cubicBezTo>
                                <a:cubicBezTo>
                                  <a:pt x="143" y="245"/>
                                  <a:pt x="141" y="245"/>
                                  <a:pt x="141" y="246"/>
                                </a:cubicBezTo>
                                <a:cubicBezTo>
                                  <a:pt x="142" y="247"/>
                                  <a:pt x="144" y="247"/>
                                  <a:pt x="144" y="249"/>
                                </a:cubicBezTo>
                                <a:close/>
                                <a:moveTo>
                                  <a:pt x="207" y="240"/>
                                </a:moveTo>
                                <a:cubicBezTo>
                                  <a:pt x="207" y="241"/>
                                  <a:pt x="210" y="241"/>
                                  <a:pt x="209" y="240"/>
                                </a:cubicBezTo>
                                <a:cubicBezTo>
                                  <a:pt x="207" y="241"/>
                                  <a:pt x="206" y="238"/>
                                  <a:pt x="204" y="239"/>
                                </a:cubicBezTo>
                                <a:cubicBezTo>
                                  <a:pt x="205" y="241"/>
                                  <a:pt x="206" y="239"/>
                                  <a:pt x="207" y="240"/>
                                </a:cubicBezTo>
                                <a:close/>
                                <a:moveTo>
                                  <a:pt x="248" y="269"/>
                                </a:moveTo>
                                <a:cubicBezTo>
                                  <a:pt x="249" y="269"/>
                                  <a:pt x="249" y="271"/>
                                  <a:pt x="250" y="270"/>
                                </a:cubicBezTo>
                                <a:cubicBezTo>
                                  <a:pt x="249" y="268"/>
                                  <a:pt x="247" y="268"/>
                                  <a:pt x="246" y="267"/>
                                </a:cubicBezTo>
                                <a:cubicBezTo>
                                  <a:pt x="246" y="269"/>
                                  <a:pt x="247" y="268"/>
                                  <a:pt x="248" y="269"/>
                                </a:cubicBezTo>
                                <a:close/>
                                <a:moveTo>
                                  <a:pt x="259" y="272"/>
                                </a:moveTo>
                                <a:cubicBezTo>
                                  <a:pt x="258" y="271"/>
                                  <a:pt x="258" y="270"/>
                                  <a:pt x="257" y="270"/>
                                </a:cubicBezTo>
                                <a:cubicBezTo>
                                  <a:pt x="257" y="271"/>
                                  <a:pt x="257" y="273"/>
                                  <a:pt x="259" y="272"/>
                                </a:cubicBezTo>
                                <a:close/>
                              </a:path>
                            </a:pathLst>
                          </a:custGeom>
                          <a:solidFill>
                            <a:schemeClr val="accent3">
                              <a:lumMod val="40000"/>
                              <a:lumOff val="60000"/>
                            </a:schemeClr>
                          </a:solidFill>
                          <a:ln>
                            <a:noFill/>
                          </a:ln>
                        </wps:spPr>
                        <wps:bodyPr vert="horz" wrap="square" lIns="91440" tIns="45720" rIns="91440" bIns="45720" numCol="1" anchor="t" anchorCtr="0" compatLnSpc="1">
                          <a:prstTxWarp prst="textNoShape">
                            <a:avLst/>
                          </a:prstTxWarp>
                        </wps:bodyPr>
                      </wps:wsp>
                      <wps:wsp>
                        <wps:cNvPr id="5" name="Retângulo 5"/>
                        <wps:cNvSpPr/>
                        <wps:spPr>
                          <a:xfrm>
                            <a:off x="0" y="0"/>
                            <a:ext cx="1243584" cy="12435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 name="Caixa de texto 6"/>
                      <wps:cNvSpPr txBox="1"/>
                      <wps:spPr>
                        <a:xfrm>
                          <a:off x="199943" y="133296"/>
                          <a:ext cx="1009650" cy="610870"/>
                        </a:xfrm>
                        <a:prstGeom prst="rect">
                          <a:avLst/>
                        </a:prstGeom>
                        <a:noFill/>
                        <a:ln w="6350">
                          <a:noFill/>
                        </a:ln>
                      </wps:spPr>
                      <wps:txbx>
                        <w:txbxContent>
                          <w:p w14:paraId="5B7EB705" w14:textId="77777777" w:rsidR="007A6256" w:rsidRPr="005A729F" w:rsidRDefault="007A6256">
                            <w:pPr>
                              <w:pStyle w:val="SemEspaamento"/>
                              <w:jc w:val="center"/>
                              <w:rPr>
                                <w:rFonts w:asciiTheme="majorHAnsi" w:hAnsiTheme="majorHAnsi"/>
                                <w:color w:val="215E99" w:themeColor="text2" w:themeTint="BF"/>
                                <w:sz w:val="78"/>
                                <w:szCs w:val="78"/>
                                <w:lang w:val="pt-BR"/>
                              </w:rPr>
                            </w:pPr>
                            <w:r w:rsidRPr="005A729F">
                              <w:rPr>
                                <w:rFonts w:asciiTheme="majorHAnsi" w:hAnsiTheme="majorHAnsi"/>
                                <w:color w:val="215E99" w:themeColor="text2" w:themeTint="BF"/>
                                <w:sz w:val="78"/>
                                <w:szCs w:val="78"/>
                                <w:lang w:val="pt-BR"/>
                              </w:rPr>
                              <w:fldChar w:fldCharType="begin"/>
                            </w:r>
                            <w:r w:rsidRPr="005A729F">
                              <w:rPr>
                                <w:rFonts w:asciiTheme="majorHAnsi" w:hAnsiTheme="majorHAnsi"/>
                                <w:color w:val="215E99" w:themeColor="text2" w:themeTint="BF"/>
                                <w:sz w:val="78"/>
                                <w:szCs w:val="78"/>
                                <w:lang w:val="pt-BR"/>
                              </w:rPr>
                              <w:instrText xml:space="preserve"> PAGE   \* MERGEFORMAT </w:instrText>
                            </w:r>
                            <w:r w:rsidRPr="005A729F">
                              <w:rPr>
                                <w:rFonts w:asciiTheme="majorHAnsi" w:hAnsiTheme="majorHAnsi"/>
                                <w:color w:val="215E99" w:themeColor="text2" w:themeTint="BF"/>
                                <w:sz w:val="78"/>
                                <w:szCs w:val="78"/>
                                <w:lang w:val="pt-BR"/>
                              </w:rPr>
                              <w:fldChar w:fldCharType="separate"/>
                            </w:r>
                            <w:r>
                              <w:rPr>
                                <w:rFonts w:asciiTheme="majorHAnsi" w:hAnsiTheme="majorHAnsi"/>
                                <w:noProof/>
                                <w:color w:val="215E99" w:themeColor="text2" w:themeTint="BF"/>
                                <w:sz w:val="78"/>
                                <w:szCs w:val="78"/>
                                <w:lang w:val="pt-BR"/>
                              </w:rPr>
                              <w:t>2</w:t>
                            </w:r>
                            <w:r w:rsidRPr="005A729F">
                              <w:rPr>
                                <w:rFonts w:asciiTheme="majorHAnsi" w:hAnsiTheme="majorHAnsi"/>
                                <w:noProof/>
                                <w:color w:val="215E99" w:themeColor="text2" w:themeTint="BF"/>
                                <w:sz w:val="78"/>
                                <w:szCs w:val="78"/>
                                <w:lang w:val="pt-BR"/>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6F6A8B4" id="Grupo 1" o:spid="_x0000_s1026" alt="Título: Drawing of feather behind page number" style="position:absolute;margin-left:0;margin-top:0;width:97.9pt;height:97.9pt;z-index:251659264;mso-position-horizontal:left;mso-position-horizontal-relative:page;mso-position-vertical:bottom;mso-position-vertical-relative:page;mso-width-relative:margin;mso-height-relative:margin" coordsize="12435,1243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">
              <v:group id="Grupo 2" o:spid="_x0000_s1027" style="position:absolute;width:12435;height:12435" coordsize="12446,124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 id="Forma Livre 6" o:spid="_x0000_s1028" style="position:absolute;left:2762;width:9684;height:9683;visibility:visible;mso-wrap-style:square;v-text-anchor:top" coordsize="296,2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" path="m94,91v1,,,-3,-1,-2c92,88,92,87,91,85,90,83,89,83,88,80,86,76,83,72,83,70,80,67,77,64,75,59,71,55,67,49,63,45,61,42,59,40,57,38,55,35,53,34,51,31v2,-1,3,2,4,3c57,35,58,36,59,38v1,2,3,2,4,5c64,43,65,46,67,46v2,3,5,6,7,10c76,59,79,61,81,65v1,-1,-1,-3,-1,-4c79,60,79,59,78,58v,-1,-1,-3,-1,-4c77,53,74,53,76,52,73,48,72,46,69,42,63,35,58,28,54,22,52,21,51,18,49,18v,-1,-1,-1,-2,-3c47,16,45,15,46,15v2,-2,3,2,5,2c52,18,53,20,54,20v2,4,4,5,7,9c64,33,67,35,69,40v2,,2,4,4,4c74,47,76,48,77,50v1,1,,1,1,2c79,54,79,53,79,55v1,-1,1,2,2,2c81,58,82,58,83,59v1,5,4,11,6,18c92,76,88,73,89,72v-1,-2,,-3,-1,-5c88,65,86,61,85,58,83,54,81,49,79,45,77,40,75,36,74,34v-1,,-1,-2,-2,-3c71,31,71,30,70,29,69,28,68,25,67,24,65,20,62,19,60,15,57,12,54,10,52,6v2,,2,3,4,3c57,11,59,11,60,13v2,3,4,5,7,8c69,24,71,27,74,30v-1,,,2,,1c75,32,74,33,75,33v1,2,2,4,3,5c82,46,85,53,89,61v2,6,3,11,4,16c95,83,94,88,98,93v1,-2,,-3,,-5c98,86,98,85,97,83,96,80,96,77,95,73v,,-1,-1,-1,-2c94,70,94,69,94,68v,-2,-1,-1,-1,-4c93,61,91,60,91,56,89,52,87,48,86,44,85,42,84,41,83,40,82,38,82,36,81,34,79,32,78,31,77,28v-1,1,-1,-2,-2,-2c74,26,75,25,74,24,72,21,70,19,68,15v,,-1,-1,-2,-2c65,13,65,12,64,11,63,9,62,8,60,7,58,4,54,4,52,v2,,4,2,6,3c59,5,61,5,63,8v1,1,3,3,5,4c68,14,69,13,70,15v1,,1,3,2,2c76,25,80,30,85,38v3,5,5,11,8,17c94,58,94,60,95,62v,1,1,3,,4c96,67,97,69,96,69v2,5,2,9,4,14c101,82,100,79,100,77v,-1,-2,-3,-1,-3c99,73,97,71,98,71v,-1,-1,-3,-1,-4c99,67,95,65,97,64,96,63,96,62,96,61v1,,-1,-2,,-3c94,53,92,47,90,42,88,37,86,33,85,29,83,26,81,24,81,21v-1,,-1,,-1,-1c79,20,79,19,79,19v-1,,-1,-1,-1,-2c78,17,77,16,77,16v-1,,-3,-3,-5,-5c69,8,67,6,64,3v1,-1,2,,3,1c68,4,68,5,69,6v1,1,3,3,5,4c74,11,75,11,76,13v,1,2,,2,2c79,16,80,19,82,20v6,9,7,14,12,25c96,50,97,55,99,59v1,2,-1,3,,4c99,65,100,66,99,67v4,7,3,13,5,20c104,90,105,94,106,97v-1,1,1,4,1,5c106,103,107,103,108,104v-1,,,1,,2c109,104,106,100,107,97v,-2,,-5,-1,-8c107,84,106,79,105,73v1,-2,-1,-6,,-8c104,62,104,60,103,57v1,-1,-1,-3,-1,-5c102,51,102,50,101,48v1,-1,-1,-1,,-3c100,44,100,43,100,41,99,39,98,37,98,36,97,32,95,29,94,26,92,23,90,20,88,16,87,14,85,14,84,12v2,-1,3,1,4,2c89,14,89,16,90,17v1,,2,1,2,1c96,25,97,28,100,36v3,6,3,12,5,18c105,55,106,57,106,59v,1,1,3,1,4c108,64,107,65,107,67v1,1,1,3,1,4c109,73,108,74,107,75v1,1,1,3,1,4c109,81,108,82,109,83v-1,1,1,3,,4c109,90,109,93,110,96v,2,1,5,,7c112,108,111,112,115,117v2,,-1,-3,,-4c114,112,115,111,114,109v1,-1,,-3,,-4c113,103,115,102,115,101v-1,-2,-1,-5,-1,-7c114,92,113,89,114,87v,-2,-1,-4,,-6c112,78,114,77,113,74v2,-4,-2,-9,,-13c112,58,112,56,111,53v2,,-1,-2,,-3c112,49,110,48,111,47v,-1,-1,-3,-1,-3c108,40,107,36,105,32v-2,-3,-4,-5,-5,-8c99,23,97,23,97,20v-1,,-3,,-2,-2c97,17,97,20,99,20v,3,2,3,2,5c103,24,103,28,104,28v1,2,2,3,3,4c109,36,110,39,112,43v1,2,1,6,3,10c114,55,114,57,115,60v-1,1,1,4,,6c115,69,116,71,115,73v1,2,,4,1,6c116,81,115,82,116,83v-2,,2,3,,3c117,88,116,89,116,90v1,1,1,2,1,3c118,96,116,97,117,100v-1,2,1,4,-1,6c118,109,118,112,117,114v2,5,1,6,4,10c124,123,121,120,122,119v-2,-2,-1,-4,-1,-5c120,112,121,111,120,109v1,-2,,-3,-1,-5c120,101,120,97,120,94v,-1,-1,-2,,-2c120,91,119,89,120,89v-1,-2,,-3,-1,-5c120,81,120,77,121,74v,-3,,-6,1,-9c120,62,122,59,121,55v2,-2,-1,-6,-1,-9c122,46,122,49,122,51v1,1,1,3,1,5c123,59,123,62,123,65v,4,,7,,10c122,77,123,78,122,80v,2,-1,3,1,5c122,88,123,92,122,95v1,1,1,1,1,2c122,98,123,99,122,100v1,1,,1,1,2c122,103,124,104,123,104v1,2,-1,2,-1,3c123,108,124,109,123,110v1,1,,1,,2c123,113,124,114,123,115v2,3,1,6,2,10c127,129,128,129,129,133v1,-1,-1,-4,-1,-6c127,126,128,125,127,124v2,,-1,-3,1,-3c127,117,127,113,126,110v1,-2,,-4,1,-6c125,102,127,100,126,99v-1,-2,1,-2,,-3c127,95,125,93,126,93v1,-2,,-4,1,-5c125,85,126,84,127,82v-1,-2,,-3,-1,-5c127,73,126,69,126,66v,-2,,-4,-1,-6c126,58,125,56,126,54v-2,-2,1,-3,-1,-6c126,47,125,45,126,43v-2,-4,-2,-7,-3,-11c121,27,120,23,117,17v1,,1,3,2,3c121,23,123,27,125,31v,3,,5,2,8c126,40,128,43,127,45v1,4,,8,1,13c127,59,129,62,128,64v2,2,,4,1,6c128,74,130,79,129,83v,4,,8,-1,12c130,97,128,98,128,99v2,1,,2,1,3c128,104,129,106,129,108v,9,1,17,3,26c134,135,133,136,134,138v2,-1,,-1,,-2c134,135,134,134,134,133v,-2,,-4,-2,-6c134,126,131,124,133,123v-2,-2,1,-2,-1,-4c133,117,132,115,132,112v,-2,,-5,1,-7c133,102,133,100,133,98v1,-3,,-6,,-8c133,88,134,86,133,83v1,-1,1,-2,,-3c134,80,134,79,133,78v1,-1,1,-3,1,-4c133,70,134,66,133,61v1,-4,,-8,-1,-12c131,40,129,31,125,22v3,,3,3,4,5c130,30,129,31,131,34v-1,,1,2,1,4c131,38,133,40,133,41v-2,,,2,1,3c132,44,134,46,134,47v,1,,2,1,3c135,51,134,53,135,53v,2,,5,,7c135,64,135,69,137,74v-1,3,-1,6,-1,9c137,85,135,86,136,88v,1,,3,,4c136,95,136,98,135,101v1,2,,4,-1,5c135,108,135,109,134,110v3,5,,7,1,12c134,122,136,124,135,124v,1,,2,1,3c136,129,136,131,136,132v2,4,2,8,4,13c142,147,141,148,142,151v-1,2,2,3,3,4c147,155,143,152,145,152v-1,-2,-2,-3,-2,-4c144,145,142,142,142,139v,-3,,-5,-1,-8c142,127,142,123,141,119v1,-1,,-2,,-3c142,115,142,114,141,113v1,-2,1,-3,1,-6c143,106,140,103,142,101v,-1,,-3,,-5c142,94,142,92,143,90v-1,-2,,-4,,-6c143,80,142,76,142,72v1,-1,,-3,,-5c143,66,141,64,142,64v,-1,,-2,-1,-3c142,60,141,58,141,58v,-1,-2,-3,,-3c139,52,141,50,139,49v-1,-4,-3,-9,-4,-13c133,33,132,30,130,26v-2,-4,-6,-7,-8,-13c124,13,124,15,125,17v2,-1,1,4,3,3c130,23,131,26,133,28v1,2,1,2,2,5c134,34,137,36,137,38v2,4,2,5,4,9c141,51,143,55,143,58v1,2,1,4,1,6c144,66,145,68,145,69v1,4,-1,6,,10c144,80,145,83,145,84v1,2,-1,3,,5c144,90,146,93,144,94v,2,1,3,1,5c145,101,144,102,144,104v,2,1,4,,5c144,116,144,122,145,129v1,-1,-1,-3,,-5c146,123,146,121,146,120v,-4,,-7,,-10c146,107,148,104,147,100v1,-2,,-6,2,-9c148,88,150,85,149,81v2,,,-3,1,-4c150,76,149,75,150,75v,-1,,-2,,-3c150,71,150,69,150,68v,-2,-1,-4,,-5c149,61,151,60,149,58v1,-2,,-4,1,-5c147,45,145,38,142,32v1,-1,1,1,2,2c144,36,145,35,146,37v1,2,2,4,3,7c150,47,150,49,152,53v-1,1,1,3,-1,4c153,58,151,59,152,61v,1,,2,,4c151,65,153,67,152,68v1,3,,5,,8c152,78,153,81,151,83v1,2,2,3,,4c151,88,151,90,151,91v,2,-1,5,-1,7c150,101,150,103,149,105v,2,1,3,,4c149,110,150,112,148,112v1,2,,4,1,6c149,120,148,122,148,124v-1,3,,7,-1,11c148,137,148,139,148,141v1,1,1,2,1,3c148,145,150,146,149,147v1,4,2,8,3,12c153,162,153,162,154,165v2,2,,5,3,6c158,171,156,169,156,168v2,,-2,-2,,-3c156,164,154,163,155,162v,-1,-1,-2,,-2c153,155,154,152,152,148v2,-1,,-4,1,-6c151,141,153,140,153,139v-1,-2,,-2,,-3c153,132,153,128,153,124v1,-2,1,-4,1,-6c155,116,155,114,155,112v1,-2,,-4,1,-6c157,104,157,103,157,100v,-1,,-3,,-6c158,93,158,91,158,89v1,-4,1,-8,1,-12c161,76,159,74,160,74v1,-1,1,-2,,-3c161,70,160,68,161,68v,-1,-1,-3,,-3c161,63,160,60,161,58v-1,-2,-2,-4,-1,-6c158,48,157,44,156,40v-1,-3,-2,-6,-4,-8c152,29,150,28,150,25v1,,2,2,2,3c154,31,156,36,158,40v,3,2,7,3,11c161,54,163,57,162,60v1,3,1,7,,10c162,73,162,76,162,78v-1,4,-1,7,-2,9c161,89,160,91,160,92v,2,,3,-1,4c160,98,160,99,159,101v,2,,3,-1,4c159,106,158,107,158,108v-1,,,1,-1,2c158,112,157,113,157,114v1,1,1,,1,-1c158,113,158,112,158,112v1,-1,1,-2,1,-3c159,107,160,105,160,103v,-3,2,-4,2,-6c162,96,163,95,162,93v1,,2,-1,1,-3c165,87,166,83,166,78v2,,1,-2,1,-3c168,74,169,73,168,72v1,-2,,-4,2,-6c169,63,170,60,169,57v2,-2,-1,-6,,-8c167,45,166,41,165,38v3,-1,2,3,3,4c169,44,169,46,170,48v1,3,,4,2,7c170,56,172,58,171,58v1,2,,3,1,4c172,65,171,67,171,69v1,2,-1,3,-1,4c170,74,170,76,169,76v1,3,-1,5,-1,7c167,84,168,86,167,87v,1,-1,2,-1,3c164,92,166,95,164,96v,2,,3,-1,4c163,101,163,103,162,103v1,2,,3,,4c162,108,162,109,161,110v,1,,3,,4c160,115,160,116,160,118v-1,2,,4,-1,6c159,127,159,129,159,132v1,1,-1,1,-1,3c159,135,159,135,159,136v,,-1,1,-1,1c158,138,159,139,158,139v1,5,1,10,1,15c159,155,160,157,160,158v-1,1,-1,1,,2c160,161,160,161,160,161v1,2,-1,2,1,4c162,166,161,167,161,169v2,1,,2,2,4c164,171,162,168,163,166v-2,-3,-1,-5,-2,-7c162,158,162,156,161,155v,-2,1,-2,,-4c162,150,160,149,161,148v1,-1,-1,-3,1,-3c161,141,161,138,162,135v,-2,,-3,1,-5c162,129,162,127,164,126v-1,-4,1,-6,1,-9c166,114,166,111,168,108v,,,-1,1,-2c169,106,170,105,169,104v,-2,2,-2,2,-4c172,97,173,94,174,92v2,-3,2,-6,4,-9c179,81,179,77,181,75v,-4,2,-8,1,-13c183,61,182,58,183,56v,-2,,-4,1,-5c185,50,184,52,184,52v,1,,2,,3c185,56,184,57,184,59v1,2,-1,3,,5c183,65,184,67,183,68v1,3,-1,5,-1,8c180,78,182,82,180,84v-2,6,-4,11,-6,16c174,101,173,101,173,102v,,,1,,1c173,104,172,104,172,104v,1,,2,-1,2c172,107,171,108,171,108v-1,1,-1,3,-1,4c168,113,169,115,168,116v-1,4,-1,8,-3,12c165,132,164,136,164,140v,3,-1,4,,7c162,148,164,150,164,150v,1,,2,,3c165,158,164,162,166,167v1,1,-1,2,,3c165,171,167,172,166,173v2,4,1,7,4,12c172,185,171,184,170,183v,-1,,-2,,-3c171,180,169,178,170,178v1,-1,-1,-3,,-3c168,170,170,167,168,163v1,-3,1,-7,1,-10c170,151,169,149,170,148v,-2,-1,-4,,-5c169,142,172,141,170,139v2,-1,1,-2,2,-3c172,133,173,131,173,128v,-1,1,-2,1,-3c175,123,174,122,175,121v-1,-3,2,-5,1,-7c178,112,177,110,179,109v1,-2,1,-4,3,-6c182,100,185,96,186,93v1,-2,1,-4,3,-5c188,87,191,86,190,85v2,,1,-2,2,-2c192,81,194,79,194,77v1,,1,-1,2,-2c195,74,199,74,197,73v2,-1,,1,,2c196,76,196,77,196,78v-3,1,-2,4,-3,5c191,85,191,87,190,89v-1,2,-2,4,-3,6c186,99,183,102,182,106v,1,,2,-2,3c181,110,180,111,180,112v-1,2,-2,4,-3,5c177,120,177,122,176,124v,1,1,2,-1,3c175,128,176,129,175,130v-2,3,-1,7,-2,11c172,145,172,149,171,153v1,2,1,4,,6c171,161,172,164,171,165v3,8,,13,4,21c174,187,175,188,175,189v,1,-2,1,-1,2c175,192,176,194,178,195v1,-1,-1,-3,-1,-5c177,189,176,187,176,185v-1,-3,,-6,,-9c176,174,175,172,175,171v1,-1,-1,-4,1,-4c175,166,176,165,175,164v1,,-1,-2,,-2c175,160,176,159,175,158v1,-2,1,-4,1,-5c177,152,177,150,177,149v1,-3,1,-6,2,-8c179,135,182,130,182,124v2,-6,4,-11,6,-17c190,102,192,96,194,91v2,-1,1,-3,3,-4c197,86,197,86,198,85v-1,-1,,-1,,-1c199,82,199,81,200,79v,,1,-1,1,-2c201,77,201,76,202,76v,-2,,-3,1,-4c203,70,204,69,204,68v,-2,1,-3,2,-5c206,62,206,61,208,60v,1,-1,2,-1,4c206,65,207,67,206,68v-1,2,-2,4,-2,7c202,76,203,78,202,79v,,,1,-1,1c201,81,201,82,200,82v,3,-2,5,-3,7c195,94,193,99,192,104v-1,2,-3,4,-3,7c188,112,189,114,188,115v,,,1,-1,1c187,117,187,118,186,118v,3,-1,7,-2,10c183,129,183,131,183,133v-2,,1,2,-1,3c183,136,182,137,182,138v-1,3,-2,7,-2,10c180,149,179,150,179,151v,1,-1,1,,2c179,155,178,156,179,158v-1,1,,2,,3c178,162,178,163,178,164v-1,,,1,,3c178,167,178,168,178,169v,2,,4,,5c177,176,179,178,178,179v2,1,1,4,1,6c179,187,179,188,180,189v,4,3,8,3,12c185,200,183,198,183,197v-1,-2,,-3,,-5c181,190,183,190,182,188v,-2,-1,-3,-1,-4c180,178,181,172,180,166v1,-1,,-3,,-4c180,161,181,160,181,158v1,-2,,-5,1,-8c183,148,182,145,183,143v,-3,2,-5,1,-8c186,134,184,131,186,130v-2,-1,2,-1,,-3c186,127,187,126,187,125v1,-3,2,-5,3,-9c191,113,193,111,194,108v1,-3,1,-6,3,-9c199,96,201,93,201,90v3,-3,2,-6,5,-8c205,80,208,79,207,77v1,-2,2,-3,2,-4c210,72,209,71,210,70v,-1,1,-1,,-2c211,66,211,65,212,64v1,-1,,1,,1c212,66,212,66,212,67v,1,-1,2,-1,4c210,71,212,74,210,74v-1,2,-1,3,-1,4c208,79,208,81,207,82v1,1,-2,1,-1,3c205,87,204,89,203,92v-2,4,-4,9,-6,14c195,107,198,109,195,110v,1,-1,2,-1,3c193,115,192,117,192,120v-1,2,-3,4,-3,7c187,128,189,130,188,131v,1,-1,2,-1,4c187,135,186,136,187,137v,,,1,-1,1c186,139,186,140,186,140v-1,1,,1,-1,2c185,145,184,147,184,150v,1,,2,,4c183,155,184,157,184,158v-1,1,,3,-1,4c183,163,184,165,183,165v1,2,1,4,,5c183,171,184,173,183,174v,2,1,5,,7c185,187,184,192,186,197v1,3,2,5,2,7c190,205,188,208,190,210v2,-2,-1,-5,,-7c190,202,189,200,190,200v,-2,-1,-3,-1,-4c189,194,190,192,190,190v-2,-1,1,-3,-1,-3c189,186,189,186,190,185v-1,,-1,-1,,-1c189,181,190,179,190,177v-1,-3,2,-4,1,-7c190,169,193,169,191,167v,-1,1,-2,,-3c192,161,192,159,193,156v1,-2,,-5,2,-7c194,148,195,147,196,146v-1,-2,2,-3,1,-5c198,140,197,138,198,137v1,-2,1,-4,2,-5c200,130,201,129,201,127v1,-1,-1,-3,2,-4c201,121,205,120,204,118v1,-1,,-3,1,-4c205,113,205,112,206,112v-1,-1,,-2,,-3c206,106,208,103,208,100v2,-3,2,-7,3,-10c212,87,212,84,213,81v1,-1,,-3,1,-5c215,75,214,73,216,72v-1,3,,6,-2,9c215,83,213,83,214,85v-1,1,,3,-1,4c213,95,210,100,209,105v-1,1,-1,3,-1,4c208,111,207,112,208,114v-1,1,-1,2,-1,4c206,119,205,120,206,122v-3,,-1,2,-2,3c204,127,203,128,203,129v-1,3,-2,5,-3,8c201,139,200,140,200,143v-2,1,-1,4,-3,6c197,151,196,153,196,156v-2,4,-1,8,-3,13c194,171,193,173,193,176v,2,,4,-1,7c194,186,191,187,193,190v-1,2,-1,5,-1,7c193,200,194,203,193,205v2,4,1,8,4,11c196,216,196,215,196,215v-1,,,,-1,1c196,218,198,217,198,220v1,-2,1,-3,,-6c198,213,197,210,197,209v-1,-2,-1,-4,-1,-6c196,201,196,200,197,198v-2,-1,,-2,-1,-3c197,195,195,193,196,193v-1,-2,1,-3,,-6c196,186,197,184,196,182v2,-1,-1,-3,2,-4c196,174,198,171,198,167v1,-2,,-6,2,-9c199,155,201,152,201,148v1,,1,-1,,-3c202,145,203,144,203,143v,-1,,-2,,-4c205,136,205,132,206,129v1,-3,2,-6,3,-9c208,118,209,117,210,115v,-1,,-3,1,-4c211,107,213,105,213,101v1,-1,1,-3,1,-4c216,95,215,93,216,92v1,-3,1,-7,2,-10c217,80,219,79,218,77v1,-1,-1,-4,,-5c217,70,218,69,218,67v,-2,,-3,,-5c220,62,218,64,219,65v-1,,1,2,,3c219,69,219,70,219,71v,1,1,2,,3c220,76,219,78,219,80v,2,,4,-1,6c219,88,218,89,218,92v,2,-2,3,-1,5c215,99,216,101,215,103v-1,1,,4,-2,5c213,112,212,116,211,120v-2,3,-2,7,-3,11c208,133,206,134,207,136v-2,1,-1,2,-1,4c205,140,205,141,205,142v-1,2,-1,4,-1,6c204,149,204,150,203,150v,1,1,2,-1,3c203,155,202,157,202,159v-2,,1,2,-1,3c202,163,201,163,201,164v-1,2,,5,-1,6c201,172,200,174,199,176v1,4,1,8,,11c199,189,199,190,199,191v-1,1,1,2,,3c199,196,199,198,199,199v1,3,,4,1,8c200,209,199,211,201,214v-1,2,1,6,2,7c202,222,203,222,203,223v-1,,,1,,2c204,225,205,226,206,227v1,-2,-2,-6,-1,-9c203,215,204,213,203,209v,-1,,-2,,-4c203,204,203,202,203,201v,-1,,-3,,-4c203,195,204,194,203,193v2,-2,,-6,2,-8c205,183,205,180,206,178v1,-6,2,-11,4,-16c209,161,211,161,210,160v,,,-1,1,-2c212,157,211,156,212,155v-1,-2,2,-2,1,-4c214,150,213,149,214,148v2,-5,3,-10,5,-15c218,130,219,127,221,125v,-3,,-5,1,-7c222,116,223,115,223,114v-1,-2,1,-2,,-3c223,111,223,110,224,110v-1,-2,1,-3,,-5c224,104,224,103,224,102v,-6,1,-11,,-17c225,85,225,88,224,88v2,2,1,3,2,4c224,93,227,95,226,95v-1,1,,3,,4c225,100,226,101,225,102v,1,1,2,,3c225,106,226,108,225,108v2,2,-1,2,,4c224,113,225,114,224,115v,1,,2,,3c223,120,223,122,222,124v,2,,5,-1,7c221,132,221,133,220,134v2,1,,2,,3c219,139,219,141,218,143v1,2,-2,2,-1,3c218,148,216,148,217,150v-2,,,2,-2,2c216,154,214,154,214,155v,1,1,2,,2c213,157,214,158,214,159v-2,,-1,1,-1,3c211,163,212,166,211,168v-1,,-1,1,-1,3c209,171,209,173,210,174v-1,1,-1,2,-2,3c210,178,207,178,208,180v-1,2,,4,-2,6c207,188,207,190,206,191v,2,1,4,,5c206,199,206,202,206,206v-1,3,,7,1,10c208,221,209,222,210,226v1,-1,,-3,-1,-6c209,218,209,217,209,215v,-2,1,-4,,-6c209,207,210,206,209,204v2,-1,1,-3,1,-4c210,199,212,198,211,197v,-1,1,-2,,-4c211,192,212,191,211,189v1,-1,2,-2,2,-3c214,185,212,183,214,183v,-2,1,-4,1,-7c215,176,216,175,216,174v,-1,1,-2,1,-3c219,169,218,167,219,165v-1,-2,1,-2,1,-3c219,160,222,160,221,159v1,-1,,-2,1,-3c223,155,222,154,223,153v1,-2,2,-4,2,-6c225,146,226,145,226,144v,-1,,-1,1,-2c227,137,230,134,230,130v1,-1,,-2,1,-3c233,126,230,125,232,124v-1,-1,,-2,1,-3c233,120,231,118,233,118v1,-1,-1,-3,1,-3c234,114,234,112,234,111v,-2,,-4,1,-6c235,104,235,103,235,102v,-1,-1,-2,,-3c235,97,236,95,235,93v,-1,,-3,1,-4c235,88,235,87,235,86v-1,-2,1,-4,-1,-7c237,80,235,83,237,84v-1,1,,3,-1,5c236,90,237,92,236,93v1,2,1,4,,5c237,99,236,100,237,101v-1,,,2,-1,2c237,106,236,108,236,110v,1,-1,1,,2c237,114,235,114,235,115v1,1,1,1,,2c237,119,234,120,235,122v-1,3,-1,6,-2,9c232,133,231,136,231,139v-1,2,-2,3,-2,5c229,145,229,147,228,148v,1,-1,3,-1,4c226,153,226,155,225,156v-1,3,-2,6,-3,8c220,167,220,170,219,173v,1,-1,1,-1,2c218,175,219,176,218,176v,,-1,,,1c217,178,217,180,216,181v,2,,3,-1,5c215,187,215,187,214,188v1,1,1,1,,2c214,193,213,196,213,199v,3,-2,6,,9c212,211,212,214,212,218v1,3,,6,2,9c214,228,214,227,215,227v-1,-1,,-1,,-2c216,225,214,223,215,223v,-3,1,-4,,-7c216,215,215,212,216,210v1,,-1,-2,,-3c216,206,217,206,216,204v2,-3,2,-7,3,-11c219,191,221,190,221,187v,,1,-1,1,-2c223,184,222,183,223,182v-1,-2,3,-3,1,-5c227,176,225,175,226,174v-1,-1,1,-2,,-3c228,170,227,167,228,166v1,-2,1,-4,2,-6c231,156,232,153,234,149v,-2,,-4,2,-6c236,142,236,140,237,138v,-2,1,-4,1,-6c238,131,238,129,239,127v1,-3,1,-7,2,-11c241,112,242,109,242,105v-1,-1,1,-1,,-3c243,102,241,100,242,100v,-2,-1,-5,,-6c244,93,242,95,243,96v1,1,,2,1,3c243,101,244,103,243,104v2,2,,3,1,6c243,111,243,113,243,115v-1,1,-1,3,,5c242,121,241,123,242,125v-2,1,,3,-1,5c240,131,241,133,240,134v,2,-1,4,-1,6c239,141,237,142,238,144v-2,1,,4,-2,5c235,150,236,152,235,154v-1,1,-1,3,-2,4c232,160,234,162,231,163v,2,,3,-1,5c231,170,229,171,230,173v-1,1,-2,1,-2,3c229,177,226,177,227,178v,1,,2,-1,3c227,183,226,183,226,184v-2,3,-4,7,-4,11c221,196,221,198,221,200v-1,1,-1,2,-1,3c221,204,218,204,220,206v-3,3,-1,7,-3,11c219,219,217,220,218,222v-2,1,,3,-1,4c217,227,219,229,217,230v2,3,1,5,2,7c221,236,219,233,221,232v-1,-3,,-4,,-6c220,223,222,222,220,219v2,-1,2,-3,2,-5c223,212,223,210,223,208v,-2,2,-4,1,-6c225,200,224,198,225,196v1,-2,,-4,2,-6c225,189,228,189,227,187v,-1,1,-2,1,-2c228,183,230,181,230,179v1,-1,1,-4,2,-5c232,171,234,170,233,168v2,-1,,-2,1,-3c234,164,235,163,235,162v1,-1,,-2,1,-3c234,158,238,158,236,157v1,-1,,-3,2,-3c239,153,237,152,238,151v,-2,3,-3,1,-5c239,144,239,145,241,144v-1,-3,1,-5,1,-8c243,134,243,131,244,128v,-1,,-2,1,-4c244,123,245,122,245,120v1,-2,1,-5,,-8c247,111,246,109,246,108v1,-1,-1,-3,,-4c246,101,245,98,245,95v,-1,1,-2,,-4c246,90,244,88,245,87v-2,-2,-1,-4,-2,-5c244,81,241,78,244,78v,5,1,9,3,14c246,94,247,96,248,99v-2,1,,4,,6c247,107,248,109,248,112v,1,,2,-1,3c248,116,248,117,247,118v1,2,,4,,6c248,126,246,128,246,130v,4,-2,7,-2,12c243,144,243,146,242,147v,1,,3,,3c241,151,241,152,241,153v-2,1,,2,-2,3c239,157,239,158,238,158v1,2,,3,,3c237,162,238,164,237,164v1,2,-2,4,-1,6c234,171,235,174,234,176v-1,1,-1,2,-2,3c233,181,231,182,231,184v-1,1,,2,-1,3c229,188,230,189,229,191v,1,1,2,-1,3c229,195,227,196,228,197v-1,2,-2,4,-1,7c226,206,225,208,226,211v-1,1,-1,2,-1,3c225,215,224,216,225,217v-1,2,-1,3,-1,4c224,222,223,223,223,224v-1,4,1,10,,14c225,241,224,244,226,245v1,1,1,,1,c228,244,228,244,227,243v1,-1,,-3,,-4c227,238,228,237,227,237v1,-1,1,-1,1,-2c228,234,228,232,228,231v2,-1,-1,-4,1,-4c228,225,229,224,229,222v1,-1,-1,-3,1,-4c229,217,231,216,230,214v2,-1,,-3,1,-4c232,209,232,208,231,206v2,-2,2,-5,2,-7c234,197,235,196,234,195v2,-1,1,-3,1,-4c237,190,237,189,236,187v1,-1,2,-2,1,-4c239,182,238,181,239,180v-1,-1,,-2,1,-2c239,177,240,177,240,176v,-1,1,-3,1,-4c240,170,243,169,242,167v1,-2,1,-6,2,-8c244,157,244,156,245,155v-1,-2,1,-3,1,-5c246,149,246,148,247,148v-1,-1,-1,-2,-1,-3c247,144,247,143,248,142v,-3,1,-6,1,-9c250,130,250,127,250,124v1,-3,,-6,1,-9c249,112,252,109,250,106v1,,1,1,1,1c252,109,251,109,252,110v-1,2,,3,,5c251,116,252,118,252,120v,1,,3,,4c252,130,251,136,250,142v,3,-2,6,-2,9c248,152,248,152,248,153v-1,1,-1,1,-1,2c246,156,247,158,247,159v-2,2,-2,3,-1,5c244,165,246,167,244,168v,1,,3,-1,4c244,173,243,173,243,174v,1,,2,,2c241,179,241,182,240,185v-1,3,-1,6,-2,8c237,194,238,196,236,197v1,1,,2,,2c236,200,236,201,235,202v,1,,3,,4c233,207,235,209,234,210v-1,3,-1,6,-2,9c232,220,232,221,231,221v1,1,1,2,1,3c231,225,231,226,232,228v-2,3,-1,6,-2,9c230,238,230,240,230,241v,2,1,4,,5c230,247,232,246,232,247v,1,,2,,3c231,251,233,251,233,253v1,-1,2,1,2,1c236,253,234,250,235,249v,-2,-1,-4,,-5c234,240,235,238,234,234v1,-2,,-4,1,-5c235,227,235,226,235,224v-1,-2,,-3,1,-4c236,219,236,218,236,217v1,,,-1,1,-2c237,213,237,212,238,210v-1,-1,,-3,1,-4c238,204,239,203,239,201v1,,,-2,1,-2c240,198,240,198,240,197v2,-3,2,-6,2,-10c243,185,244,182,244,179v2,-3,2,-7,3,-9c248,167,248,164,249,161v,-2,2,-3,2,-5c251,155,251,154,250,154v1,-1,1,-2,1,-2c252,149,253,146,253,142v1,-2,1,-6,1,-9c255,132,254,130,254,128v1,-1,1,-2,1,-4c255,122,254,120,256,119v-2,-3,,-3,-1,-5c254,110,254,107,253,104v2,-1,1,2,2,2c255,108,255,109,255,109v,3,,3,2,6c255,116,257,118,256,118v,2,1,3,1,4c257,125,257,127,256,130v1,2,-1,4,,7c256,138,255,139,256,140v-1,1,-1,2,,4c254,145,255,149,254,150v1,3,-2,5,-1,8c252,158,252,160,252,161v,,,1,,2c251,163,251,164,252,164v-1,1,-1,1,-1,2c251,166,250,167,250,167v1,2,-1,2,,4c248,172,249,175,248,177v,2,-1,4,-2,7c245,186,245,188,245,190v-2,2,-1,5,-3,7c243,204,240,210,239,217v,1,-1,2,-1,2c239,221,238,221,238,222v-1,2,-1,4,,5c236,229,238,231,237,233v,1,1,3,,5c237,240,238,242,237,244v,1,1,4,,5c239,252,239,255,240,258v1,2,2,2,4,3c245,262,246,261,247,264v,-2,,-3,-1,-5c247,258,246,256,245,255v1,-1,-1,-4,1,-5c244,248,245,247,244,245v1,-2,1,-4,,-7c245,238,243,236,245,235v,-1,,-2,,-3c245,230,245,227,246,226v,-3,1,-4,,-7c248,217,247,215,248,213v,-1,,-2,,-3c247,208,249,208,249,207v,-2,1,-2,,-4c249,202,250,202,249,200v2,-2,1,-4,3,-6c251,191,253,189,251,187v3,-5,3,-10,4,-15c255,171,256,171,256,170v-1,,,-1,1,-1c255,167,257,167,257,165v,-1,,-2,,-4c259,161,257,159,258,158v1,-1,1,-2,2,-3c258,153,260,152,259,151v1,-2,1,-3,1,-4c260,146,261,145,261,144v-1,-3,1,-5,,-8c262,134,260,130,262,129v-2,-3,-1,-5,-3,-8c260,120,259,119,259,118v,-2,-1,-3,,-4c257,107,255,101,252,94v2,,2,3,3,4c256,99,255,100,256,102v2,2,2,5,3,7c260,111,260,112,261,112v,1,1,2,2,4c263,120,265,123,265,127v1,3,3,5,4,8c271,141,272,145,273,150v-1,1,1,3,,4c273,156,273,157,273,158v1,3,,5,1,8c274,168,274,171,275,174v-1,,1,2,-1,3c276,179,273,179,275,181v-1,4,-1,9,-2,14c273,195,273,196,274,197v-1,,-1,,-1,1c272,199,273,201,273,202v,1,-1,1,-1,2c272,204,272,205,271,205v2,2,-1,2,1,4c271,209,271,210,271,210v,1,-1,1,-1,2c270,213,271,214,270,215v,2,,5,-1,7c268,223,269,225,268,226v,1,1,2,,3c268,231,267,232,268,233v-1,1,-2,2,-1,3c265,240,266,245,265,250v,1,,1,,2c266,253,265,254,266,254v,3,-1,7,1,11c266,268,268,272,268,275v,1,1,2,1,3c270,278,270,279,270,279v,2,1,3,2,3c273,281,272,282,272,281v-1,-1,-1,-1,-1,-2c271,278,271,277,270,276v1,-2,-1,-4,-1,-6c268,266,270,262,268,257v1,-1,-1,-5,1,-6c268,249,269,248,268,247v1,-1,2,-2,,-4c270,239,269,234,271,230v-1,-3,1,-4,,-7c272,222,272,222,272,221v,,1,-1,1,-1c274,219,273,217,274,217v1,-10,5,-18,4,-29c280,186,279,181,281,178v,-1,-1,-2,,-3c281,174,280,173,281,172v-1,-1,-1,-2,-1,-3c281,168,279,167,280,166v-1,-6,-2,-12,-5,-18c276,146,276,149,277,150v1,1,1,2,2,3c280,157,281,160,282,164v-1,2,1,4,,6c283,172,282,174,283,176v-1,2,,4,-1,6c281,183,282,186,280,187v1,2,1,3,,4c280,192,281,194,280,195v1,3,-1,5,-1,8c279,204,279,206,279,207v,1,-2,2,-1,4c277,213,277,215,277,218v-1,2,-3,4,-2,6c274,226,274,228,273,230v,5,-2,8,-1,13c272,245,271,247,272,249v-1,1,-1,2,,4c270,253,271,255,271,256v,1,,2,,3c273,261,270,261,272,263v,2,1,4,,6c272,270,273,271,273,272v1,1,-1,1,,2c275,279,276,280,278,286v2,-1,1,-3,2,-5c281,280,281,279,281,277v2,-1,2,-2,2,-3c285,273,285,271,286,270v1,-1,2,-3,3,-4c291,264,292,261,295,259v1,2,-2,3,-2,6c290,266,292,269,289,270v,2,-2,4,-2,6c287,277,286,278,285,279v1,1,,2,,2c286,284,284,285,285,287v2,5,6,3,7,8c291,295,291,296,290,296v-1,-1,-2,,-2,-1c286,295,284,295,283,294v-2,2,-2,-2,-3,-2c278,292,276,291,274,290v-1,1,-1,1,-1,c271,291,270,290,268,291v-1,-1,-4,1,-5,c260,292,258,295,255,292v,-2,2,-1,3,-2c259,290,260,289,261,289v,,-1,-2,,-2c263,286,264,287,266,286v-1,,-2,-1,-3,c262,285,261,285,259,286v-1,-1,-4,2,-6,-1c256,283,258,284,260,283v-1,-1,-3,,-5,-1c252,283,251,281,249,283v-2,,-5,,-7,1c240,283,237,286,236,283v2,,2,-1,2,-2c239,281,240,280,240,281v2,-1,4,-1,5,-1c249,279,252,280,255,280v,-2,-2,-1,-3,-2c251,278,250,278,249,278v-1,-2,-3,-1,-5,-2c243,277,243,276,243,276v-1,-1,-2,,-2,c240,276,239,275,239,275v-2,-1,-4,,-5,-2c231,273,229,273,226,273v,-2,-2,1,-2,-1c223,272,222,272,222,271v-2,,-3,,-5,-1c215,271,215,269,213,270v-1,,-2,-1,-3,-1c209,268,207,269,206,268v-1,,-2,,-2,c203,267,203,268,202,267v-3,,-6,,-9,-1c192,266,191,266,189,265v-1,,-2,,-4,c184,264,183,265,182,263v-1,1,-2,,-4,c178,263,177,262,177,262v-1,,-2,,-2,c174,262,173,261,171,261v-1,,-2,,-3,-1c167,259,165,260,165,259v-2,-1,-3,,-4,-1c160,257,159,257,158,256v-5,-1,-9,-4,-13,-5c142,250,141,247,138,247v-1,-2,-4,-2,-6,-4c128,243,124,241,120,239v-3,,-4,-2,-7,-3c112,235,110,235,108,233v-1,-1,-3,-1,-4,-2c103,232,103,230,102,231v-1,-1,-2,,-3,-1c98,228,102,230,102,230v-1,-1,-1,-2,-3,-3c99,225,97,227,97,226v-3,-1,-5,-1,-7,-2c89,223,90,223,90,223v1,,2,,2,1c94,223,94,224,95,225v3,-1,5,,7,c107,226,111,225,116,226v4,,9,1,14,c132,227,135,225,137,226v2,,4,,6,1c144,226,144,227,145,226v,,,-1,1,c146,226,147,226,148,226v,,1,-1,1,-1c150,226,154,226,156,226v3,1,7,1,11,1c170,229,174,228,178,229v2,,4,,5,1c185,229,186,232,189,231v1,1,3,,5,2c196,232,197,233,199,233v2,2,5,2,7,4c208,235,209,238,211,237v,,-1,,-1,-1c210,236,209,236,209,235v-1,-1,-2,,-2,-2c205,233,203,231,201,231v-1,-1,-3,-1,-5,-2c195,229,194,228,194,228v-1,-1,-3,,-3,-1c189,227,187,225,185,226v-1,-2,-4,-1,-5,-2c176,224,172,223,169,222v-4,,-7,-1,-10,-1c156,221,152,221,149,220v-2,1,-3,-1,-5,1c143,220,141,221,139,221v-1,-1,-3,-1,-4,-1c133,219,131,221,130,219v-4,2,-6,1,-10,2c117,221,114,221,111,222v-4,,-6,-1,-10,c99,221,95,223,92,222v-3,,-6,-1,-9,c80,221,77,221,74,220v-1,1,-3,,-5,c69,219,67,221,66,219v-4,1,-6,-1,-9,-1c57,216,58,216,59,217v1,,2,,2,1c64,217,65,219,68,218v3,1,8,,11,1c84,218,87,220,92,219v3,2,8,-1,12,1c106,218,107,220,110,218v2,,3,,5,c117,218,119,218,121,218v,1,2,-1,3,c124,218,125,217,125,217v2,1,4,,5,c132,217,134,218,136,218v3,,6,,10,-1c148,218,151,217,153,218v3,,5,,8,c163,219,166,218,168,219v3,,5,1,8,2c178,220,180,222,183,221v2,2,4,2,7,3c191,225,192,224,193,225v1,,2,2,4,c197,227,199,226,200,227v1,,2,2,3,1c204,228,202,227,202,227v-1,,-1,,-2,c199,225,198,224,197,225v-1,-2,-2,-3,-4,-2c193,221,191,222,190,221v-4,-2,-9,-3,-14,-5c174,217,172,216,170,215v-1,,-2,1,-3,c166,214,165,216,164,215v-4,,-7,-2,-12,c151,214,149,214,146,214v-1,-1,-4,1,-6,c138,214,136,215,134,214v-2,,-4,2,-6,1c124,215,119,216,115,216v-1,-1,-2,,-3,c111,215,110,217,109,217v-2,-1,-4,,-6,1c101,216,98,219,96,218v-2,,-4,,-6,c89,217,86,218,84,218v-2,,-3,-1,-5,c78,217,78,217,77,217v-1,,-1,-1,-2,-1c74,217,73,215,72,216v-2,-1,-5,,-6,-3c70,213,73,215,77,215v2,-1,2,,4,-1c81,217,83,214,83,215v2,-1,2,1,3,c87,216,88,215,89,216v2,,4,-1,6,-1c97,215,99,215,101,215v4,-1,8,,12,-3c114,214,117,212,118,213v2,,3,,5,-1c123,213,124,212,125,213v1,-1,1,,2,-1c129,212,130,212,132,212v1,,4,1,4,-1c137,211,137,212,138,211v1,1,2,,2,1c143,211,146,212,149,211v2,-1,2,2,4,c153,212,155,210,156,212v2,-1,4,,7,-1c166,213,171,212,175,213v1,,-1,-1,-1,-1c173,212,172,212,172,211v-2,,-3,,-4,-1c166,210,165,211,164,209v-1,1,-1,,-2,c161,209,160,209,160,208v-3,,-5,-1,-8,-1c149,207,146,208,143,206v-1,2,-2,,-4,1c137,206,135,207,133,207v-2,-1,-4,,-6,-1c124,208,122,207,120,208v-3,-1,-5,-1,-8,-1c110,207,108,207,106,206v-3,1,-5,,-7,2c97,206,95,208,94,207v-1,,-3,-1,-4,c87,206,84,207,81,207v-2,,-3,,-5,c75,205,73,207,72,206v-3,,-5,-2,-8,-1c62,204,61,204,59,203v,-2,-2,,-3,-1c54,202,53,200,52,200v-2,,-3,-1,-4,-1c47,198,46,199,46,198v-1,-1,-2,-1,-2,-1c42,196,41,196,40,195v-2,-2,-6,-2,-6,-5c35,190,36,190,36,192v2,-1,2,,3,1c41,193,42,194,44,195v3,1,6,4,10,4c55,200,57,201,59,201v1,,2,,2,1c62,202,64,201,64,203v2,-1,3,1,6,c71,204,73,203,74,204v3,,4,1,6,c82,204,84,204,86,204v2,,4,-1,6,c94,204,95,204,97,204v4,1,8,-1,12,c110,203,111,205,112,204v,1,2,-1,3,c116,204,118,204,120,205v3,-2,6,,9,-2c132,205,136,204,139,205v4,-1,7,-1,11,-1c151,205,153,204,155,204v1,1,3,1,4,1c160,206,163,205,164,206v1,2,3,1,4,1c172,209,176,211,180,211v4,2,8,4,12,5c190,214,189,212,188,212v-1,1,-2,-2,-3,-1c185,211,184,211,183,210v-1,,-1,-2,-2,-1c180,208,179,209,179,208v-2,,-3,-1,-5,-2c173,207,173,205,172,206v-1,-1,-2,,-3,c169,205,168,205,167,205v-1,,-1,-1,-2,c162,203,158,203,155,203v-3,-1,-6,-1,-10,-2c143,202,142,200,140,202v-1,-2,-3,,-5,-1c132,201,129,201,125,201v-3,,-7,1,-10,-1c108,203,103,201,96,202v-3,-1,-6,-1,-10,-1c83,201,80,201,77,200v-1,1,-2,-1,-4,c72,200,70,202,70,200v10,-3,20,-5,30,-8c103,193,106,191,108,192v3,-2,4,,7,-1c116,192,119,190,120,191v4,-1,7,1,11,c133,192,134,191,136,192v2,-1,4,1,5,c143,192,144,194,146,193v2,2,4,,5,2c153,193,154,196,156,195v1,1,2,,3,c159,195,160,196,161,195v1,1,3,1,4,2c166,197,167,199,168,197v1,1,1,2,2,2c171,198,171,200,173,200v,,1,1,2,c176,201,178,202,179,202v2,-1,-1,-1,-1,-2c177,200,177,198,177,198v-2,-1,-4,-1,-5,-2c170,196,169,195,167,194v-1,,-3,,-4,-1c161,192,159,193,158,192v-1,1,-2,-2,-3,-1c154,191,154,190,153,190v-3,-1,-7,,-10,-2c139,189,136,188,133,187v-4,,-7,,-11,c119,186,115,187,112,187v-4,,-7,1,-11,c101,188,99,187,98,188v-2,-1,-4,1,-5,c91,188,89,189,87,188v-5,2,-9,2,-13,2c72,190,69,192,67,191v-1,,-2,,-2,-1c63,191,62,191,62,190v-3,1,-4,1,-6,c53,192,52,188,50,190v-2,-2,-5,,-6,-2c42,188,40,188,38,187v,-1,1,-2,1,-1c40,186,41,186,41,187v2,-2,2,1,4,c48,187,50,188,53,188v2,,3,,4,c59,189,60,187,62,188v3,,5,1,8,c73,188,76,187,79,187v1,,3,,4,-1c85,187,86,185,86,186v3,-1,6,,9,-1c98,185,101,184,104,184v1,1,3,,4,-1c109,185,111,184,113,183v1,1,3,,4,1c118,184,119,183,120,184v4,-1,6,,9,c131,184,131,185,133,185v1,,2,,4,1c140,185,142,186,145,186v1,1,3,,4,1c150,187,152,187,153,188v,-1,1,,2,c155,189,156,188,156,189v2,,3,,4,c161,190,163,189,164,191v1,,2,,3,c166,189,164,189,162,188v-3,,-4,-2,-7,-1c154,186,153,187,153,186v,,-1,-1,-2,c150,185,149,186,148,185v-1,1,-2,-2,-3,c144,183,143,184,142,183v-6,1,-10,-1,-15,-1c124,182,122,182,119,182v-2,,-4,-2,-8,1c109,181,105,182,102,181v-1,1,-3,,-5,2c96,182,93,182,91,182v-2,,-5,2,-6,c82,184,81,181,78,184v-2,-2,-5,,-6,-1c70,183,68,184,66,184v-2,2,-1,-1,-3,c62,183,62,184,61,183v-4,1,-7,-1,-10,c49,181,47,183,46,182v-2,,-4,-1,-6,c37,181,34,182,31,180v-2,,-3,-1,-5,-1c25,177,22,179,21,176v2,-1,2,2,3,1c25,177,26,177,27,178v2,-1,3,1,5,c34,179,36,179,38,179v2,,3,1,5,1c46,181,50,180,53,181v1,-1,2,-1,3,c57,181,58,181,59,181v2,,3,,5,1c68,181,72,181,76,180v4,,7,1,11,-1c89,180,91,179,93,180v2,-1,4,,7,-2c103,180,107,178,111,179v2,-1,4,,7,-1c120,179,122,179,124,179v2,1,4,,6,1c133,179,134,181,136,180v1,1,3,,3,1c141,179,141,182,143,181v1,1,4,,5,1c150,183,152,183,155,183v1,,1,1,3,1c158,185,160,184,160,185v1,-1,,-1,-1,-1c159,183,158,184,157,183v-1,-1,-3,-1,-4,-2c152,181,151,181,151,180v-1,,-1,-1,-2,c147,180,146,179,145,178v-3,-1,-7,,-9,-2c134,176,133,176,131,175v-1,1,-3,1,-4,c124,175,121,175,118,175v-4,,-6,-1,-10,-1c107,173,105,175,104,174v-2,,-4,,-5,c96,174,93,174,90,173v-4,1,-7,,-10,1c77,172,74,173,71,172v-3,-1,-6,,-9,-1c60,171,58,171,57,170v-2,1,-3,,-5,c46,169,40,168,35,166v-4,,-6,-2,-9,-2c25,163,23,163,22,162v-2,,-3,-2,-5,-1c16,159,14,159,12,158v-1,,-2,-1,-3,-1c8,157,8,155,7,155v-1,-2,1,,2,c10,155,11,156,12,156v1,2,3,1,5,3c18,160,20,159,21,160v2,,2,1,4,1c27,163,30,163,33,164v1,-1,1,1,2,c36,164,36,165,37,165v1,,1,1,2,c40,165,40,166,41,166v3,1,6,,8,2c51,167,52,167,53,168v2,,4,,5,c61,168,64,168,66,169v3,,6,1,9,1c76,169,77,171,79,170v1,,3,,4,1c88,170,92,171,97,171v2,1,5,,7,c106,171,108,172,111,171v2,1,4,1,7,1c119,171,120,173,121,172v1,1,2,-1,3,c127,171,129,174,131,173v1,,2,,3,c135,174,136,174,138,173v3,2,8,2,11,4c150,177,152,176,152,177v1,1,2,,2,1c154,179,155,178,156,178v1,1,3,3,5,2c161,179,160,179,159,179v,-1,-1,-1,-2,-1c156,176,155,177,154,175v-1,-1,-3,,-4,-1c149,173,147,174,146,173v-2,-2,-5,-3,-8,-3c137,170,136,169,135,169v-2,1,-2,-2,-4,-1c128,167,125,167,122,167v-1,-1,-1,-1,-3,-1c119,165,118,166,117,165v-2,,-3,-1,-5,-1c110,164,108,165,107,163v-6,1,-10,-1,-16,c89,163,86,163,83,163v-2,,-5,,-8,1c73,163,70,164,67,163v-3,1,-4,-1,-7,c57,163,54,164,52,163v-3,,-5,-1,-7,c44,161,43,163,42,162v-1,-1,-2,-1,-3,c39,160,37,161,37,161v-1,-1,-2,-1,-3,c32,158,29,160,27,157v-3,1,-4,-2,-7,-1c16,153,11,153,7,149v3,-1,4,2,5,2c14,151,15,153,17,152v1,3,4,1,5,2c24,154,25,156,27,156v,,1,,2,1c30,156,31,157,32,157v,1,2,,2,1c35,158,36,158,37,158v3,1,6,1,10,2c50,160,54,160,57,160v2,,4,1,6,1c64,161,66,160,68,161v3,,7,,11,-1c80,161,81,159,82,160v1,,1,,2,c86,160,88,160,89,161v2,-1,2,,4,-1c95,160,98,161,101,160v2,1,5,1,8,1c111,162,114,161,117,162v2,,4,2,7,2c126,164,129,164,131,165v2,,3,1,4,1c136,167,137,167,139,167v1,,2,1,4,1c144,169,145,169,146,169v2,1,4,2,7,3c151,170,150,169,148,168v-2,-1,-5,-2,-9,-2c137,164,134,164,132,163v-1,,-2,,-3,-1c129,162,128,163,127,162v-1,-1,-3,,-4,-1c120,161,118,160,114,161v-2,-2,-5,-1,-6,-3c102,158,97,158,91,156v-3,1,-7,1,-10,-1c80,157,79,155,78,155v-1,1,-1,,-2,1c74,155,72,155,71,155v-2,-1,-4,1,-5,-1c64,155,62,154,61,154v-4,-1,-7,-2,-11,-1c49,152,48,151,46,151v,,-1,-1,-2,c44,150,43,150,42,150v-1,-1,-2,,-3,-1c37,149,36,147,35,148v-2,-1,-3,-2,-4,-3c29,146,28,144,27,144v,-1,-2,,-2,-1c24,143,24,142,23,142v-1,-1,-2,,-4,-1c17,138,14,139,12,136v2,-1,4,2,6,3c19,139,20,141,21,140v1,,2,1,3,1c28,144,33,144,36,147v2,,3,,4,c41,147,42,148,43,148v2,1,5,1,7,2c52,150,54,151,57,151v2,1,4,1,6,1c64,152,66,153,67,152v,2,2,,3,1c73,152,75,154,77,153v5,,9,1,14,1c93,154,95,155,97,155v2,,4,1,6,c105,156,107,155,109,156v1,1,2,1,3,1c113,157,114,158,115,157v2,1,4,1,6,1c123,159,125,159,127,159v3,1,6,1,9,2c137,162,137,162,138,163v,,1,-1,1,-1c139,162,139,163,140,163v2,,3,,5,1c143,162,141,162,140,160v-1,,-1,-2,-2,-1c137,157,136,160,135,157v,,-2,1,-2,-1c132,156,131,157,130,155v-1,,-3,,-4,-2c122,153,119,152,116,150v-1,1,-2,,-3,c112,149,111,150,110,150v-2,,-3,-2,-5,-1c104,148,103,147,102,148v-2,,-2,-2,-3,-1c97,147,95,146,93,147v,-2,-2,,-3,-2c90,145,89,145,88,145v-2,,-4,,-6,-1c80,144,79,143,76,144v-1,-2,-4,,-5,-2c68,143,65,141,61,141v-3,,-6,,-9,-1c50,140,49,138,47,139v-2,,-3,-1,-4,-1c41,138,39,138,38,136v-1,,-2,,-3,1c35,136,34,135,33,136v-1,-2,-3,-1,-4,-3c28,134,27,133,27,132v-1,1,-1,,-2,c23,131,22,131,20,130v-2,,-3,-1,-4,-2c13,127,10,126,7,124v-1,,-2,-2,-3,-3c2,122,1,121,,118v1,,2,3,3,2c4,121,5,121,6,122v1,1,3,,3,2c11,124,12,125,13,125v1,,2,2,3,1c17,127,18,127,19,128v3,1,5,1,7,3c28,131,31,132,33,133v2,,4,2,7,2c42,136,45,135,47,137v2,-1,5,,7,1c59,138,64,139,69,139v,1,1,,2,c71,140,72,140,72,140v1,1,3,,4,1c79,140,81,141,83,142v1,-1,3,,4,c88,142,89,142,91,143v1,,2,1,3,1c95,144,95,143,96,143v,1,,1,1,1c97,144,97,143,98,144v1,,2,,3,c102,145,104,144,105,146v2,-1,4,1,7,c113,147,114,147,115,147v1,1,2,,2,1c117,148,118,149,119,148v1,1,2,,3,2c123,150,124,150,126,150v1,1,2,1,4,2c131,152,132,154,133,154v2,1,3,,4,2c139,155,140,158,141,157v-1,-3,-4,-3,-5,-5c133,152,132,150,130,149v-3,-2,-5,-3,-8,-4c121,144,119,144,118,143v-1,-1,-3,-1,-4,-1c113,141,111,141,109,141v-1,-2,-2,-1,-4,-2c103,140,103,137,101,139v-1,-2,-3,-2,-4,-1c96,136,94,137,92,136v,,-1,,-2,c90,136,90,135,90,135v-1,-1,-2,,-2,-1c87,135,85,134,84,133v-1,1,-1,-1,-2,c81,133,80,133,80,132v-2,,-3,-2,-4,-1c74,131,73,129,71,130v-1,-1,-2,-3,-4,-2c66,127,65,127,63,126v,,-1,,-2,c61,125,60,126,59,125v-1,,-2,-2,-4,-2c53,121,49,122,47,119v,,-1,,-2,c45,117,44,119,43,118v-1,-1,-2,-2,-4,-2c37,114,34,113,32,111v-3,-1,-5,-3,-8,-5c22,104,19,104,17,100v-3,,-5,-2,-7,-5c8,95,7,93,6,92,5,92,4,90,3,89v1,-2,2,1,2,2c6,90,7,91,7,92v1,,3,2,4,3c12,96,14,97,15,98v1,2,3,1,4,3c21,102,22,102,23,104v1,,2,1,3,2c26,105,27,106,28,107v3,1,5,3,8,5c39,113,42,115,45,115v1,1,3,2,4,3c51,119,52,119,54,120v1,,3,1,4,2c59,122,60,123,61,122v,,1,2,2,1c64,123,66,125,67,125v2,-1,3,2,5,1c73,128,75,127,77,128v1,2,3,,4,2c82,130,83,130,84,131v1,,2,-1,3,c87,132,89,130,89,133v2,-1,2,-1,3,c96,133,99,136,103,135v7,3,15,5,22,8c128,145,131,147,135,148v-1,-2,-3,-2,-4,-3c129,144,128,143,127,142v-3,-2,-6,-3,-8,-4c113,135,108,131,101,130v-1,-2,-3,-2,-4,-2c96,126,94,127,93,126v-3,-1,-6,-2,-9,-3c83,122,82,124,81,122v-1,1,-1,,-2,c78,120,76,121,75,120v-2,-1,-4,,-5,-2c69,117,68,117,66,116v-1,1,-1,-1,-2,-1c63,115,62,114,61,115v-1,-2,-2,-2,-3,-3c55,111,52,109,49,109v-2,-3,-6,-4,-8,-6c39,103,38,102,36,101v,-3,-3,-1,-3,-3c31,98,30,96,28,96,27,94,25,95,24,93v-1,,-2,-2,-4,-3c19,89,18,88,17,87,15,86,14,85,12,84,11,83,10,82,9,80,8,78,6,79,5,77,4,76,3,74,2,72v1,,1,1,2,2c7,77,9,79,12,82v1,2,3,1,5,3c18,86,19,87,21,88v3,2,6,5,9,6c31,95,33,96,34,97v2,,3,2,5,2c42,101,45,103,48,104v2,1,3,3,5,3c54,109,56,108,57,110v2,,3,1,5,2c63,112,65,113,67,114v1,,3,1,4,1c73,117,75,116,76,118v3,1,5,2,8,3c85,120,85,122,86,121v1,1,2,1,2,2c90,121,91,124,93,123v1,2,3,1,4,2c98,126,100,126,101,126v3,2,6,3,9,3c111,131,113,131,114,132v2,,3,3,4,2c120,135,121,136,123,137v1,,3,2,4,2c127,136,125,136,124,135v-1,,-1,-2,-2,-2c122,133,121,132,120,131v-3,-2,-8,-4,-11,-7c103,122,98,119,93,116v-2,-1,-4,-1,-6,-2c85,113,83,112,81,111v-2,-1,-3,-2,-5,-2c75,107,74,107,73,107v-1,1,-2,-1,-3,-1c67,104,63,103,59,101v-2,-1,-3,-2,-5,-3c53,98,52,97,51,97v-1,,-1,-3,-2,-2c45,93,41,90,37,89,36,87,34,87,32,85,31,84,29,83,27,82,24,80,20,76,17,74,15,72,14,71,12,69,10,69,9,65,7,65,6,61,2,58,2,54v2,,2,2,2,3c5,56,5,59,5,60v2,-1,2,2,3,2c8,63,9,64,10,64v1,2,3,4,5,5c16,70,17,72,19,72v3,4,7,5,10,8c30,81,32,82,34,84v1,,3,1,4,2c42,88,45,91,49,92v3,2,6,4,9,6c60,97,60,99,61,99v2,-1,2,2,3,1c65,101,67,101,69,103v2,-1,3,2,5,2c75,106,76,105,77,105v,1,1,1,2,1c83,110,88,110,91,113v1,,2,,2,c93,114,94,113,95,114v1,,1,1,3,1c98,117,100,115,100,117v1,,2,1,3,1c104,118,103,118,103,117v-1,,-1,-1,-2,c100,115,99,114,98,115v-2,-2,-5,-2,-6,-4c90,110,88,109,86,108v-1,-1,-3,,-3,-2c81,107,81,105,80,106v-1,-1,-2,-2,-2,-2c77,103,77,103,76,103v-1,-2,-3,-1,-4,-2c70,99,67,99,64,97,62,96,59,96,57,93v-2,,-3,-2,-4,-2c52,90,51,89,49,89,44,86,39,83,35,79,32,78,30,75,28,74,27,72,25,72,24,70v-1,,-2,-1,-3,-3c22,66,23,69,24,69v1,,2,1,2,2c29,72,30,74,32,75v4,4,8,4,11,8c46,83,47,86,49,86v2,2,4,2,6,4c59,92,63,94,67,95v,3,3,,3,2c71,97,72,98,73,99v2,,4,2,6,3c81,102,83,104,85,104v1,1,2,1,3,2c89,106,90,107,91,107v2,2,4,3,6,4c99,111,100,114,102,114v2,1,4,3,6,3c109,119,110,119,111,120v1,-1,1,2,3,1c114,121,113,121,113,119v-1,1,-1,,-2,-1c110,119,109,116,108,116v-1,-2,-2,-2,-4,-2c103,113,103,112,101,112v-2,-3,-4,-3,-6,-4c93,105,90,105,88,103,81,100,75,96,68,93,65,91,61,89,58,88,56,87,55,86,53,85v-2,,-3,-3,-5,-3c47,81,45,79,43,79,42,77,40,77,39,75v-2,,-3,-2,-5,-3c33,71,31,70,30,69,27,65,23,65,21,61,19,60,18,58,16,57,15,55,13,55,12,52v2,,2,1,3,2c16,54,17,55,17,56v1,,2,2,3,2c21,58,21,59,22,60v3,1,6,6,9,7c35,70,38,72,41,74v2,1,3,3,5,4c48,78,49,80,51,80v1,2,4,2,5,4c57,83,58,85,59,85v1,,2,1,2,1c65,88,68,90,71,91v1,2,2,1,3,2c75,94,76,93,76,94v2,,4,2,5,3c85,97,88,101,92,101,85,97,79,93,73,89v-1,-1,-2,,-3,-1c69,87,69,86,67,87v,-2,-1,-1,-2,-2c64,84,64,84,63,84,61,83,60,82,58,81,57,80,56,80,56,80v-1,,-2,-3,-3,-2c50,75,47,74,44,71v-1,,-1,-2,-2,-2c41,68,40,69,39,68,38,67,37,64,35,64,34,62,32,61,31,60v-2,,-3,-4,-5,-4c26,54,25,55,24,53v-1,,-1,-2,-2,-1c22,50,21,51,20,49v-1,,-1,-2,-2,-2c18,44,16,43,14,41v2,-1,2,3,4,3c18,46,20,46,21,48v1,2,3,2,4,4c27,53,28,56,30,56v1,2,3,2,4,4c35,61,35,61,36,62v1,,1,2,2,2c41,67,45,69,48,71v3,1,6,5,9,6c58,79,60,79,62,80v1,1,3,2,5,3c70,84,73,86,76,88v2,1,4,1,5,3c83,91,84,93,86,93v1,3,3,2,4,4c92,98,93,100,95,100,94,97,92,97,91,95v-1,1,-1,-3,-2,-1c88,92,87,92,87,91,86,90,84,90,83,89,82,87,80,86,78,84,77,83,75,82,73,81,72,80,70,78,68,78,67,76,65,76,63,75,62,73,61,73,60,73v,-1,-1,-2,-2,-2c56,70,55,68,53,68,50,65,46,64,43,61v-2,,-3,-3,-5,-3c37,56,35,55,33,53,30,50,27,48,24,45,23,43,21,42,20,40v-2,1,-1,-3,-3,-2c16,38,16,36,15,36,12,33,9,30,6,25v2,-1,3,3,4,4c12,28,12,31,14,32v2,2,4,4,6,7c22,39,23,41,24,42v1,,2,2,3,2c29,48,32,48,34,51v3,1,4,4,7,5c43,59,46,59,48,62v3,,5,4,8,4c57,67,58,68,60,69v1,1,2,2,3,1c65,69,62,70,62,69v-1,,-1,-1,-2,-1c59,66,57,66,56,65,55,63,53,63,52,61v-2,,-3,-3,-4,-3c42,53,37,51,32,44,31,43,30,43,29,42v-2,,-2,-3,-3,-2c25,38,24,38,23,37v,-1,,-1,-1,-1c22,35,21,35,20,34,18,31,16,31,15,27v-3,,-3,-5,-6,-6c9,19,11,21,11,21v1,1,1,2,2,3c14,23,14,27,15,26v1,1,1,1,2,2c20,30,22,33,25,36v5,4,10,10,16,13c44,52,46,54,49,56v2,1,3,1,4,4c55,60,56,61,57,63v2,-1,3,2,5,2c63,66,64,68,66,68v1,1,1,2,2,1c69,70,69,71,70,71v2,1,3,2,4,3c75,74,74,71,73,72v,-1,-1,-2,-2,-2c70,68,69,67,68,65,66,62,63,60,61,57,58,54,56,50,54,48,51,45,49,43,47,40,45,38,43,37,42,35v-2,,-2,-3,-3,-2c38,32,37,32,37,30,33,27,30,24,27,21v,,,-1,,-1c28,20,28,20,28,21v1,,2,1,2,2c32,23,33,25,34,26v3,3,6,4,9,8c44,33,44,36,45,36v,1,1,,2,2c48,38,49,41,51,41v2,3,5,5,7,9c61,53,63,55,66,59v1,1,3,2,4,5c72,64,72,67,74,68v2,3,5,7,7,9c84,79,86,83,89,84v1,4,3,5,5,7xm65,72v,,1,1,1,c66,72,65,70,64,71v,1,1,1,1,1xm76,78v-1,1,-1,,-1,-1c74,78,72,75,72,77v1,-1,3,4,4,1xm102,94v,1,-1,2,-2,1c102,96,102,100,104,100v-2,-4,-1,-7,-3,-12c103,88,100,85,101,87v,3,,4,1,7xm102,105v-1,-1,-2,-2,-3,-2c100,104,100,105,102,105xm156,119v2,2,-1,4,1,4c157,122,157,120,158,120v-2,-2,1,-4,-1,-4c157,117,157,119,156,119xm156,128v,1,-1,4,1,4c156,130,156,129,157,127v-1,-1,1,-3,-1,-3c156,125,156,127,156,128xm145,133v,,1,-3,-1,-2c145,132,143,134,145,133xm136,143v-1,-2,1,-4,-2,-4c134,140,134,143,136,143xm146,143v,-1,,-4,-1,-2c145,142,145,143,146,143xm156,142v,-1,,-4,-1,-2c156,141,155,142,156,142xm89,199v3,,6,,9,c100,200,103,198,106,199v3,-1,6,,9,-1c121,199,127,199,134,197v2,2,6,1,9,2c146,198,149,199,152,199v2,1,3,,5,1c158,200,160,201,161,201v2,,3,,4,1c166,202,167,203,168,202v,,3,1,2,-1c168,201,166,200,164,199v-2,1,-3,-1,-4,c159,198,157,199,156,198v-1,,-2,,-2,-1c153,198,152,197,151,198v-1,-1,-2,-2,-4,-1c145,195,142,195,140,195v-1,,-2,,-2,-1c137,195,136,195,135,195v-1,-1,-3,,-4,-1c128,194,125,194,122,194v-3,-1,-6,1,-9,c110,195,107,194,104,195v-1,,-3,,-4,c98,195,96,196,95,195v-3,2,-5,2,-8,2c85,200,82,197,81,200v3,-2,5,,8,-1xm263,135v,3,,7,1,10c263,146,265,149,264,150v,2,1,4,,5c264,157,265,159,264,160v2,2,-1,3,1,5c264,166,265,168,264,170v1,1,,3,,4c263,175,264,176,264,177v,1,-1,1,-1,2c262,179,264,181,263,181v,1,,2,,2c262,187,261,190,261,193v-2,2,-1,6,-3,9c259,203,258,203,258,204v,1,,1,,2c258,208,257,209,257,211v-1,2,-1,6,-2,8c255,221,255,223,254,224v2,2,-1,3,1,5c254,232,254,235,254,239v,1,-1,3,,4c253,245,254,247,254,249v1,1,,1,-1,2c254,252,255,253,254,253v,2,,4,1,6c254,260,255,262,256,264v-1,,1,1,,1c255,266,257,267,257,268v2,,,-2,,-3c257,264,258,263,257,262v,-2,,-5,-1,-7c257,254,256,252,257,251v-1,-2,1,-3,,-5c258,243,256,240,258,237v,-3,1,-6,,-9c259,226,259,222,261,220v-1,-2,,-3,1,-4c261,215,262,214,262,214v,-1,,-2,,-2c263,210,262,208,263,208v,-1,,-2,,-3c264,205,264,204,264,203v,-1,,-3,1,-4c266,198,265,196,266,195v-1,-1,,-2,,-3c265,191,266,191,266,190v1,-1,,-3,1,-4c266,182,267,180,267,177v,-3,1,-5,1,-9c267,166,268,163,267,160v,-3,,-6,-1,-9c265,149,267,148,266,146v,-1,-1,-3,,-4c265,139,266,136,264,133v,-2,1,-3,,-5c265,127,263,125,264,124v-2,-2,-1,-3,-2,-5c262,118,262,115,260,115v2,7,3,14,3,20xm267,138v-1,1,1,3,,3c268,143,268,144,267,145v1,2,1,3,1,4c269,155,269,160,271,166v-1,2,-1,4,,6c270,174,269,176,270,178v-1,2,,4,-1,6c268,186,270,188,268,190v2,1,,2,,3c267,193,269,195,268,196v,2,-1,4,-1,6c265,202,268,204,266,204v,1,1,1,,2c265,206,266,207,265,207v,2,,4,,6c263,214,265,215,264,216v,1,-1,2,-1,3c264,221,262,223,262,225v-1,,1,2,,2c263,229,260,229,262,231v-2,1,-1,4,-2,6c260,241,260,245,260,249v,2,-1,4,,6c259,257,261,260,259,262v1,1,1,2,2,4c261,267,260,268,261,269v1,3,1,7,4,7c264,274,265,273,264,271v1,-1,-1,-3,,-4c263,265,263,264,263,262v1,-1,-1,-3,,-4c264,256,261,254,263,253v,-1,-1,-3,,-4c261,245,264,243,263,239v1,-2,,-5,2,-7c265,230,265,229,265,227v1,-1,1,-3,1,-4c265,221,268,221,267,219v,-1,,-2,,-2c267,216,268,215,267,214v2,-1,1,-2,1,-4c269,209,269,207,270,206v-1,-3,,-6,1,-8c270,196,272,195,271,194v,-2,,-4,1,-5c272,186,271,183,272,180v-1,-2,,-3,1,-4c273,174,272,173,272,171v,-3,,-6,,-9c271,161,272,160,272,158v-1,-2,-1,-3,,-5c271,150,271,147,270,144v-1,-2,,-3,-2,-5c267,137,268,134,266,134v1,2,,2,1,4xm103,229v2,1,4,2,6,2c110,232,112,230,112,231v1,,3,1,3,c114,231,114,230,113,230v2,-1,3,,5,1c119,231,121,231,123,232v3,-1,7,,10,c135,232,136,233,138,232v1,1,3,,3,1c142,234,143,232,144,233v1,1,4,-1,5,c151,233,153,233,154,233v1,1,2,-1,3,c158,233,159,233,160,233v1,,3,,6,-1c167,233,170,233,172,233v2,1,5,1,7,1c180,235,181,235,183,235v1,1,3,,3,2c188,235,189,236,190,236v2,,3,-1,4,1c195,237,196,237,197,237v1,1,2,1,3,1c201,236,197,236,195,236v,-2,-2,,-2,-2c191,235,191,233,189,234v-2,-1,-4,-1,-6,-1c182,232,181,232,179,232v,,-1,,-2,c177,232,177,231,176,232v-2,-2,-4,-1,-6,-2c169,230,168,230,166,230v-1,,-2,-2,-3,-1c161,229,158,229,156,229v,-1,-2,,-3,-1c152,228,150,229,149,228v-3,2,-5,,-9,1c134,227,127,229,120,228v-2,1,-3,,-4,c115,228,114,227,113,227v-1,1,-2,1,-2,c107,227,104,227,100,226v1,2,3,1,3,3xm261,160v-2,1,,3,-2,4c260,166,258,167,259,169v-1,1,,3,-2,4c258,175,257,177,256,179v1,1,,1,,2c256,182,257,183,255,184v1,1,1,2,,2c254,187,255,188,254,189v,5,-1,9,-2,13c252,204,252,205,252,207v-1,1,-1,3,-2,4c251,216,248,220,249,225v-2,2,-1,6,-2,8c247,235,247,236,247,238v,1,-1,2,,4c246,243,248,246,247,247v,,,1,1,2c248,250,248,251,248,252v,1,1,3,1,4c249,258,250,260,249,261v2,2,1,7,4,7c253,269,254,269,254,268v,,-1,,-1,-1c253,265,253,261,251,259v1,-2,,-4,,-6c251,253,251,252,251,252v-1,-1,,-1,-1,-2c251,249,251,248,250,247v2,-4,,-9,2,-12c250,230,252,228,251,224v2,-1,1,-4,2,-5c253,217,254,216,254,214v1,-2,,-4,1,-5c255,207,256,205,256,203v,-1,1,-1,,-2c256,200,257,200,256,198v2,-1,1,-3,2,-5c258,189,260,187,260,183v,-1,,-2,,-2c262,180,260,179,261,178v1,-2,,-4,1,-5c263,169,261,165,263,162v-1,-2,,-3,,-5c263,156,262,154,263,154v-1,-1,1,-3,-1,-2c262,155,260,157,261,160xm125,239v,-1,-1,-2,,-3c126,238,128,239,129,240v2,,3,1,4,1c134,242,136,241,137,242v2,,3,,4,1c143,241,144,244,146,243v1,1,2,2,4,1c150,245,151,244,152,244v1,1,1,1,2,1c156,245,157,245,158,246v2,,4,-1,5,1c166,246,167,248,170,247v2,1,5,2,7,2c179,250,182,249,184,250v3,1,5,2,8,1c195,253,199,252,202,254v3,-1,6,1,9,1c212,256,214,255,215,256v1,,2,1,3,c218,257,219,256,220,257v2,1,6,1,8,3c230,260,231,261,232,261v2,,3,3,5,2c236,261,235,261,234,260v-1,,-1,-1,-2,-1c231,259,231,259,230,258v-3,,-5,-2,-8,-2c222,254,220,254,220,253v-3,,-5,-1,-7,-1c212,250,211,251,210,250v,,-1,-1,-1,-1c208,250,207,249,207,249v-2,,-4,,-5,-1c201,249,201,247,200,248v-2,1,-2,-1,-3,c196,246,193,247,192,246v-1,,-1,,-2,c190,245,188,246,188,246v-1,-2,-3,,-4,-1c181,245,178,244,175,245v-1,-1,-2,-1,-3,-1c170,245,169,242,167,243v-1,1,-1,,-1,c165,242,164,243,163,243v-1,-1,-3,,-4,-1c157,241,156,242,155,242v-2,-1,-3,-1,-5,c148,240,145,241,142,240v-1,-1,-3,,-4,-1c137,239,136,238,134,238v-2,-1,-5,-2,-8,-2c125,235,124,235,123,234v-3,1,-5,-1,-9,c114,234,114,233,114,234v3,2,7,4,11,5xm143,238v4,,6,1,10,1c154,240,155,239,155,239v2,,2,1,3,c159,239,159,239,159,240v2,,3,-1,4,c166,241,170,241,174,242v1,-1,2,,4,-1c179,242,181,241,183,242v1,,2,,4,1c188,243,190,243,191,244v2,-1,3,,4,c196,246,198,244,200,245v3,,5,2,8,1c210,248,212,248,214,248v,1,2,,2,1c217,250,218,250,219,250v1,2,2,1,3,2c222,251,222,252,223,253v,,1,-1,1,c225,253,226,253,227,254v1,,3,2,3,c229,254,228,253,228,252v-1,,-2,1,-2,-1c224,251,223,250,221,250v-2,-3,-5,-3,-7,-5c212,245,211,246,210,244v-2,,-3,-1,-4,-1c205,243,204,243,203,242v-2,-1,-3,-1,-4,-1c196,240,194,239,191,239v,,,,-1,c190,239,190,239,190,239v-1,,-2,,-2,c187,239,186,238,186,238v-1,,-2,,-3,1c182,238,181,237,179,238v-1,-2,-3,,-3,-1c175,237,174,235,173,237v-1,-2,-3,-1,-5,-1c166,236,164,235,162,236v-2,-1,-5,,-8,-1c152,235,149,236,147,236v-2,,-3,-1,-4,c142,236,141,235,139,236v-1,-1,-2,-1,-4,-1c135,235,132,234,132,235v,,1,1,1,c136,237,140,237,143,238xm144,249v2,,3,,4,1c151,251,153,252,155,253v1,,2,1,3,2c159,254,160,254,160,255v1,,2,,2,1c165,256,167,257,170,258v1,,2,,3,1c175,258,176,259,177,260v3,,5,2,8,1c190,263,195,264,201,264v1,1,4,1,5,2c208,266,209,265,210,266v1,1,2,,3,1c218,267,222,270,226,269v2,2,5,,7,1c235,271,237,271,239,272v2,-1,2,1,3,1c243,273,244,273,245,274v1,1,2,,3,c249,274,250,275,250,275v1,,1,,1,-1c249,274,248,272,246,271v-2,,-3,-2,-5,-3c238,267,236,265,233,265v-1,-1,-2,-1,-4,-1c228,262,226,263,225,261v-1,1,-1,,-2,c222,260,221,262,221,260v-3,1,-4,,-6,-1c215,258,213,259,213,258v-2,2,-2,-2,-3,c208,257,206,257,204,257v-1,,-1,-1,-2,c202,256,200,257,200,256v-3,1,-4,-2,-6,-1c191,254,187,254,184,253v-4,,-7,-2,-11,-2c172,250,169,251,168,250v-2,,-4,,-6,-1c161,248,159,249,157,248v-2,-1,-4,1,-5,-1c150,247,148,247,146,246v-1,1,-1,-1,-3,c143,245,141,245,141,246v1,1,3,1,3,3xm207,240v,1,3,1,2,c207,241,206,238,204,239v1,2,2,,3,1xm248,269v1,,1,2,2,1c249,268,247,268,246,267v,2,1,1,2,2xm259,272v-1,-1,-1,-2,-2,-2c257,271,257,273,259,272xe" fillcolor="#84e290 [1302]" stroked="f">
                  <v:path arrowok="t" o:connecttype="custom" o:connectlocs="229008,94875;327154,271538;307524,85060;376227,196292;415485,405671;435114,255180;464558,209378;497274,173391;526717,189749;546347,284624;601963,170120;621592,278081;654307,258451;592148,516903;598691,569247;664122,422028;716467,212650;687023,523446;673937,624864;772083,304253;745910,543075;723010,758997;791712,480916;785169,575791;758997,808070;824427,526717;844057,516903;870229,830970;889858,814613;772083,925845;333697,752454;363141,726281;477644,700109;523446,680480;454744,670665;549618,644493;369684,598691;124318,585605;71974,529989;441658,552890;428571,539804;219193,497274;88332,431843;425300,487459;160305,386041;6543,235551;88332,268266;114504,258451;65431,189749;202835,261723;104689,143948;229008,209378;507088,458015;860414,592148;870229,477644;860414,781897;621592,772083;811341,824427;579062,814613;408942,781897;503817,768811;654307,837514" o:connectangles="0,0,0,0,0,0,0,0,0,0,0,0,0,0,0,0,0,0,0,0,0,0,0,0,0,0,0,0,0,0,0,0,0,0,0,0,0,0,0,0,0,0,0,0,0,0,0,0,0,0,0,0,0,0,0,0,0,0,0,0,0,0"/>
                  <o:lock v:ext="edit" verticies="t"/>
                </v:shape>
                <v:rect id="Retângulo 5" o:spid="_x0000_s1029" style="position:absolute;width:12435;height:1243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" filled="f" stroked="f" strokeweight="1pt"/>
              </v:group>
              <v:shapetype id="_x0000_t202" coordsize="21600,21600" o:spt="202" path="m,l,21600r21600,l21600,xe">
                <v:stroke joinstyle="miter"/>
                <v:path gradientshapeok="t" o:connecttype="rect"/>
              </v:shapetype>
              <v:shape id="Caixa de texto 6" o:spid="_x0000_s1030" type="#_x0000_t202" style="position:absolute;left:1999;top:1332;width:10096;height:61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" filled="f" stroked="f" strokeweight=".5pt">
                <v:textbox style="mso-fit-shape-to-text:t" inset="0,0,0,0">
                  <w:txbxContent>
                    <w:p w14:paraId="5B7EB705" w14:textId="77777777" w:rsidR="007A6256" w:rsidRPr="005A729F" w:rsidRDefault="007A6256">
                      <w:pPr>
                        <w:pStyle w:val="SemEspaamento"/>
                        <w:jc w:val="center"/>
                        <w:rPr>
                          <w:rFonts w:asciiTheme="majorHAnsi" w:hAnsiTheme="majorHAnsi"/>
                          <w:color w:val="215E99" w:themeColor="text2" w:themeTint="BF"/>
                          <w:sz w:val="78"/>
                          <w:szCs w:val="78"/>
                          <w:lang w:val="pt-BR"/>
                        </w:rPr>
                      </w:pPr>
                      <w:r w:rsidRPr="005A729F">
                        <w:rPr>
                          <w:rFonts w:asciiTheme="majorHAnsi" w:hAnsiTheme="majorHAnsi"/>
                          <w:color w:val="215E99" w:themeColor="text2" w:themeTint="BF"/>
                          <w:sz w:val="78"/>
                          <w:szCs w:val="78"/>
                          <w:lang w:val="pt-BR"/>
                        </w:rPr>
                        <w:fldChar w:fldCharType="begin"/>
                      </w:r>
                      <w:r w:rsidRPr="005A729F">
                        <w:rPr>
                          <w:rFonts w:asciiTheme="majorHAnsi" w:hAnsiTheme="majorHAnsi"/>
                          <w:color w:val="215E99" w:themeColor="text2" w:themeTint="BF"/>
                          <w:sz w:val="78"/>
                          <w:szCs w:val="78"/>
                          <w:lang w:val="pt-BR"/>
                        </w:rPr>
                        <w:instrText xml:space="preserve"> PAGE   \* MERGEFORMAT </w:instrText>
                      </w:r>
                      <w:r w:rsidRPr="005A729F">
                        <w:rPr>
                          <w:rFonts w:asciiTheme="majorHAnsi" w:hAnsiTheme="majorHAnsi"/>
                          <w:color w:val="215E99" w:themeColor="text2" w:themeTint="BF"/>
                          <w:sz w:val="78"/>
                          <w:szCs w:val="78"/>
                          <w:lang w:val="pt-BR"/>
                        </w:rPr>
                        <w:fldChar w:fldCharType="separate"/>
                      </w:r>
                      <w:r>
                        <w:rPr>
                          <w:rFonts w:asciiTheme="majorHAnsi" w:hAnsiTheme="majorHAnsi"/>
                          <w:noProof/>
                          <w:color w:val="215E99" w:themeColor="text2" w:themeTint="BF"/>
                          <w:sz w:val="78"/>
                          <w:szCs w:val="78"/>
                          <w:lang w:val="pt-BR"/>
                        </w:rPr>
                        <w:t>2</w:t>
                      </w:r>
                      <w:r w:rsidRPr="005A729F">
                        <w:rPr>
                          <w:rFonts w:asciiTheme="majorHAnsi" w:hAnsiTheme="majorHAnsi"/>
                          <w:noProof/>
                          <w:color w:val="215E99" w:themeColor="text2" w:themeTint="BF"/>
                          <w:sz w:val="78"/>
                          <w:szCs w:val="78"/>
                          <w:lang w:val="pt-BR"/>
                        </w:rPr>
                        <w:fldChar w:fldCharType="end"/>
                      </w:r>
                    </w:p>
                  </w:txbxContent>
                </v:textbox>
              </v:shape>
              <w10:wrap anchorx="page" anchory="page"/>
            </v:group>
          </w:pict>
        </mc:Fallback>
      </mc:AlternateContent>
    </w:r>
  </w:p>
  <w:p w14:paraId="216D8ACF" w14:textId="77777777" w:rsidR="007A6256" w:rsidRDefault="007A6256">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96CDE" w14:textId="77777777" w:rsidR="00B83360" w:rsidRDefault="00B83360" w:rsidP="00C336C9">
      <w:r>
        <w:separator/>
      </w:r>
    </w:p>
  </w:footnote>
  <w:footnote w:type="continuationSeparator" w:id="0">
    <w:p w14:paraId="2F16092C" w14:textId="77777777" w:rsidR="00B83360" w:rsidRDefault="00B83360" w:rsidP="00C336C9">
      <w:r>
        <w:continuationSeparator/>
      </w:r>
    </w:p>
  </w:footnote>
  <w:footnote w:id="1">
    <w:p w14:paraId="259DB429" w14:textId="77777777" w:rsidR="00C336C9" w:rsidRPr="00370BC0" w:rsidRDefault="00C336C9" w:rsidP="00C336C9">
      <w:pPr>
        <w:pStyle w:val="Textodenotaderodap"/>
      </w:pPr>
      <w:r w:rsidRPr="00C30054">
        <w:rPr>
          <w:rStyle w:val="Refdenotaderodap"/>
        </w:rPr>
        <w:footnoteRef/>
      </w:r>
      <w:r>
        <w:t xml:space="preserve"> Ou modelos de efeito misto, ou modelos hierárquicos ou multiníveis.</w:t>
      </w:r>
    </w:p>
  </w:footnote>
  <w:footnote w:id="2">
    <w:p w14:paraId="2E154271" w14:textId="48D0A54F" w:rsidR="00C336C9" w:rsidRPr="00586BAE" w:rsidRDefault="00C336C9" w:rsidP="00C336C9">
      <w:pPr>
        <w:pStyle w:val="Textodenotaderodap"/>
      </w:pPr>
      <w:r w:rsidRPr="00C30054">
        <w:rPr>
          <w:rStyle w:val="Refdenotaderodap"/>
        </w:rPr>
        <w:footnoteRef/>
      </w:r>
      <w:r>
        <w:t xml:space="preserve"> Este fato me lembrou</w:t>
      </w:r>
      <w:r w:rsidRPr="00586BAE">
        <w:t xml:space="preserve"> do meu artigo do mestrado</w:t>
      </w:r>
      <w:r>
        <w:t xml:space="preserve"> </w:t>
      </w:r>
      <w:r>
        <w:fldChar w:fldCharType="begin"/>
      </w:r>
      <w:r w:rsidR="00BE4ACF">
        <w:instrText xml:space="preserve"> ADDIN ZOTERO_ITEM CSL_CITATION {"citationID":"a1ek47v712c","properties":{"formattedCitation":"(Leite et al., 2013)","plainCitation":"(Leite et al., 2013)","noteIndex":2},"citationItems":[{"id":562,"uris":["http://zotero.org/users/2598879/items/SQMDMK7E"],"itemData":{"id":562,"type":"article-journal","container-title":"Journal of Tropical Ecology","DOI":"10.1017/S0266467413000187","ISSN":"0266-4674","issue":"03","license":"All rights reserved","page":"261–264","title":"Activity patterns of the water opossum Chironectes minimus in Atlantic Forest rivers of south-eastern Brazil","volume":"29","author":[{"family":"Leite","given":"Melina de Souza"},{"family":"Queiroz","given":"Thiago Lopes"},{"family":"Galliez","given":"Maron"},{"family":"Mendonça","given":"Patrícia Pinto","non-dropping-particle":"de"},{"family":"Fernandez","given":"Fernando a. S."}],"issued":{"date-parts":[["2013",4]]},"citation-key":"leiteActivityPatternsWater2013"}}],"schema":"https://github.com/citation-style-language/schema/raw/master/csl-citation.json"} </w:instrText>
      </w:r>
      <w:r>
        <w:fldChar w:fldCharType="separate"/>
      </w:r>
      <w:r w:rsidR="00BE4ACF">
        <w:t>(Leite et al., 2013)</w:t>
      </w:r>
      <w:r>
        <w:fldChar w:fldCharType="end"/>
      </w:r>
      <w:r>
        <w:t>,</w:t>
      </w:r>
      <w:r w:rsidRPr="00586BAE">
        <w:t xml:space="preserve"> </w:t>
      </w:r>
      <w:r>
        <w:t xml:space="preserve">no qual também usei </w:t>
      </w:r>
      <w:r w:rsidRPr="004824EA">
        <w:t>noite</w:t>
      </w:r>
      <w:r w:rsidRPr="00EC22B1">
        <w:rPr>
          <w:b/>
          <w:bCs/>
        </w:rPr>
        <w:t xml:space="preserve">, </w:t>
      </w:r>
      <w:r>
        <w:t>além do indivíduo, como efeito aleatório para modelar os</w:t>
      </w:r>
      <w:r w:rsidRPr="00586BAE">
        <w:t xml:space="preserve"> </w:t>
      </w:r>
      <w:r>
        <w:t xml:space="preserve">padrões de atividade da cuíca d’água, </w:t>
      </w:r>
      <w:proofErr w:type="spellStart"/>
      <w:r w:rsidRPr="00586BAE">
        <w:rPr>
          <w:i/>
          <w:iCs/>
        </w:rPr>
        <w:t>Chironectes</w:t>
      </w:r>
      <w:proofErr w:type="spellEnd"/>
      <w:r w:rsidRPr="00586BAE">
        <w:rPr>
          <w:i/>
          <w:iCs/>
        </w:rPr>
        <w:t xml:space="preserve"> </w:t>
      </w:r>
      <w:proofErr w:type="spellStart"/>
      <w:r w:rsidRPr="00586BAE">
        <w:rPr>
          <w:i/>
          <w:iCs/>
        </w:rPr>
        <w:t>minimus</w:t>
      </w:r>
      <w:proofErr w:type="spellEnd"/>
      <w:r>
        <w:t>. Este foi o primeiro modelo misto que construí e publiquei!</w:t>
      </w:r>
    </w:p>
  </w:footnote>
  <w:footnote w:id="3">
    <w:p w14:paraId="00A2AFB6" w14:textId="77777777" w:rsidR="00C336C9" w:rsidRPr="00B04F49" w:rsidRDefault="00C336C9" w:rsidP="00C336C9">
      <w:pPr>
        <w:pStyle w:val="Textodenotaderodap"/>
      </w:pPr>
      <w:r w:rsidRPr="00C30054">
        <w:rPr>
          <w:rStyle w:val="Refdenotaderodap"/>
        </w:rPr>
        <w:footnoteRef/>
      </w:r>
      <w:r>
        <w:t xml:space="preserve"> Erro tipo I é quando não existe efeito da variável preditora sobre a resposta, neste caso, não existe efeito de temperatura nas plantas, mas o teste aponta que sim.</w:t>
      </w:r>
    </w:p>
  </w:footnote>
  <w:footnote w:id="4">
    <w:p w14:paraId="7C3B979B" w14:textId="77777777" w:rsidR="00C336C9" w:rsidRPr="004265FD" w:rsidRDefault="00C336C9" w:rsidP="00C336C9">
      <w:pPr>
        <w:pStyle w:val="Textodenotaderodap"/>
      </w:pPr>
      <w:r w:rsidRPr="00C30054">
        <w:rPr>
          <w:rStyle w:val="Refdenotaderodap"/>
        </w:rPr>
        <w:footnoteRef/>
      </w:r>
      <w:r>
        <w:t xml:space="preserve"> Particionar variância em modelos lineares de distribuição não normal, como Poisson ou Binomial, é um pouco mais complicado, porque a variância residual não pode ser facilmente definida nestes modelos. Assim, geralmente chama-se este tipo de R</w:t>
      </w:r>
      <w:r w:rsidRPr="004265FD">
        <w:rPr>
          <w:vertAlign w:val="superscript"/>
        </w:rPr>
        <w:t>2</w:t>
      </w:r>
      <w:r>
        <w:t xml:space="preserve"> de pseudo-R</w:t>
      </w:r>
      <w:r w:rsidRPr="004265FD">
        <w:rPr>
          <w:vertAlign w:val="superscript"/>
        </w:rPr>
        <w:t>2</w:t>
      </w:r>
      <w:r>
        <w:t>, pois, apesar de ter mesmas propriedades quanto à interpretação, são calculados de formas diferent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FF9497" w14:textId="790A06FF" w:rsidR="00C336C9" w:rsidRDefault="00C336C9">
    <w:pPr>
      <w:pStyle w:val="Cabealho"/>
    </w:pP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7F2CF6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4A21CE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5FA9B7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72267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3BCEEF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1F843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2C1B3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DC63E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8DA02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C5ECD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345871"/>
    <w:multiLevelType w:val="hybridMultilevel"/>
    <w:tmpl w:val="75AE0836"/>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05262BA0"/>
    <w:multiLevelType w:val="hybridMultilevel"/>
    <w:tmpl w:val="92C067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06800D55"/>
    <w:multiLevelType w:val="hybridMultilevel"/>
    <w:tmpl w:val="3BBABE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10472BD4"/>
    <w:multiLevelType w:val="hybridMultilevel"/>
    <w:tmpl w:val="3ACE7C4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10F6585B"/>
    <w:multiLevelType w:val="hybridMultilevel"/>
    <w:tmpl w:val="B248FE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18A40E42"/>
    <w:multiLevelType w:val="hybridMultilevel"/>
    <w:tmpl w:val="7A5C7E5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1CC60D59"/>
    <w:multiLevelType w:val="multilevel"/>
    <w:tmpl w:val="7D301C1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1D6C7A0E"/>
    <w:multiLevelType w:val="hybridMultilevel"/>
    <w:tmpl w:val="CB12230E"/>
    <w:lvl w:ilvl="0" w:tplc="5B1221DE">
      <w:numFmt w:val="bullet"/>
      <w:lvlText w:val="-"/>
      <w:lvlJc w:val="left"/>
      <w:pPr>
        <w:ind w:left="1068" w:hanging="360"/>
      </w:pPr>
      <w:rPr>
        <w:rFonts w:ascii="Calibri" w:eastAsiaTheme="minorHAnsi" w:hAnsi="Calibri" w:cs="Calibri" w:hint="default"/>
      </w:rPr>
    </w:lvl>
    <w:lvl w:ilvl="1" w:tplc="04160003">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8" w15:restartNumberingAfterBreak="0">
    <w:nsid w:val="1E171ED6"/>
    <w:multiLevelType w:val="hybridMultilevel"/>
    <w:tmpl w:val="5CD27A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1E77640E"/>
    <w:multiLevelType w:val="multilevel"/>
    <w:tmpl w:val="7AB020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FE95BAC"/>
    <w:multiLevelType w:val="multilevel"/>
    <w:tmpl w:val="6448AC8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1" w15:restartNumberingAfterBreak="0">
    <w:nsid w:val="206F71D1"/>
    <w:multiLevelType w:val="hybridMultilevel"/>
    <w:tmpl w:val="6680BBFE"/>
    <w:lvl w:ilvl="0" w:tplc="04160001">
      <w:start w:val="1"/>
      <w:numFmt w:val="bullet"/>
      <w:lvlText w:val=""/>
      <w:lvlJc w:val="left"/>
      <w:pPr>
        <w:ind w:left="720" w:hanging="360"/>
      </w:pPr>
      <w:rPr>
        <w:rFonts w:ascii="Symbol" w:hAnsi="Symbol" w:cs="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27FC2688"/>
    <w:multiLevelType w:val="hybridMultilevel"/>
    <w:tmpl w:val="EA08FA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2BF64A2F"/>
    <w:multiLevelType w:val="hybridMultilevel"/>
    <w:tmpl w:val="7772CA1E"/>
    <w:lvl w:ilvl="0" w:tplc="70C0F34C">
      <w:start w:val="1"/>
      <w:numFmt w:val="decimal"/>
      <w:lvlText w:val="%1."/>
      <w:lvlJc w:val="left"/>
      <w:pPr>
        <w:ind w:left="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lvl w:ilvl="1" w:tplc="4240DFA0">
      <w:start w:val="1"/>
      <w:numFmt w:val="lowerLetter"/>
      <w:lvlText w:val="%2"/>
      <w:lvlJc w:val="left"/>
      <w:pPr>
        <w:ind w:left="108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lvl w:ilvl="2" w:tplc="944E1E66">
      <w:start w:val="1"/>
      <w:numFmt w:val="lowerRoman"/>
      <w:lvlText w:val="%3"/>
      <w:lvlJc w:val="left"/>
      <w:pPr>
        <w:ind w:left="180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lvl w:ilvl="3" w:tplc="718A3530">
      <w:start w:val="1"/>
      <w:numFmt w:val="decimal"/>
      <w:lvlText w:val="%4"/>
      <w:lvlJc w:val="left"/>
      <w:pPr>
        <w:ind w:left="252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lvl w:ilvl="4" w:tplc="CF661476">
      <w:start w:val="1"/>
      <w:numFmt w:val="lowerLetter"/>
      <w:lvlText w:val="%5"/>
      <w:lvlJc w:val="left"/>
      <w:pPr>
        <w:ind w:left="324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lvl w:ilvl="5" w:tplc="36723EB6">
      <w:start w:val="1"/>
      <w:numFmt w:val="lowerRoman"/>
      <w:lvlText w:val="%6"/>
      <w:lvlJc w:val="left"/>
      <w:pPr>
        <w:ind w:left="396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lvl w:ilvl="6" w:tplc="4D5AE104">
      <w:start w:val="1"/>
      <w:numFmt w:val="decimal"/>
      <w:lvlText w:val="%7"/>
      <w:lvlJc w:val="left"/>
      <w:pPr>
        <w:ind w:left="468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lvl w:ilvl="7" w:tplc="D11CA8EE">
      <w:start w:val="1"/>
      <w:numFmt w:val="lowerLetter"/>
      <w:lvlText w:val="%8"/>
      <w:lvlJc w:val="left"/>
      <w:pPr>
        <w:ind w:left="540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lvl w:ilvl="8" w:tplc="4846020A">
      <w:start w:val="1"/>
      <w:numFmt w:val="lowerRoman"/>
      <w:lvlText w:val="%9"/>
      <w:lvlJc w:val="left"/>
      <w:pPr>
        <w:ind w:left="6120"/>
      </w:pPr>
      <w:rPr>
        <w:rFonts w:ascii="Calibri" w:eastAsia="Calibri" w:hAnsi="Calibri" w:cs="Calibri"/>
        <w:b/>
        <w:bCs/>
        <w:i w:val="0"/>
        <w:strike w:val="0"/>
        <w:dstrike w:val="0"/>
        <w:color w:val="000000"/>
        <w:sz w:val="29"/>
        <w:szCs w:val="29"/>
        <w:u w:val="none" w:color="000000"/>
        <w:bdr w:val="none" w:sz="0" w:space="0" w:color="auto"/>
        <w:shd w:val="clear" w:color="auto" w:fill="auto"/>
        <w:vertAlign w:val="baseline"/>
      </w:rPr>
    </w:lvl>
  </w:abstractNum>
  <w:abstractNum w:abstractNumId="24" w15:restartNumberingAfterBreak="0">
    <w:nsid w:val="3B4E5AF2"/>
    <w:multiLevelType w:val="hybridMultilevel"/>
    <w:tmpl w:val="8A740DE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B735B15"/>
    <w:multiLevelType w:val="hybridMultilevel"/>
    <w:tmpl w:val="D7F2F104"/>
    <w:lvl w:ilvl="0" w:tplc="04160001">
      <w:start w:val="1"/>
      <w:numFmt w:val="bullet"/>
      <w:lvlText w:val=""/>
      <w:lvlJc w:val="left"/>
      <w:pPr>
        <w:ind w:left="1428" w:hanging="360"/>
      </w:pPr>
      <w:rPr>
        <w:rFonts w:ascii="Symbol" w:hAnsi="Symbol" w:hint="default"/>
      </w:rPr>
    </w:lvl>
    <w:lvl w:ilvl="1" w:tplc="04160003">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6" w15:restartNumberingAfterBreak="0">
    <w:nsid w:val="415C2871"/>
    <w:multiLevelType w:val="hybridMultilevel"/>
    <w:tmpl w:val="7D7A26B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415E0103"/>
    <w:multiLevelType w:val="hybridMultilevel"/>
    <w:tmpl w:val="181651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43456D04"/>
    <w:multiLevelType w:val="multilevel"/>
    <w:tmpl w:val="DC6CD72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9" w15:restartNumberingAfterBreak="0">
    <w:nsid w:val="47195C93"/>
    <w:multiLevelType w:val="multilevel"/>
    <w:tmpl w:val="7624CA06"/>
    <w:lvl w:ilvl="0">
      <w:start w:val="1"/>
      <w:numFmt w:val="upp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0" w15:restartNumberingAfterBreak="0">
    <w:nsid w:val="47861A8A"/>
    <w:multiLevelType w:val="hybridMultilevel"/>
    <w:tmpl w:val="883619F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53081223"/>
    <w:multiLevelType w:val="multilevel"/>
    <w:tmpl w:val="DBF6ECB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15:restartNumberingAfterBreak="0">
    <w:nsid w:val="53E9639F"/>
    <w:multiLevelType w:val="hybridMultilevel"/>
    <w:tmpl w:val="0E18334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5BB339D4"/>
    <w:multiLevelType w:val="hybridMultilevel"/>
    <w:tmpl w:val="54EEAF0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5ED13EE5"/>
    <w:multiLevelType w:val="hybridMultilevel"/>
    <w:tmpl w:val="87D69A88"/>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35" w15:restartNumberingAfterBreak="0">
    <w:nsid w:val="63D41050"/>
    <w:multiLevelType w:val="multilevel"/>
    <w:tmpl w:val="E1A880B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6" w15:restartNumberingAfterBreak="0">
    <w:nsid w:val="6D731652"/>
    <w:multiLevelType w:val="multilevel"/>
    <w:tmpl w:val="1110D8F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7" w15:restartNumberingAfterBreak="0">
    <w:nsid w:val="719E158C"/>
    <w:multiLevelType w:val="hybridMultilevel"/>
    <w:tmpl w:val="139CCC0E"/>
    <w:lvl w:ilvl="0" w:tplc="B64AA1C8">
      <w:numFmt w:val="bullet"/>
      <w:lvlText w:val=""/>
      <w:lvlJc w:val="left"/>
      <w:pPr>
        <w:ind w:left="720" w:hanging="360"/>
      </w:pPr>
      <w:rPr>
        <w:rFonts w:ascii="Symbol" w:eastAsiaTheme="minorHAns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8" w15:restartNumberingAfterBreak="0">
    <w:nsid w:val="762F363B"/>
    <w:multiLevelType w:val="hybridMultilevel"/>
    <w:tmpl w:val="48F66196"/>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39" w15:restartNumberingAfterBreak="0">
    <w:nsid w:val="7CA64430"/>
    <w:multiLevelType w:val="hybridMultilevel"/>
    <w:tmpl w:val="47E6C2D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1807814057">
    <w:abstractNumId w:val="17"/>
  </w:num>
  <w:num w:numId="2" w16cid:durableId="1111708349">
    <w:abstractNumId w:val="34"/>
  </w:num>
  <w:num w:numId="3" w16cid:durableId="1208375441">
    <w:abstractNumId w:val="10"/>
  </w:num>
  <w:num w:numId="4" w16cid:durableId="2098549863">
    <w:abstractNumId w:val="22"/>
  </w:num>
  <w:num w:numId="5" w16cid:durableId="1934169894">
    <w:abstractNumId w:val="32"/>
  </w:num>
  <w:num w:numId="6" w16cid:durableId="68576334">
    <w:abstractNumId w:val="37"/>
  </w:num>
  <w:num w:numId="7" w16cid:durableId="39018830">
    <w:abstractNumId w:val="21"/>
  </w:num>
  <w:num w:numId="8" w16cid:durableId="1864779859">
    <w:abstractNumId w:val="29"/>
  </w:num>
  <w:num w:numId="9" w16cid:durableId="1808236133">
    <w:abstractNumId w:val="25"/>
  </w:num>
  <w:num w:numId="10" w16cid:durableId="1000427898">
    <w:abstractNumId w:val="20"/>
  </w:num>
  <w:num w:numId="11" w16cid:durableId="2024477827">
    <w:abstractNumId w:val="28"/>
  </w:num>
  <w:num w:numId="12" w16cid:durableId="689986728">
    <w:abstractNumId w:val="31"/>
  </w:num>
  <w:num w:numId="13" w16cid:durableId="1603143527">
    <w:abstractNumId w:val="35"/>
  </w:num>
  <w:num w:numId="14" w16cid:durableId="837574859">
    <w:abstractNumId w:val="36"/>
  </w:num>
  <w:num w:numId="15" w16cid:durableId="380174758">
    <w:abstractNumId w:val="16"/>
  </w:num>
  <w:num w:numId="16" w16cid:durableId="852187728">
    <w:abstractNumId w:val="39"/>
  </w:num>
  <w:num w:numId="17" w16cid:durableId="1874878917">
    <w:abstractNumId w:val="14"/>
  </w:num>
  <w:num w:numId="18" w16cid:durableId="1882281165">
    <w:abstractNumId w:val="38"/>
  </w:num>
  <w:num w:numId="19" w16cid:durableId="82922096">
    <w:abstractNumId w:val="23"/>
  </w:num>
  <w:num w:numId="20" w16cid:durableId="423187723">
    <w:abstractNumId w:val="30"/>
  </w:num>
  <w:num w:numId="21" w16cid:durableId="536625667">
    <w:abstractNumId w:val="19"/>
  </w:num>
  <w:num w:numId="22" w16cid:durableId="637151891">
    <w:abstractNumId w:val="0"/>
  </w:num>
  <w:num w:numId="23" w16cid:durableId="787578654">
    <w:abstractNumId w:val="1"/>
  </w:num>
  <w:num w:numId="24" w16cid:durableId="1729110064">
    <w:abstractNumId w:val="2"/>
  </w:num>
  <w:num w:numId="25" w16cid:durableId="313534301">
    <w:abstractNumId w:val="3"/>
  </w:num>
  <w:num w:numId="26" w16cid:durableId="545340429">
    <w:abstractNumId w:val="8"/>
  </w:num>
  <w:num w:numId="27" w16cid:durableId="1588660103">
    <w:abstractNumId w:val="4"/>
  </w:num>
  <w:num w:numId="28" w16cid:durableId="2060473800">
    <w:abstractNumId w:val="5"/>
  </w:num>
  <w:num w:numId="29" w16cid:durableId="752237404">
    <w:abstractNumId w:val="6"/>
  </w:num>
  <w:num w:numId="30" w16cid:durableId="1646735858">
    <w:abstractNumId w:val="7"/>
  </w:num>
  <w:num w:numId="31" w16cid:durableId="1921213882">
    <w:abstractNumId w:val="9"/>
  </w:num>
  <w:num w:numId="32" w16cid:durableId="1217739406">
    <w:abstractNumId w:val="13"/>
  </w:num>
  <w:num w:numId="33" w16cid:durableId="1775124273">
    <w:abstractNumId w:val="12"/>
  </w:num>
  <w:num w:numId="34" w16cid:durableId="1602369488">
    <w:abstractNumId w:val="33"/>
  </w:num>
  <w:num w:numId="35" w16cid:durableId="398208500">
    <w:abstractNumId w:val="15"/>
  </w:num>
  <w:num w:numId="36" w16cid:durableId="843319527">
    <w:abstractNumId w:val="24"/>
  </w:num>
  <w:num w:numId="37" w16cid:durableId="534970605">
    <w:abstractNumId w:val="27"/>
  </w:num>
  <w:num w:numId="38" w16cid:durableId="640429990">
    <w:abstractNumId w:val="26"/>
  </w:num>
  <w:num w:numId="39" w16cid:durableId="394356058">
    <w:abstractNumId w:val="11"/>
  </w:num>
  <w:num w:numId="40" w16cid:durableId="212287366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6C9"/>
    <w:rsid w:val="000B51A0"/>
    <w:rsid w:val="00127577"/>
    <w:rsid w:val="003232C5"/>
    <w:rsid w:val="003816B8"/>
    <w:rsid w:val="003D1A23"/>
    <w:rsid w:val="003F3E70"/>
    <w:rsid w:val="00402D37"/>
    <w:rsid w:val="00433449"/>
    <w:rsid w:val="00433D15"/>
    <w:rsid w:val="004B49DD"/>
    <w:rsid w:val="00662814"/>
    <w:rsid w:val="007732B5"/>
    <w:rsid w:val="007A6256"/>
    <w:rsid w:val="00862821"/>
    <w:rsid w:val="008D2682"/>
    <w:rsid w:val="008E0744"/>
    <w:rsid w:val="00A66E9A"/>
    <w:rsid w:val="00B83360"/>
    <w:rsid w:val="00B9226D"/>
    <w:rsid w:val="00BE3FFD"/>
    <w:rsid w:val="00BE4ACF"/>
    <w:rsid w:val="00C025D0"/>
    <w:rsid w:val="00C336C9"/>
    <w:rsid w:val="00C37D06"/>
    <w:rsid w:val="00D53858"/>
    <w:rsid w:val="00FD2B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4:docId w14:val="65BDC38D"/>
  <w15:chartTrackingRefBased/>
  <w15:docId w15:val="{5739FF8E-BA10-9C44-B9BE-31AAC5887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lsdException w:name="Table Theme" w:semiHidden="1" w:unhideWhenUsed="1"/>
    <w:lsdException w:name="Placeholder Text" w:semiHidden="1" w:uiPriority="0"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qFormat="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Ttulo1">
    <w:name w:val="heading 1"/>
    <w:basedOn w:val="Normal"/>
    <w:next w:val="Normal"/>
    <w:link w:val="Ttulo1Char"/>
    <w:uiPriority w:val="9"/>
    <w:qFormat/>
    <w:rsid w:val="00C336C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C336C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unhideWhenUsed/>
    <w:qFormat/>
    <w:rsid w:val="00C336C9"/>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unhideWhenUsed/>
    <w:qFormat/>
    <w:rsid w:val="00C336C9"/>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C336C9"/>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C336C9"/>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336C9"/>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336C9"/>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336C9"/>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elakarla">
    <w:name w:val="tabela_karla"/>
    <w:basedOn w:val="Tabelanormal"/>
    <w:uiPriority w:val="99"/>
    <w:rsid w:val="00A66E9A"/>
    <w:rPr>
      <w:rFonts w:ascii="Calibri" w:eastAsia="Calibri" w:hAnsi="Calibri" w:cs="Calibri"/>
      <w:kern w:val="0"/>
      <w:lang w:val="en-US" w:eastAsia="pt-BR"/>
      <w14:ligatures w14:val="none"/>
    </w:rPr>
    <w:tblPr/>
  </w:style>
  <w:style w:type="character" w:customStyle="1" w:styleId="Ttulo1Char">
    <w:name w:val="Título 1 Char"/>
    <w:basedOn w:val="Fontepargpadro"/>
    <w:link w:val="Ttulo1"/>
    <w:uiPriority w:val="9"/>
    <w:rsid w:val="00C336C9"/>
    <w:rPr>
      <w:rFonts w:asciiTheme="majorHAnsi" w:eastAsiaTheme="majorEastAsia" w:hAnsiTheme="majorHAnsi" w:cstheme="majorBidi"/>
      <w:color w:val="0F4761" w:themeColor="accent1" w:themeShade="BF"/>
      <w:sz w:val="40"/>
      <w:szCs w:val="40"/>
      <w:lang w:val="en-US"/>
    </w:rPr>
  </w:style>
  <w:style w:type="character" w:customStyle="1" w:styleId="Ttulo2Char">
    <w:name w:val="Título 2 Char"/>
    <w:basedOn w:val="Fontepargpadro"/>
    <w:link w:val="Ttulo2"/>
    <w:uiPriority w:val="9"/>
    <w:rsid w:val="00C336C9"/>
    <w:rPr>
      <w:rFonts w:asciiTheme="majorHAnsi" w:eastAsiaTheme="majorEastAsia" w:hAnsiTheme="majorHAnsi" w:cstheme="majorBidi"/>
      <w:color w:val="0F4761" w:themeColor="accent1" w:themeShade="BF"/>
      <w:sz w:val="32"/>
      <w:szCs w:val="32"/>
      <w:lang w:val="en-US"/>
    </w:rPr>
  </w:style>
  <w:style w:type="character" w:customStyle="1" w:styleId="Ttulo3Char">
    <w:name w:val="Título 3 Char"/>
    <w:basedOn w:val="Fontepargpadro"/>
    <w:link w:val="Ttulo3"/>
    <w:uiPriority w:val="9"/>
    <w:qFormat/>
    <w:rsid w:val="00C336C9"/>
    <w:rPr>
      <w:rFonts w:eastAsiaTheme="majorEastAsia" w:cstheme="majorBidi"/>
      <w:color w:val="0F4761" w:themeColor="accent1" w:themeShade="BF"/>
      <w:sz w:val="28"/>
      <w:szCs w:val="28"/>
      <w:lang w:val="en-US"/>
    </w:rPr>
  </w:style>
  <w:style w:type="character" w:customStyle="1" w:styleId="Ttulo4Char">
    <w:name w:val="Título 4 Char"/>
    <w:basedOn w:val="Fontepargpadro"/>
    <w:link w:val="Ttulo4"/>
    <w:uiPriority w:val="9"/>
    <w:qFormat/>
    <w:rsid w:val="00C336C9"/>
    <w:rPr>
      <w:rFonts w:eastAsiaTheme="majorEastAsia" w:cstheme="majorBidi"/>
      <w:i/>
      <w:iCs/>
      <w:color w:val="0F4761" w:themeColor="accent1" w:themeShade="BF"/>
      <w:lang w:val="en-US"/>
    </w:rPr>
  </w:style>
  <w:style w:type="character" w:customStyle="1" w:styleId="Ttulo5Char">
    <w:name w:val="Título 5 Char"/>
    <w:basedOn w:val="Fontepargpadro"/>
    <w:link w:val="Ttulo5"/>
    <w:uiPriority w:val="9"/>
    <w:semiHidden/>
    <w:rsid w:val="00C336C9"/>
    <w:rPr>
      <w:rFonts w:eastAsiaTheme="majorEastAsia" w:cstheme="majorBidi"/>
      <w:color w:val="0F4761" w:themeColor="accent1" w:themeShade="BF"/>
      <w:lang w:val="en-US"/>
    </w:rPr>
  </w:style>
  <w:style w:type="character" w:customStyle="1" w:styleId="Ttulo6Char">
    <w:name w:val="Título 6 Char"/>
    <w:basedOn w:val="Fontepargpadro"/>
    <w:link w:val="Ttulo6"/>
    <w:uiPriority w:val="9"/>
    <w:semiHidden/>
    <w:rsid w:val="00C336C9"/>
    <w:rPr>
      <w:rFonts w:eastAsiaTheme="majorEastAsia" w:cstheme="majorBidi"/>
      <w:i/>
      <w:iCs/>
      <w:color w:val="595959" w:themeColor="text1" w:themeTint="A6"/>
      <w:lang w:val="en-US"/>
    </w:rPr>
  </w:style>
  <w:style w:type="character" w:customStyle="1" w:styleId="Ttulo7Char">
    <w:name w:val="Título 7 Char"/>
    <w:basedOn w:val="Fontepargpadro"/>
    <w:link w:val="Ttulo7"/>
    <w:uiPriority w:val="9"/>
    <w:semiHidden/>
    <w:rsid w:val="00C336C9"/>
    <w:rPr>
      <w:rFonts w:eastAsiaTheme="majorEastAsia" w:cstheme="majorBidi"/>
      <w:color w:val="595959" w:themeColor="text1" w:themeTint="A6"/>
      <w:lang w:val="en-US"/>
    </w:rPr>
  </w:style>
  <w:style w:type="character" w:customStyle="1" w:styleId="Ttulo8Char">
    <w:name w:val="Título 8 Char"/>
    <w:basedOn w:val="Fontepargpadro"/>
    <w:link w:val="Ttulo8"/>
    <w:uiPriority w:val="9"/>
    <w:semiHidden/>
    <w:rsid w:val="00C336C9"/>
    <w:rPr>
      <w:rFonts w:eastAsiaTheme="majorEastAsia" w:cstheme="majorBidi"/>
      <w:i/>
      <w:iCs/>
      <w:color w:val="272727" w:themeColor="text1" w:themeTint="D8"/>
      <w:lang w:val="en-US"/>
    </w:rPr>
  </w:style>
  <w:style w:type="character" w:customStyle="1" w:styleId="Ttulo9Char">
    <w:name w:val="Título 9 Char"/>
    <w:basedOn w:val="Fontepargpadro"/>
    <w:link w:val="Ttulo9"/>
    <w:uiPriority w:val="9"/>
    <w:semiHidden/>
    <w:rsid w:val="00C336C9"/>
    <w:rPr>
      <w:rFonts w:eastAsiaTheme="majorEastAsia" w:cstheme="majorBidi"/>
      <w:color w:val="272727" w:themeColor="text1" w:themeTint="D8"/>
      <w:lang w:val="en-US"/>
    </w:rPr>
  </w:style>
  <w:style w:type="paragraph" w:styleId="Ttulo">
    <w:name w:val="Title"/>
    <w:basedOn w:val="Normal"/>
    <w:next w:val="Normal"/>
    <w:link w:val="TtuloChar"/>
    <w:uiPriority w:val="10"/>
    <w:qFormat/>
    <w:rsid w:val="00C336C9"/>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C336C9"/>
    <w:rPr>
      <w:rFonts w:asciiTheme="majorHAnsi" w:eastAsiaTheme="majorEastAsia" w:hAnsiTheme="majorHAnsi" w:cstheme="majorBidi"/>
      <w:spacing w:val="-10"/>
      <w:kern w:val="28"/>
      <w:sz w:val="56"/>
      <w:szCs w:val="56"/>
      <w:lang w:val="en-US"/>
    </w:rPr>
  </w:style>
  <w:style w:type="paragraph" w:styleId="Subttulo">
    <w:name w:val="Subtitle"/>
    <w:basedOn w:val="Normal"/>
    <w:next w:val="Normal"/>
    <w:link w:val="SubttuloChar"/>
    <w:uiPriority w:val="11"/>
    <w:qFormat/>
    <w:rsid w:val="00C336C9"/>
    <w:pPr>
      <w:numPr>
        <w:ilvl w:val="1"/>
      </w:numPr>
      <w:spacing w:after="160"/>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C336C9"/>
    <w:rPr>
      <w:rFonts w:eastAsiaTheme="majorEastAsia" w:cstheme="majorBidi"/>
      <w:color w:val="595959" w:themeColor="text1" w:themeTint="A6"/>
      <w:spacing w:val="15"/>
      <w:sz w:val="28"/>
      <w:szCs w:val="28"/>
      <w:lang w:val="en-US"/>
    </w:rPr>
  </w:style>
  <w:style w:type="paragraph" w:styleId="Citao">
    <w:name w:val="Quote"/>
    <w:basedOn w:val="Normal"/>
    <w:next w:val="Normal"/>
    <w:link w:val="CitaoChar"/>
    <w:uiPriority w:val="29"/>
    <w:qFormat/>
    <w:rsid w:val="00C336C9"/>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C336C9"/>
    <w:rPr>
      <w:i/>
      <w:iCs/>
      <w:color w:val="404040" w:themeColor="text1" w:themeTint="BF"/>
      <w:lang w:val="en-US"/>
    </w:rPr>
  </w:style>
  <w:style w:type="paragraph" w:styleId="PargrafodaLista">
    <w:name w:val="List Paragraph"/>
    <w:basedOn w:val="Normal"/>
    <w:qFormat/>
    <w:rsid w:val="00C336C9"/>
    <w:pPr>
      <w:ind w:left="720"/>
      <w:contextualSpacing/>
    </w:pPr>
  </w:style>
  <w:style w:type="character" w:styleId="nfaseIntensa">
    <w:name w:val="Intense Emphasis"/>
    <w:basedOn w:val="Fontepargpadro"/>
    <w:uiPriority w:val="21"/>
    <w:qFormat/>
    <w:rsid w:val="00C336C9"/>
    <w:rPr>
      <w:i/>
      <w:iCs/>
      <w:color w:val="0F4761" w:themeColor="accent1" w:themeShade="BF"/>
    </w:rPr>
  </w:style>
  <w:style w:type="paragraph" w:styleId="CitaoIntensa">
    <w:name w:val="Intense Quote"/>
    <w:basedOn w:val="Normal"/>
    <w:next w:val="Normal"/>
    <w:link w:val="CitaoIntensaChar"/>
    <w:uiPriority w:val="30"/>
    <w:qFormat/>
    <w:rsid w:val="00C33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C336C9"/>
    <w:rPr>
      <w:i/>
      <w:iCs/>
      <w:color w:val="0F4761" w:themeColor="accent1" w:themeShade="BF"/>
      <w:lang w:val="en-US"/>
    </w:rPr>
  </w:style>
  <w:style w:type="character" w:styleId="RefernciaIntensa">
    <w:name w:val="Intense Reference"/>
    <w:basedOn w:val="Fontepargpadro"/>
    <w:uiPriority w:val="32"/>
    <w:qFormat/>
    <w:rsid w:val="00C336C9"/>
    <w:rPr>
      <w:b/>
      <w:bCs/>
      <w:smallCaps/>
      <w:color w:val="0F4761" w:themeColor="accent1" w:themeShade="BF"/>
      <w:spacing w:val="5"/>
    </w:rPr>
  </w:style>
  <w:style w:type="paragraph" w:styleId="NormalWeb">
    <w:name w:val="Normal (Web)"/>
    <w:basedOn w:val="Normal"/>
    <w:uiPriority w:val="99"/>
    <w:unhideWhenUsed/>
    <w:qFormat/>
    <w:rsid w:val="00C336C9"/>
    <w:pPr>
      <w:spacing w:before="100" w:beforeAutospacing="1" w:after="100" w:afterAutospacing="1" w:line="360" w:lineRule="auto"/>
    </w:pPr>
    <w:rPr>
      <w:rFonts w:ascii="Times New Roman" w:eastAsia="Times New Roman" w:hAnsi="Times New Roman" w:cs="Times New Roman"/>
      <w:kern w:val="0"/>
      <w:lang w:val="pt-BR" w:eastAsia="pt-BR"/>
      <w14:ligatures w14:val="none"/>
    </w:rPr>
  </w:style>
  <w:style w:type="character" w:styleId="Refdecomentrio">
    <w:name w:val="annotation reference"/>
    <w:basedOn w:val="Fontepargpadro"/>
    <w:uiPriority w:val="99"/>
    <w:unhideWhenUsed/>
    <w:qFormat/>
    <w:rsid w:val="00C336C9"/>
    <w:rPr>
      <w:sz w:val="16"/>
      <w:szCs w:val="16"/>
    </w:rPr>
  </w:style>
  <w:style w:type="paragraph" w:styleId="Textodecomentrio">
    <w:name w:val="annotation text"/>
    <w:basedOn w:val="Normal"/>
    <w:link w:val="TextodecomentrioChar"/>
    <w:uiPriority w:val="99"/>
    <w:unhideWhenUsed/>
    <w:qFormat/>
    <w:rsid w:val="00C336C9"/>
    <w:pPr>
      <w:spacing w:before="120" w:after="120"/>
    </w:pPr>
    <w:rPr>
      <w:rFonts w:ascii="Times New Roman" w:hAnsi="Times New Roman" w:cs="Times New Roman"/>
      <w:sz w:val="20"/>
      <w:szCs w:val="20"/>
      <w:lang w:val="pt-BR"/>
    </w:rPr>
  </w:style>
  <w:style w:type="character" w:customStyle="1" w:styleId="TextodecomentrioChar">
    <w:name w:val="Texto de comentário Char"/>
    <w:basedOn w:val="Fontepargpadro"/>
    <w:link w:val="Textodecomentrio"/>
    <w:uiPriority w:val="99"/>
    <w:qFormat/>
    <w:rsid w:val="00C336C9"/>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nhideWhenUsed/>
    <w:qFormat/>
    <w:rsid w:val="00C336C9"/>
    <w:rPr>
      <w:b/>
      <w:bCs/>
    </w:rPr>
  </w:style>
  <w:style w:type="character" w:customStyle="1" w:styleId="AssuntodocomentrioChar">
    <w:name w:val="Assunto do comentário Char"/>
    <w:basedOn w:val="TextodecomentrioChar"/>
    <w:link w:val="Assuntodocomentrio"/>
    <w:qFormat/>
    <w:rsid w:val="00C336C9"/>
    <w:rPr>
      <w:rFonts w:ascii="Times New Roman" w:hAnsi="Times New Roman" w:cs="Times New Roman"/>
      <w:b/>
      <w:bCs/>
      <w:sz w:val="20"/>
      <w:szCs w:val="20"/>
    </w:rPr>
  </w:style>
  <w:style w:type="character" w:customStyle="1" w:styleId="nfaseforte">
    <w:name w:val="Ênfase forte"/>
    <w:qFormat/>
    <w:rsid w:val="00C336C9"/>
    <w:rPr>
      <w:b/>
      <w:bCs/>
    </w:rPr>
  </w:style>
  <w:style w:type="paragraph" w:styleId="Cabealho">
    <w:name w:val="header"/>
    <w:basedOn w:val="Normal"/>
    <w:link w:val="CabealhoChar"/>
    <w:unhideWhenUsed/>
    <w:rsid w:val="00C336C9"/>
    <w:pPr>
      <w:tabs>
        <w:tab w:val="center" w:pos="4252"/>
        <w:tab w:val="right" w:pos="8504"/>
      </w:tabs>
    </w:pPr>
    <w:rPr>
      <w:rFonts w:ascii="Times New Roman" w:hAnsi="Times New Roman" w:cs="Times New Roman"/>
      <w:lang w:val="pt-BR"/>
    </w:rPr>
  </w:style>
  <w:style w:type="character" w:customStyle="1" w:styleId="CabealhoChar">
    <w:name w:val="Cabeçalho Char"/>
    <w:basedOn w:val="Fontepargpadro"/>
    <w:link w:val="Cabealho"/>
    <w:qFormat/>
    <w:rsid w:val="00C336C9"/>
    <w:rPr>
      <w:rFonts w:ascii="Times New Roman" w:hAnsi="Times New Roman" w:cs="Times New Roman"/>
    </w:rPr>
  </w:style>
  <w:style w:type="paragraph" w:styleId="Rodap">
    <w:name w:val="footer"/>
    <w:basedOn w:val="Normal"/>
    <w:link w:val="RodapChar"/>
    <w:uiPriority w:val="99"/>
    <w:unhideWhenUsed/>
    <w:rsid w:val="00C336C9"/>
    <w:pPr>
      <w:tabs>
        <w:tab w:val="center" w:pos="4252"/>
        <w:tab w:val="right" w:pos="8504"/>
      </w:tabs>
    </w:pPr>
    <w:rPr>
      <w:rFonts w:ascii="Times New Roman" w:hAnsi="Times New Roman" w:cs="Times New Roman"/>
      <w:lang w:val="pt-BR"/>
    </w:rPr>
  </w:style>
  <w:style w:type="character" w:customStyle="1" w:styleId="RodapChar">
    <w:name w:val="Rodapé Char"/>
    <w:basedOn w:val="Fontepargpadro"/>
    <w:link w:val="Rodap"/>
    <w:uiPriority w:val="99"/>
    <w:rsid w:val="00C336C9"/>
    <w:rPr>
      <w:rFonts w:ascii="Times New Roman" w:hAnsi="Times New Roman" w:cs="Times New Roman"/>
    </w:rPr>
  </w:style>
  <w:style w:type="paragraph" w:styleId="Textodenotaderodap">
    <w:name w:val="footnote text"/>
    <w:basedOn w:val="Normal"/>
    <w:link w:val="TextodenotaderodapChar"/>
    <w:uiPriority w:val="99"/>
    <w:semiHidden/>
    <w:unhideWhenUsed/>
    <w:rsid w:val="00C336C9"/>
    <w:rPr>
      <w:rFonts w:ascii="Times New Roman" w:hAnsi="Times New Roman" w:cs="Times New Roman"/>
      <w:sz w:val="20"/>
      <w:szCs w:val="20"/>
      <w:lang w:val="pt-BR"/>
    </w:rPr>
  </w:style>
  <w:style w:type="character" w:customStyle="1" w:styleId="TextodenotaderodapChar">
    <w:name w:val="Texto de nota de rodapé Char"/>
    <w:basedOn w:val="Fontepargpadro"/>
    <w:link w:val="Textodenotaderodap"/>
    <w:uiPriority w:val="99"/>
    <w:semiHidden/>
    <w:rsid w:val="00C336C9"/>
    <w:rPr>
      <w:rFonts w:ascii="Times New Roman" w:hAnsi="Times New Roman" w:cs="Times New Roman"/>
      <w:sz w:val="20"/>
      <w:szCs w:val="20"/>
    </w:rPr>
  </w:style>
  <w:style w:type="character" w:styleId="Refdenotaderodap">
    <w:name w:val="footnote reference"/>
    <w:basedOn w:val="Fontepargpadro"/>
    <w:uiPriority w:val="99"/>
    <w:semiHidden/>
    <w:unhideWhenUsed/>
    <w:rsid w:val="00C336C9"/>
    <w:rPr>
      <w:vertAlign w:val="superscript"/>
    </w:rPr>
  </w:style>
  <w:style w:type="paragraph" w:styleId="Reviso">
    <w:name w:val="Revision"/>
    <w:hidden/>
    <w:qFormat/>
    <w:rsid w:val="00C336C9"/>
    <w:rPr>
      <w:rFonts w:ascii="Times New Roman" w:hAnsi="Times New Roman" w:cs="Times New Roman"/>
    </w:rPr>
  </w:style>
  <w:style w:type="character" w:styleId="Hyperlink">
    <w:name w:val="Hyperlink"/>
    <w:basedOn w:val="Fontepargpadro"/>
    <w:uiPriority w:val="99"/>
    <w:unhideWhenUsed/>
    <w:rsid w:val="00C336C9"/>
    <w:rPr>
      <w:rFonts w:ascii="Times New Roman" w:hAnsi="Times New Roman"/>
      <w:color w:val="467886" w:themeColor="hyperlink"/>
      <w:u w:val="single"/>
    </w:rPr>
  </w:style>
  <w:style w:type="paragraph" w:customStyle="1" w:styleId="text-right">
    <w:name w:val="text-right"/>
    <w:basedOn w:val="Normal"/>
    <w:rsid w:val="00C336C9"/>
    <w:pPr>
      <w:spacing w:before="100" w:beforeAutospacing="1" w:after="100" w:afterAutospacing="1"/>
    </w:pPr>
    <w:rPr>
      <w:rFonts w:ascii="Times New Roman" w:eastAsia="Times New Roman" w:hAnsi="Times New Roman" w:cs="Times New Roman"/>
      <w:kern w:val="0"/>
      <w:lang w:val="pt-BR" w:eastAsia="pt-BR"/>
      <w14:ligatures w14:val="none"/>
    </w:rPr>
  </w:style>
  <w:style w:type="character" w:styleId="MenoPendente">
    <w:name w:val="Unresolved Mention"/>
    <w:basedOn w:val="Fontepargpadro"/>
    <w:uiPriority w:val="99"/>
    <w:semiHidden/>
    <w:unhideWhenUsed/>
    <w:rsid w:val="00C336C9"/>
    <w:rPr>
      <w:color w:val="605E5C"/>
      <w:shd w:val="clear" w:color="auto" w:fill="E1DFDD"/>
    </w:rPr>
  </w:style>
  <w:style w:type="table" w:styleId="Tabelacomgrade">
    <w:name w:val="Table Grid"/>
    <w:basedOn w:val="Tabelanormal"/>
    <w:uiPriority w:val="39"/>
    <w:rsid w:val="00C336C9"/>
    <w:rPr>
      <w:rFonts w:ascii="Arial" w:eastAsia="Arial" w:hAnsi="Arial" w:cs="Arial"/>
      <w:color w:val="00000A"/>
      <w:kern w:val="0"/>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mrio1">
    <w:name w:val="toc 1"/>
    <w:basedOn w:val="Normal"/>
    <w:next w:val="Normal"/>
    <w:autoRedefine/>
    <w:uiPriority w:val="39"/>
    <w:unhideWhenUsed/>
    <w:rsid w:val="00C336C9"/>
    <w:pPr>
      <w:tabs>
        <w:tab w:val="right" w:leader="underscore" w:pos="8488"/>
      </w:tabs>
      <w:spacing w:after="120"/>
    </w:pPr>
    <w:rPr>
      <w:rFonts w:asciiTheme="majorHAnsi" w:hAnsiTheme="majorHAnsi" w:cs="Times New Roman"/>
      <w:lang w:val="pt-BR"/>
    </w:rPr>
  </w:style>
  <w:style w:type="paragraph" w:styleId="Sumrio2">
    <w:name w:val="toc 2"/>
    <w:basedOn w:val="Normal"/>
    <w:next w:val="Normal"/>
    <w:autoRedefine/>
    <w:uiPriority w:val="39"/>
    <w:unhideWhenUsed/>
    <w:rsid w:val="00C336C9"/>
    <w:pPr>
      <w:tabs>
        <w:tab w:val="right" w:leader="underscore" w:pos="8488"/>
      </w:tabs>
      <w:spacing w:after="120"/>
      <w:ind w:left="238"/>
    </w:pPr>
    <w:rPr>
      <w:rFonts w:asciiTheme="majorHAnsi" w:hAnsiTheme="majorHAnsi" w:cs="Times New Roman"/>
      <w:lang w:val="pt-BR"/>
    </w:rPr>
  </w:style>
  <w:style w:type="paragraph" w:customStyle="1" w:styleId="tesedoutorado">
    <w:name w:val="tese doutorado"/>
    <w:basedOn w:val="Normal"/>
    <w:qFormat/>
    <w:rsid w:val="00C336C9"/>
    <w:pPr>
      <w:keepNext/>
      <w:keepLines/>
      <w:spacing w:after="32" w:line="259" w:lineRule="auto"/>
      <w:ind w:right="36"/>
      <w:jc w:val="center"/>
      <w:outlineLvl w:val="0"/>
    </w:pPr>
    <w:rPr>
      <w:rFonts w:ascii="Calibri" w:eastAsia="Calibri" w:hAnsi="Calibri" w:cs="Calibri"/>
      <w:color w:val="000000"/>
      <w:kern w:val="0"/>
      <w:sz w:val="28"/>
      <w:szCs w:val="28"/>
      <w:lang w:val="pt-BR" w:eastAsia="pt-BR"/>
      <w14:ligatures w14:val="none"/>
    </w:rPr>
  </w:style>
  <w:style w:type="character" w:customStyle="1" w:styleId="sumariotitulo">
    <w:name w:val="sumario titulo"/>
    <w:basedOn w:val="Ttulo1Char"/>
    <w:uiPriority w:val="1"/>
    <w:qFormat/>
    <w:rsid w:val="00C336C9"/>
    <w:rPr>
      <w:rFonts w:asciiTheme="majorHAnsi" w:eastAsiaTheme="majorEastAsia" w:hAnsiTheme="majorHAnsi" w:cstheme="majorBidi"/>
      <w:b/>
      <w:bCs/>
      <w:color w:val="941100"/>
      <w:sz w:val="36"/>
      <w:szCs w:val="36"/>
      <w:lang w:val="en-US"/>
    </w:rPr>
  </w:style>
  <w:style w:type="character" w:customStyle="1" w:styleId="TextodebaloChar">
    <w:name w:val="Texto de balão Char"/>
    <w:basedOn w:val="Fontepargpadro"/>
    <w:qFormat/>
    <w:rsid w:val="00C336C9"/>
    <w:rPr>
      <w:sz w:val="18"/>
      <w:szCs w:val="18"/>
    </w:rPr>
  </w:style>
  <w:style w:type="character" w:styleId="TextodoEspaoReservado">
    <w:name w:val="Placeholder Text"/>
    <w:basedOn w:val="Fontepargpadro"/>
    <w:qFormat/>
    <w:rsid w:val="00C336C9"/>
    <w:rPr>
      <w:color w:val="808080"/>
    </w:rPr>
  </w:style>
  <w:style w:type="character" w:customStyle="1" w:styleId="LinkdaInternet">
    <w:name w:val="Link da Internet"/>
    <w:basedOn w:val="Fontepargpadro"/>
    <w:uiPriority w:val="99"/>
    <w:qFormat/>
    <w:rsid w:val="00C336C9"/>
    <w:rPr>
      <w:color w:val="0000FF"/>
      <w:u w:val="single"/>
    </w:rPr>
  </w:style>
  <w:style w:type="character" w:customStyle="1" w:styleId="MenoPendente1">
    <w:name w:val="Menção Pendente1"/>
    <w:basedOn w:val="Fontepargpadro"/>
    <w:qFormat/>
    <w:rsid w:val="00C336C9"/>
    <w:rPr>
      <w:color w:val="605E5C"/>
      <w:shd w:val="clear" w:color="auto" w:fill="E1DFDD"/>
    </w:rPr>
  </w:style>
  <w:style w:type="character" w:customStyle="1" w:styleId="a">
    <w:name w:val="_"/>
    <w:basedOn w:val="Fontepargpadro"/>
    <w:qFormat/>
    <w:rsid w:val="00C336C9"/>
  </w:style>
  <w:style w:type="character" w:customStyle="1" w:styleId="Linkdainternetvisitado">
    <w:name w:val="Link da internet visitado"/>
    <w:basedOn w:val="Fontepargpadro"/>
    <w:qFormat/>
    <w:rsid w:val="00C336C9"/>
    <w:rPr>
      <w:color w:val="800080"/>
      <w:u w:val="single"/>
    </w:rPr>
  </w:style>
  <w:style w:type="character" w:styleId="Nmerodepgina">
    <w:name w:val="page number"/>
    <w:basedOn w:val="Fontepargpadro"/>
    <w:qFormat/>
    <w:rsid w:val="00C336C9"/>
  </w:style>
  <w:style w:type="character" w:styleId="Nmerodelinha">
    <w:name w:val="line number"/>
    <w:basedOn w:val="Fontepargpadro"/>
    <w:qFormat/>
    <w:rsid w:val="00C336C9"/>
  </w:style>
  <w:style w:type="character" w:styleId="RefernciaSutil">
    <w:name w:val="Subtle Reference"/>
    <w:uiPriority w:val="31"/>
    <w:qFormat/>
    <w:rsid w:val="00C336C9"/>
  </w:style>
  <w:style w:type="character" w:customStyle="1" w:styleId="MenoPendente2">
    <w:name w:val="Menção Pendente2"/>
    <w:basedOn w:val="Fontepargpadro"/>
    <w:qFormat/>
    <w:rsid w:val="00C336C9"/>
    <w:rPr>
      <w:color w:val="605E5C"/>
      <w:shd w:val="clear" w:color="auto" w:fill="E1DFDD"/>
    </w:rPr>
  </w:style>
  <w:style w:type="character" w:customStyle="1" w:styleId="LineNumbering">
    <w:name w:val="Line Numbering"/>
    <w:qFormat/>
    <w:rsid w:val="00C336C9"/>
  </w:style>
  <w:style w:type="character" w:customStyle="1" w:styleId="Numeraodelinhas">
    <w:name w:val="Numeração de linhas"/>
    <w:qFormat/>
    <w:rsid w:val="00C336C9"/>
  </w:style>
  <w:style w:type="paragraph" w:customStyle="1" w:styleId="Heading">
    <w:name w:val="Heading"/>
    <w:basedOn w:val="Normal"/>
    <w:next w:val="Corpodetexto"/>
    <w:qFormat/>
    <w:rsid w:val="00C336C9"/>
    <w:pPr>
      <w:keepNext/>
      <w:suppressAutoHyphens/>
      <w:spacing w:before="240" w:after="120" w:line="480" w:lineRule="auto"/>
      <w:ind w:firstLine="720"/>
    </w:pPr>
    <w:rPr>
      <w:rFonts w:ascii="Liberation Sans" w:eastAsia="DejaVu Sans" w:hAnsi="Liberation Sans" w:cs="DejaVu Sans"/>
      <w:kern w:val="0"/>
      <w:sz w:val="28"/>
      <w:szCs w:val="28"/>
      <w:lang w:eastAsia="pt-BR"/>
      <w14:ligatures w14:val="none"/>
    </w:rPr>
  </w:style>
  <w:style w:type="paragraph" w:styleId="Corpodetexto">
    <w:name w:val="Body Text"/>
    <w:basedOn w:val="Normal"/>
    <w:link w:val="CorpodetextoChar"/>
    <w:rsid w:val="00C336C9"/>
    <w:pPr>
      <w:suppressAutoHyphens/>
      <w:spacing w:after="140" w:line="276" w:lineRule="auto"/>
      <w:ind w:firstLine="720"/>
    </w:pPr>
    <w:rPr>
      <w:rFonts w:ascii="Times New Roman" w:eastAsia="Times New Roman" w:hAnsi="Times New Roman" w:cs="Times New Roman"/>
      <w:kern w:val="0"/>
      <w:lang w:eastAsia="pt-BR"/>
      <w14:ligatures w14:val="none"/>
    </w:rPr>
  </w:style>
  <w:style w:type="character" w:customStyle="1" w:styleId="CorpodetextoChar">
    <w:name w:val="Corpo de texto Char"/>
    <w:basedOn w:val="Fontepargpadro"/>
    <w:link w:val="Corpodetexto"/>
    <w:rsid w:val="00C336C9"/>
    <w:rPr>
      <w:rFonts w:ascii="Times New Roman" w:eastAsia="Times New Roman" w:hAnsi="Times New Roman" w:cs="Times New Roman"/>
      <w:kern w:val="0"/>
      <w:lang w:val="en-US" w:eastAsia="pt-BR"/>
      <w14:ligatures w14:val="none"/>
    </w:rPr>
  </w:style>
  <w:style w:type="paragraph" w:styleId="Lista">
    <w:name w:val="List"/>
    <w:basedOn w:val="Corpodetexto"/>
    <w:rsid w:val="00C336C9"/>
    <w:rPr>
      <w:rFonts w:cs="Noto Sans Devanagari"/>
    </w:rPr>
  </w:style>
  <w:style w:type="paragraph" w:customStyle="1" w:styleId="Index">
    <w:name w:val="Index"/>
    <w:basedOn w:val="Normal"/>
    <w:qFormat/>
    <w:rsid w:val="00C336C9"/>
    <w:pPr>
      <w:suppressLineNumbers/>
      <w:suppressAutoHyphens/>
      <w:spacing w:before="200" w:line="480" w:lineRule="auto"/>
      <w:ind w:firstLine="720"/>
    </w:pPr>
    <w:rPr>
      <w:rFonts w:ascii="Times New Roman" w:eastAsia="Times New Roman" w:hAnsi="Times New Roman" w:cs="Times New Roman"/>
      <w:kern w:val="0"/>
      <w:lang w:eastAsia="pt-BR"/>
      <w14:ligatures w14:val="none"/>
    </w:rPr>
  </w:style>
  <w:style w:type="paragraph" w:customStyle="1" w:styleId="ndice">
    <w:name w:val="Índice"/>
    <w:basedOn w:val="Normal"/>
    <w:qFormat/>
    <w:rsid w:val="00C336C9"/>
    <w:pPr>
      <w:suppressLineNumbers/>
      <w:suppressAutoHyphens/>
      <w:spacing w:before="200" w:line="480" w:lineRule="auto"/>
      <w:ind w:firstLine="720"/>
    </w:pPr>
    <w:rPr>
      <w:rFonts w:ascii="Times New Roman" w:eastAsia="Times New Roman" w:hAnsi="Times New Roman" w:cs="Noto Sans Devanagari"/>
      <w:kern w:val="0"/>
      <w:lang w:eastAsia="pt-BR"/>
      <w14:ligatures w14:val="none"/>
    </w:rPr>
  </w:style>
  <w:style w:type="paragraph" w:styleId="Textodebalo">
    <w:name w:val="Balloon Text"/>
    <w:basedOn w:val="Normal"/>
    <w:link w:val="TextodebaloChar1"/>
    <w:qFormat/>
    <w:rsid w:val="00C336C9"/>
    <w:pPr>
      <w:suppressAutoHyphens/>
      <w:ind w:firstLine="720"/>
    </w:pPr>
    <w:rPr>
      <w:rFonts w:ascii="Times New Roman" w:eastAsia="Times New Roman" w:hAnsi="Times New Roman" w:cs="Times New Roman"/>
      <w:kern w:val="0"/>
      <w:sz w:val="18"/>
      <w:szCs w:val="18"/>
      <w:lang w:eastAsia="pt-BR"/>
      <w14:ligatures w14:val="none"/>
    </w:rPr>
  </w:style>
  <w:style w:type="character" w:customStyle="1" w:styleId="TextodebaloChar1">
    <w:name w:val="Texto de balão Char1"/>
    <w:basedOn w:val="Fontepargpadro"/>
    <w:link w:val="Textodebalo"/>
    <w:rsid w:val="00C336C9"/>
    <w:rPr>
      <w:rFonts w:ascii="Times New Roman" w:eastAsia="Times New Roman" w:hAnsi="Times New Roman" w:cs="Times New Roman"/>
      <w:kern w:val="0"/>
      <w:sz w:val="18"/>
      <w:szCs w:val="18"/>
      <w:lang w:val="en-US" w:eastAsia="pt-BR"/>
      <w14:ligatures w14:val="none"/>
    </w:rPr>
  </w:style>
  <w:style w:type="paragraph" w:customStyle="1" w:styleId="legenda">
    <w:name w:val="legenda"/>
    <w:basedOn w:val="Normal"/>
    <w:qFormat/>
    <w:rsid w:val="00C336C9"/>
    <w:pPr>
      <w:spacing w:before="120" w:after="360"/>
    </w:pPr>
    <w:rPr>
      <w:rFonts w:ascii="Times New Roman" w:hAnsi="Times New Roman" w:cs="Times New Roman"/>
      <w:bCs/>
      <w:color w:val="000000"/>
    </w:rPr>
  </w:style>
  <w:style w:type="paragraph" w:customStyle="1" w:styleId="tabelas">
    <w:name w:val="tabelas"/>
    <w:basedOn w:val="Normal"/>
    <w:qFormat/>
    <w:rsid w:val="00C336C9"/>
    <w:pPr>
      <w:suppressAutoHyphens/>
    </w:pPr>
    <w:rPr>
      <w:rFonts w:ascii="Times New Roman" w:eastAsia="Times New Roman" w:hAnsi="Times New Roman" w:cs="Times New Roman"/>
      <w:kern w:val="0"/>
      <w:lang w:eastAsia="pt-BR"/>
      <w14:ligatures w14:val="none"/>
    </w:rPr>
  </w:style>
  <w:style w:type="paragraph" w:customStyle="1" w:styleId="Standard1">
    <w:name w:val="Standard1"/>
    <w:qFormat/>
    <w:rsid w:val="00C336C9"/>
    <w:pPr>
      <w:widowControl w:val="0"/>
      <w:suppressAutoHyphens/>
      <w:spacing w:before="200" w:line="480" w:lineRule="auto"/>
      <w:ind w:firstLine="720"/>
      <w:textAlignment w:val="baseline"/>
    </w:pPr>
    <w:rPr>
      <w:rFonts w:ascii="Calibri" w:eastAsia="Linux Libertine G" w:hAnsi="Calibri" w:cs="Linux Libertine G"/>
      <w:kern w:val="0"/>
      <w:lang w:val="en-US" w:eastAsia="zh-CN" w:bidi="hi-IN"/>
      <w14:ligatures w14:val="none"/>
    </w:rPr>
  </w:style>
  <w:style w:type="paragraph" w:customStyle="1" w:styleId="CabealhoeRodap">
    <w:name w:val="Cabeçalho e Rodapé"/>
    <w:basedOn w:val="Normal"/>
    <w:qFormat/>
    <w:rsid w:val="00C336C9"/>
    <w:pPr>
      <w:suppressAutoHyphens/>
      <w:spacing w:before="200" w:line="480" w:lineRule="auto"/>
      <w:ind w:firstLine="720"/>
    </w:pPr>
    <w:rPr>
      <w:rFonts w:ascii="Times New Roman" w:eastAsia="Times New Roman" w:hAnsi="Times New Roman" w:cs="Times New Roman"/>
      <w:kern w:val="0"/>
      <w:lang w:eastAsia="pt-BR"/>
      <w14:ligatures w14:val="none"/>
    </w:rPr>
  </w:style>
  <w:style w:type="paragraph" w:customStyle="1" w:styleId="HeaderandFooter">
    <w:name w:val="Header and Footer"/>
    <w:basedOn w:val="Normal"/>
    <w:qFormat/>
    <w:rsid w:val="00C336C9"/>
    <w:pPr>
      <w:suppressAutoHyphens/>
      <w:spacing w:before="200" w:line="480" w:lineRule="auto"/>
      <w:ind w:firstLine="720"/>
    </w:pPr>
    <w:rPr>
      <w:rFonts w:ascii="Times New Roman" w:eastAsia="Times New Roman" w:hAnsi="Times New Roman" w:cs="Times New Roman"/>
      <w:kern w:val="0"/>
      <w:lang w:eastAsia="pt-BR"/>
      <w14:ligatures w14:val="none"/>
    </w:rPr>
  </w:style>
  <w:style w:type="paragraph" w:customStyle="1" w:styleId="Bibliografia1">
    <w:name w:val="Bibliografia1"/>
    <w:basedOn w:val="Normal"/>
    <w:qFormat/>
    <w:rsid w:val="00C336C9"/>
    <w:pPr>
      <w:widowControl w:val="0"/>
      <w:autoSpaceDE w:val="0"/>
      <w:autoSpaceDN w:val="0"/>
      <w:adjustRightInd w:val="0"/>
      <w:spacing w:before="120" w:after="120"/>
      <w:ind w:left="567" w:hanging="567"/>
    </w:pPr>
    <w:rPr>
      <w:rFonts w:ascii="Times New Roman" w:hAnsi="Times New Roman" w:cs="Times New Roman"/>
      <w:sz w:val="21"/>
      <w:szCs w:val="22"/>
      <w:lang w:val="pt-BR"/>
    </w:rPr>
  </w:style>
  <w:style w:type="paragraph" w:customStyle="1" w:styleId="Contedodatabela">
    <w:name w:val="Conteúdo da tabela"/>
    <w:basedOn w:val="Normal"/>
    <w:qFormat/>
    <w:rsid w:val="00C336C9"/>
    <w:pPr>
      <w:widowControl w:val="0"/>
      <w:suppressLineNumbers/>
      <w:suppressAutoHyphens/>
      <w:spacing w:before="200" w:line="480" w:lineRule="auto"/>
      <w:ind w:firstLine="720"/>
    </w:pPr>
    <w:rPr>
      <w:rFonts w:ascii="Times New Roman" w:eastAsia="Times New Roman" w:hAnsi="Times New Roman" w:cs="Times New Roman"/>
      <w:kern w:val="0"/>
      <w:lang w:eastAsia="pt-BR"/>
      <w14:ligatures w14:val="none"/>
    </w:rPr>
  </w:style>
  <w:style w:type="character" w:styleId="HiperlinkVisitado">
    <w:name w:val="FollowedHyperlink"/>
    <w:basedOn w:val="Fontepargpadro"/>
    <w:uiPriority w:val="99"/>
    <w:semiHidden/>
    <w:unhideWhenUsed/>
    <w:rsid w:val="00C336C9"/>
    <w:rPr>
      <w:color w:val="96607D" w:themeColor="followedHyperlink"/>
      <w:u w:val="single"/>
    </w:rPr>
  </w:style>
  <w:style w:type="paragraph" w:styleId="Sumrio3">
    <w:name w:val="toc 3"/>
    <w:basedOn w:val="Normal"/>
    <w:next w:val="Normal"/>
    <w:autoRedefine/>
    <w:uiPriority w:val="39"/>
    <w:unhideWhenUsed/>
    <w:rsid w:val="00C336C9"/>
    <w:pPr>
      <w:spacing w:before="120" w:after="100" w:line="360" w:lineRule="auto"/>
      <w:ind w:left="480"/>
    </w:pPr>
    <w:rPr>
      <w:rFonts w:ascii="Times New Roman" w:hAnsi="Times New Roman" w:cs="Times New Roman"/>
      <w:lang w:val="pt-BR"/>
    </w:rPr>
  </w:style>
  <w:style w:type="paragraph" w:customStyle="1" w:styleId="legendatabela">
    <w:name w:val="legenda tabela"/>
    <w:basedOn w:val="Normal"/>
    <w:qFormat/>
    <w:rsid w:val="00C336C9"/>
    <w:pPr>
      <w:spacing w:before="360" w:after="120"/>
    </w:pPr>
    <w:rPr>
      <w:rFonts w:ascii="Times New Roman" w:hAnsi="Times New Roman" w:cs="Times New Roman"/>
      <w:bCs/>
      <w:color w:val="000000"/>
    </w:rPr>
  </w:style>
  <w:style w:type="paragraph" w:customStyle="1" w:styleId="titulocapitulo">
    <w:name w:val="titulo capitulo"/>
    <w:basedOn w:val="Ttulo1"/>
    <w:qFormat/>
    <w:rsid w:val="00C336C9"/>
    <w:pPr>
      <w:spacing w:before="240" w:after="120" w:line="360" w:lineRule="auto"/>
      <w:jc w:val="center"/>
    </w:pPr>
    <w:rPr>
      <w:b/>
      <w:bCs/>
      <w:color w:val="941100"/>
      <w:sz w:val="44"/>
      <w:szCs w:val="44"/>
      <w:lang w:eastAsia="pt-BR"/>
    </w:rPr>
  </w:style>
  <w:style w:type="paragraph" w:customStyle="1" w:styleId="titulosumario">
    <w:name w:val="titulo sumario"/>
    <w:basedOn w:val="Ttulo1"/>
    <w:qFormat/>
    <w:rsid w:val="00C336C9"/>
    <w:pPr>
      <w:spacing w:before="240" w:after="120" w:line="360" w:lineRule="auto"/>
    </w:pPr>
    <w:rPr>
      <w:b/>
      <w:bCs/>
      <w:color w:val="941100"/>
      <w:sz w:val="36"/>
      <w:szCs w:val="36"/>
      <w:lang w:val="pt-BR"/>
    </w:rPr>
  </w:style>
  <w:style w:type="paragraph" w:customStyle="1" w:styleId="citacaodeintroducao">
    <w:name w:val="citacao de introducao"/>
    <w:basedOn w:val="NormalWeb"/>
    <w:qFormat/>
    <w:rsid w:val="00C336C9"/>
    <w:pPr>
      <w:spacing w:before="0" w:beforeAutospacing="0" w:after="0" w:afterAutospacing="0" w:line="240" w:lineRule="auto"/>
      <w:ind w:firstLine="708"/>
      <w:jc w:val="right"/>
    </w:pPr>
    <w:rPr>
      <w:i/>
      <w:iCs/>
      <w:lang w:val="en-US"/>
    </w:rPr>
  </w:style>
  <w:style w:type="table" w:customStyle="1" w:styleId="4">
    <w:name w:val="4"/>
    <w:basedOn w:val="Tabelanormal"/>
    <w:rsid w:val="00C336C9"/>
    <w:pPr>
      <w:suppressAutoHyphens/>
    </w:pPr>
    <w:rPr>
      <w:rFonts w:ascii="Times New Roman" w:eastAsia="Times New Roman" w:hAnsi="Times New Roman" w:cs="Times New Roman"/>
      <w:kern w:val="0"/>
      <w:sz w:val="20"/>
      <w:lang w:eastAsia="pt-BR"/>
      <w14:ligatures w14:val="none"/>
    </w:rPr>
    <w:tblPr>
      <w:tblStyleRowBandSize w:val="1"/>
      <w:tblStyleColBandSize w:val="1"/>
      <w:tblCellMar>
        <w:top w:w="100" w:type="dxa"/>
        <w:left w:w="100" w:type="dxa"/>
        <w:bottom w:w="100" w:type="dxa"/>
        <w:right w:w="100" w:type="dxa"/>
      </w:tblCellMar>
    </w:tblPr>
  </w:style>
  <w:style w:type="table" w:customStyle="1" w:styleId="TableGrid0">
    <w:name w:val="Table Grid0"/>
    <w:rsid w:val="00C336C9"/>
    <w:rPr>
      <w:rFonts w:eastAsiaTheme="minorEastAsia"/>
      <w:kern w:val="0"/>
      <w:lang w:eastAsia="pt-BR"/>
      <w14:ligatures w14:val="none"/>
    </w:rPr>
    <w:tblPr>
      <w:tblCellMar>
        <w:top w:w="0" w:type="dxa"/>
        <w:left w:w="0" w:type="dxa"/>
        <w:bottom w:w="0" w:type="dxa"/>
        <w:right w:w="0" w:type="dxa"/>
      </w:tblCellMar>
    </w:tblPr>
  </w:style>
  <w:style w:type="paragraph" w:customStyle="1" w:styleId="legendatabelasfiguras">
    <w:name w:val="legenda tabelas figuras"/>
    <w:basedOn w:val="Normal"/>
    <w:qFormat/>
    <w:rsid w:val="00C336C9"/>
    <w:pPr>
      <w:spacing w:line="360" w:lineRule="auto"/>
    </w:pPr>
    <w:rPr>
      <w:rFonts w:ascii="Times New Roman" w:hAnsi="Times New Roman" w:cs="Times New Roman"/>
      <w:bCs/>
      <w:kern w:val="0"/>
      <w14:ligatures w14:val="none"/>
    </w:rPr>
  </w:style>
  <w:style w:type="paragraph" w:customStyle="1" w:styleId="tituloanexos">
    <w:name w:val="titulo anexos"/>
    <w:basedOn w:val="Ttulo2"/>
    <w:qFormat/>
    <w:rsid w:val="00C336C9"/>
    <w:pPr>
      <w:spacing w:before="240" w:after="120"/>
      <w:jc w:val="center"/>
    </w:pPr>
    <w:rPr>
      <w:color w:val="941100"/>
      <w:sz w:val="36"/>
      <w:szCs w:val="36"/>
    </w:rPr>
  </w:style>
  <w:style w:type="paragraph" w:customStyle="1" w:styleId="codigo">
    <w:name w:val="codigo"/>
    <w:basedOn w:val="Normal"/>
    <w:qFormat/>
    <w:rsid w:val="00C336C9"/>
    <w:pPr>
      <w:spacing w:before="240" w:after="240"/>
    </w:pPr>
    <w:rPr>
      <w:rFonts w:ascii="Courier New" w:hAnsi="Courier New" w:cs="Courier New"/>
      <w:sz w:val="20"/>
      <w:szCs w:val="20"/>
    </w:rPr>
  </w:style>
  <w:style w:type="paragraph" w:customStyle="1" w:styleId="tabelaconteudo">
    <w:name w:val="tabela conteudo"/>
    <w:basedOn w:val="Normal"/>
    <w:qFormat/>
    <w:rsid w:val="00C336C9"/>
    <w:rPr>
      <w:rFonts w:ascii="Times New Roman" w:hAnsi="Times New Roman" w:cs="Times New Roman"/>
      <w:sz w:val="20"/>
      <w:szCs w:val="20"/>
      <w:lang w:val="pt-BR"/>
    </w:rPr>
  </w:style>
  <w:style w:type="character" w:styleId="Refdenotadefim">
    <w:name w:val="endnote reference"/>
    <w:basedOn w:val="Fontepargpadro"/>
    <w:uiPriority w:val="99"/>
    <w:semiHidden/>
    <w:unhideWhenUsed/>
    <w:rsid w:val="00C336C9"/>
    <w:rPr>
      <w:vertAlign w:val="superscript"/>
    </w:rPr>
  </w:style>
  <w:style w:type="table" w:customStyle="1" w:styleId="NormalTable0">
    <w:name w:val="Normal Table0"/>
    <w:rsid w:val="00C336C9"/>
    <w:pPr>
      <w:spacing w:after="200" w:line="360" w:lineRule="auto"/>
      <w:ind w:firstLine="720"/>
    </w:pPr>
    <w:rPr>
      <w:rFonts w:ascii="Times New Roman" w:eastAsia="Times New Roman" w:hAnsi="Times New Roman" w:cs="Times New Roman"/>
      <w:color w:val="00000A"/>
      <w:kern w:val="0"/>
      <w:lang w:val="en-GB" w:eastAsia="pt-BR"/>
      <w14:ligatures w14:val="none"/>
    </w:rPr>
    <w:tblPr>
      <w:tblCellMar>
        <w:top w:w="0" w:type="dxa"/>
        <w:left w:w="0" w:type="dxa"/>
        <w:bottom w:w="0" w:type="dxa"/>
        <w:right w:w="0" w:type="dxa"/>
      </w:tblCellMar>
    </w:tblPr>
  </w:style>
  <w:style w:type="paragraph" w:customStyle="1" w:styleId="afiliacao">
    <w:name w:val="afiliacao"/>
    <w:basedOn w:val="Normal"/>
    <w:qFormat/>
    <w:rsid w:val="00C336C9"/>
    <w:pPr>
      <w:spacing w:before="120"/>
    </w:pPr>
    <w:rPr>
      <w:rFonts w:ascii="Times New Roman" w:hAnsi="Times New Roman" w:cs="Times New Roman"/>
      <w:vertAlign w:val="superscript"/>
    </w:rPr>
  </w:style>
  <w:style w:type="paragraph" w:customStyle="1" w:styleId="agradecimentos">
    <w:name w:val="agradecimentos"/>
    <w:basedOn w:val="Normal"/>
    <w:qFormat/>
    <w:rsid w:val="00C336C9"/>
    <w:pPr>
      <w:spacing w:before="120" w:after="120" w:line="276" w:lineRule="auto"/>
      <w:ind w:firstLine="708"/>
    </w:pPr>
    <w:rPr>
      <w:rFonts w:ascii="Times New Roman" w:hAnsi="Times New Roman" w:cs="Times New Roman"/>
      <w:lang w:val="pt-BR"/>
    </w:rPr>
  </w:style>
  <w:style w:type="paragraph" w:styleId="SemEspaamento">
    <w:name w:val="No Spacing"/>
    <w:uiPriority w:val="1"/>
    <w:qFormat/>
    <w:rsid w:val="007A6256"/>
    <w:rPr>
      <w:rFonts w:eastAsiaTheme="minorEastAsia"/>
      <w:kern w:val="0"/>
      <w:sz w:val="22"/>
      <w:szCs w:val="22"/>
      <w:lang w:val="en-US" w:eastAsia="zh-CN"/>
      <w14:ligatures w14:val="none"/>
    </w:rPr>
  </w:style>
  <w:style w:type="paragraph" w:styleId="Bibliografia">
    <w:name w:val="Bibliography"/>
    <w:basedOn w:val="Normal"/>
    <w:next w:val="Normal"/>
    <w:uiPriority w:val="37"/>
    <w:unhideWhenUsed/>
    <w:rsid w:val="00BE4AC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4330739">
      <w:bodyDiv w:val="1"/>
      <w:marLeft w:val="0"/>
      <w:marRight w:val="0"/>
      <w:marTop w:val="0"/>
      <w:marBottom w:val="0"/>
      <w:divBdr>
        <w:top w:val="none" w:sz="0" w:space="0" w:color="auto"/>
        <w:left w:val="none" w:sz="0" w:space="0" w:color="auto"/>
        <w:bottom w:val="none" w:sz="0" w:space="0" w:color="auto"/>
        <w:right w:val="none" w:sz="0" w:space="0" w:color="auto"/>
      </w:divBdr>
      <w:divsChild>
        <w:div w:id="11400033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ni-regensburg.de/biologie-vorklinische-medizin/theoretische-oekologie/startseite/index.html" TargetMode="External"/><Relationship Id="rId3" Type="http://schemas.openxmlformats.org/officeDocument/2006/relationships/settings" Target="settings.xml"/><Relationship Id="rId7" Type="http://schemas.openxmlformats.org/officeDocument/2006/relationships/hyperlink" Target="https://www.teses.usp.br/teses/disponiveis/41/41134/tde-22032023-120555/pt-br.ph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11</Pages>
  <Words>19341</Words>
  <Characters>104444</Characters>
  <Application>Microsoft Office Word</Application>
  <DocSecurity>0</DocSecurity>
  <Lines>870</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na Leite</dc:creator>
  <cp:keywords/>
  <dc:description/>
  <cp:lastModifiedBy>Melina Leite</cp:lastModifiedBy>
  <cp:revision>6</cp:revision>
  <dcterms:created xsi:type="dcterms:W3CDTF">2025-06-19T09:30:00Z</dcterms:created>
  <dcterms:modified xsi:type="dcterms:W3CDTF">2025-06-1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1-beta.36+1eacc8bbd"&gt;&lt;session id="bKM4hGUk"/&gt;&lt;style id="http://www.zotero.org/styles/apa" locale="en-US" hasBibliography="1" bibliographyStyleHasBeenSet="1"/&gt;&lt;prefs&gt;&lt;pref name="fieldType" value="Field"/&gt;&lt;/prefs&gt;&lt;/d</vt:lpwstr>
  </property>
  <property fmtid="{D5CDD505-2E9C-101B-9397-08002B2CF9AE}" pid="3" name="ZOTERO_PREF_2">
    <vt:lpwstr>ata&gt;</vt:lpwstr>
  </property>
</Properties>
</file>